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4D9D" w:rsidRPr="00B3315F" w:rsidRDefault="0018545B" w:rsidP="00AB4D9D">
      <w:pPr>
        <w:tabs>
          <w:tab w:val="left" w:pos="810"/>
        </w:tabs>
        <w:jc w:val="center"/>
        <w:rPr>
          <w:b/>
        </w:rPr>
      </w:pPr>
      <w:r w:rsidRPr="00F419AC">
        <w:rPr>
          <w:noProof/>
          <w:color w:val="000000" w:themeColor="text1"/>
          <w:sz w:val="28"/>
        </w:rPr>
        <w:drawing>
          <wp:anchor distT="0" distB="0" distL="114300" distR="114300" simplePos="0" relativeHeight="251661312" behindDoc="1" locked="0" layoutInCell="1" allowOverlap="1" wp14:anchorId="1CB09BDA" wp14:editId="3E57BDC8">
            <wp:simplePos x="0" y="0"/>
            <wp:positionH relativeFrom="margin">
              <wp:posOffset>-204716</wp:posOffset>
            </wp:positionH>
            <wp:positionV relativeFrom="margin">
              <wp:posOffset>-464024</wp:posOffset>
            </wp:positionV>
            <wp:extent cx="6439535" cy="8952931"/>
            <wp:effectExtent l="0" t="0" r="0" b="635"/>
            <wp:wrapNone/>
            <wp:docPr id="62" name="Picture 62" descr="Description: Description: Khung -Q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Khung -Q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39535" cy="8952931"/>
                    </a:xfrm>
                    <a:prstGeom prst="rect">
                      <a:avLst/>
                    </a:prstGeom>
                    <a:noFill/>
                  </pic:spPr>
                </pic:pic>
              </a:graphicData>
            </a:graphic>
            <wp14:sizeRelH relativeFrom="page">
              <wp14:pctWidth>0</wp14:pctWidth>
            </wp14:sizeRelH>
            <wp14:sizeRelV relativeFrom="page">
              <wp14:pctHeight>0</wp14:pctHeight>
            </wp14:sizeRelV>
          </wp:anchor>
        </w:drawing>
      </w:r>
      <w:r w:rsidR="00AB4D9D" w:rsidRPr="00B3315F">
        <w:rPr>
          <w:b/>
        </w:rPr>
        <w:t>ĐẠI HỌC HUẾ</w:t>
      </w:r>
    </w:p>
    <w:p w:rsidR="00AB4D9D" w:rsidRPr="00B3315F" w:rsidRDefault="00AB4D9D" w:rsidP="00AB4D9D">
      <w:pPr>
        <w:tabs>
          <w:tab w:val="left" w:pos="810"/>
        </w:tabs>
        <w:jc w:val="center"/>
        <w:rPr>
          <w:b/>
        </w:rPr>
      </w:pPr>
      <w:r w:rsidRPr="00B3315F">
        <w:rPr>
          <w:b/>
        </w:rPr>
        <w:t>TRƯỜNG ĐẠI HỌC KINH TẾ</w:t>
      </w:r>
    </w:p>
    <w:p w:rsidR="00AB4D9D" w:rsidRPr="00B3315F" w:rsidRDefault="00AB4D9D" w:rsidP="00AB4D9D">
      <w:pPr>
        <w:tabs>
          <w:tab w:val="left" w:pos="810"/>
        </w:tabs>
        <w:jc w:val="center"/>
        <w:rPr>
          <w:b/>
        </w:rPr>
      </w:pPr>
      <w:r w:rsidRPr="00B3315F">
        <w:rPr>
          <w:b/>
        </w:rPr>
        <w:t>KHOA HỆ THỐNG THÔNG TIN KINH TẾ</w:t>
      </w:r>
    </w:p>
    <w:p w:rsidR="00B3315F" w:rsidRDefault="00B3315F" w:rsidP="00AB4D9D">
      <w:pPr>
        <w:tabs>
          <w:tab w:val="left" w:pos="810"/>
        </w:tabs>
        <w:jc w:val="center"/>
      </w:pPr>
      <w:r w:rsidRPr="0038709A">
        <w:rPr>
          <w:b/>
        </w:rPr>
        <w:t>--------</w:t>
      </w:r>
      <w:r w:rsidRPr="0038709A">
        <w:rPr>
          <w:b/>
        </w:rPr>
        <w:sym w:font="Wingdings" w:char="F099"/>
      </w:r>
      <w:r w:rsidRPr="0038709A">
        <w:rPr>
          <w:b/>
        </w:rPr>
        <w:sym w:font="Wingdings" w:char="F026"/>
      </w:r>
      <w:r w:rsidRPr="0038709A">
        <w:rPr>
          <w:b/>
        </w:rPr>
        <w:sym w:font="Wingdings" w:char="F098"/>
      </w:r>
      <w:r w:rsidRPr="0038709A">
        <w:rPr>
          <w:b/>
        </w:rPr>
        <w:t>--------</w:t>
      </w:r>
    </w:p>
    <w:p w:rsidR="00AB4D9D" w:rsidRDefault="00B3315F" w:rsidP="00AB4D9D">
      <w:pPr>
        <w:tabs>
          <w:tab w:val="left" w:pos="810"/>
        </w:tabs>
        <w:jc w:val="center"/>
      </w:pPr>
      <w:r w:rsidRPr="0038709A">
        <w:rPr>
          <w:b/>
          <w:noProof/>
        </w:rPr>
        <w:drawing>
          <wp:anchor distT="0" distB="0" distL="114300" distR="114300" simplePos="0" relativeHeight="251659264" behindDoc="0" locked="0" layoutInCell="1" allowOverlap="1" wp14:anchorId="3EE74718" wp14:editId="499F2EF2">
            <wp:simplePos x="0" y="0"/>
            <wp:positionH relativeFrom="column">
              <wp:posOffset>2633639</wp:posOffset>
            </wp:positionH>
            <wp:positionV relativeFrom="paragraph">
              <wp:posOffset>13970</wp:posOffset>
            </wp:positionV>
            <wp:extent cx="873457" cy="863423"/>
            <wp:effectExtent l="0" t="0" r="317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clrChange>
                        <a:clrFrom>
                          <a:srgbClr val="FFFFFF"/>
                        </a:clrFrom>
                        <a:clrTo>
                          <a:srgbClr val="FFFFFF">
                            <a:alpha val="0"/>
                          </a:srgbClr>
                        </a:clrTo>
                      </a:clrChange>
                      <a:extLst>
                        <a:ext uri="{BEBA8EAE-BF5A-486C-A8C5-ECC9F3942E4B}">
                          <a14:imgProps xmlns:a14="http://schemas.microsoft.com/office/drawing/2010/main">
                            <a14:imgLayer r:embed="rId10">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873457" cy="863423"/>
                    </a:xfrm>
                    <a:prstGeom prst="rect">
                      <a:avLst/>
                    </a:prstGeom>
                    <a:noFill/>
                  </pic:spPr>
                </pic:pic>
              </a:graphicData>
            </a:graphic>
            <wp14:sizeRelH relativeFrom="margin">
              <wp14:pctWidth>0</wp14:pctWidth>
            </wp14:sizeRelH>
            <wp14:sizeRelV relativeFrom="margin">
              <wp14:pctHeight>0</wp14:pctHeight>
            </wp14:sizeRelV>
          </wp:anchor>
        </w:drawing>
      </w:r>
    </w:p>
    <w:p w:rsidR="00AB4D9D" w:rsidRDefault="00AB4D9D" w:rsidP="00AB4D9D">
      <w:pPr>
        <w:tabs>
          <w:tab w:val="left" w:pos="810"/>
        </w:tabs>
        <w:jc w:val="center"/>
      </w:pPr>
    </w:p>
    <w:p w:rsidR="00AB4D9D" w:rsidRDefault="00AB4D9D" w:rsidP="00115D04">
      <w:pPr>
        <w:tabs>
          <w:tab w:val="left" w:pos="810"/>
        </w:tabs>
        <w:ind w:left="0" w:firstLine="0"/>
      </w:pPr>
    </w:p>
    <w:p w:rsidR="00AB4D9D" w:rsidRDefault="00AB4D9D" w:rsidP="00AB4D9D">
      <w:pPr>
        <w:tabs>
          <w:tab w:val="left" w:pos="810"/>
        </w:tabs>
        <w:jc w:val="center"/>
      </w:pPr>
    </w:p>
    <w:p w:rsidR="00AB4D9D" w:rsidRPr="00B3315F" w:rsidRDefault="00AB4D9D" w:rsidP="00AB4D9D">
      <w:pPr>
        <w:tabs>
          <w:tab w:val="left" w:pos="810"/>
        </w:tabs>
        <w:jc w:val="center"/>
        <w:rPr>
          <w:b/>
          <w:color w:val="44546A" w:themeColor="text2"/>
          <w:sz w:val="36"/>
          <w:szCs w:val="36"/>
        </w:rPr>
      </w:pPr>
      <w:r w:rsidRPr="00B3315F">
        <w:rPr>
          <w:b/>
          <w:color w:val="44546A" w:themeColor="text2"/>
          <w:sz w:val="36"/>
          <w:szCs w:val="36"/>
        </w:rPr>
        <w:t>KHÓA LUẬN TỐT NGHIỆP</w:t>
      </w:r>
    </w:p>
    <w:p w:rsidR="00AB4D9D" w:rsidRPr="00B3315F" w:rsidRDefault="00AD3ADB" w:rsidP="00AB4D9D">
      <w:pPr>
        <w:tabs>
          <w:tab w:val="left" w:pos="810"/>
        </w:tabs>
        <w:jc w:val="center"/>
        <w:rPr>
          <w:b/>
          <w:color w:val="FF0000"/>
          <w:sz w:val="40"/>
          <w:szCs w:val="40"/>
        </w:rPr>
      </w:pPr>
      <w:r w:rsidRPr="00B3315F">
        <w:rPr>
          <w:b/>
          <w:color w:val="FF0000"/>
          <w:sz w:val="40"/>
          <w:szCs w:val="40"/>
        </w:rPr>
        <w:t>PHÁT HIỆN</w:t>
      </w:r>
      <w:r w:rsidR="006F177F" w:rsidRPr="00B3315F">
        <w:rPr>
          <w:b/>
          <w:color w:val="FF0000"/>
          <w:sz w:val="40"/>
          <w:szCs w:val="40"/>
        </w:rPr>
        <w:t xml:space="preserve"> WEBSITE LỪA ĐẢO DỰA TRÊN MÔ HÌNH PHÂN LỚP RANDOM FOREST</w:t>
      </w:r>
    </w:p>
    <w:p w:rsidR="00CE29E8" w:rsidRDefault="00115D04" w:rsidP="00AB4D9D">
      <w:pPr>
        <w:tabs>
          <w:tab w:val="left" w:pos="810"/>
        </w:tabs>
        <w:jc w:val="center"/>
      </w:pPr>
      <w:r w:rsidRPr="0038709A">
        <w:rPr>
          <w:noProof/>
        </w:rPr>
        <w:drawing>
          <wp:inline distT="0" distB="0" distL="0" distR="0" wp14:anchorId="2C29A217" wp14:editId="543C1B67">
            <wp:extent cx="1354347" cy="1098815"/>
            <wp:effectExtent l="0" t="0" r="0" b="0"/>
            <wp:docPr id="20" name="Picture 20" descr="D:\laptrinhweb\photoshop\lungtung\bo-cuc-bai-luan-v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aptrinhweb\photoshop\lungtung\bo-cuc-bai-luan-v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H="1" flipV="1">
                      <a:off x="0" y="0"/>
                      <a:ext cx="1376336" cy="1116655"/>
                    </a:xfrm>
                    <a:prstGeom prst="rect">
                      <a:avLst/>
                    </a:prstGeom>
                    <a:noFill/>
                    <a:ln>
                      <a:noFill/>
                    </a:ln>
                  </pic:spPr>
                </pic:pic>
              </a:graphicData>
            </a:graphic>
          </wp:inline>
        </w:drawing>
      </w:r>
    </w:p>
    <w:p w:rsidR="00CE29E8" w:rsidRDefault="00CE29E8" w:rsidP="00AB4D9D">
      <w:pPr>
        <w:tabs>
          <w:tab w:val="left" w:pos="810"/>
        </w:tabs>
        <w:jc w:val="center"/>
      </w:pPr>
    </w:p>
    <w:p w:rsidR="00CE29E8" w:rsidRDefault="00CE29E8" w:rsidP="00AB4D9D">
      <w:pPr>
        <w:tabs>
          <w:tab w:val="left" w:pos="810"/>
        </w:tabs>
        <w:jc w:val="center"/>
      </w:pPr>
    </w:p>
    <w:p w:rsidR="0018545B" w:rsidRPr="0018545B" w:rsidRDefault="00CE29E8" w:rsidP="00115D04">
      <w:pPr>
        <w:tabs>
          <w:tab w:val="left" w:pos="810"/>
        </w:tabs>
        <w:ind w:hanging="147"/>
        <w:jc w:val="left"/>
        <w:rPr>
          <w:b/>
          <w:sz w:val="26"/>
          <w:szCs w:val="26"/>
        </w:rPr>
      </w:pPr>
      <w:r w:rsidRPr="0018545B">
        <w:rPr>
          <w:b/>
          <w:sz w:val="26"/>
          <w:szCs w:val="26"/>
        </w:rPr>
        <w:t>Người thực hiện:</w:t>
      </w:r>
      <w:r w:rsidR="00163A6F" w:rsidRPr="0018545B">
        <w:rPr>
          <w:b/>
          <w:sz w:val="26"/>
          <w:szCs w:val="26"/>
        </w:rPr>
        <w:t xml:space="preserve"> Lý Thanh Tùng</w:t>
      </w:r>
      <w:r w:rsidR="0018545B" w:rsidRPr="0018545B">
        <w:rPr>
          <w:b/>
          <w:sz w:val="26"/>
          <w:szCs w:val="26"/>
        </w:rPr>
        <w:tab/>
      </w:r>
      <w:r w:rsidR="0018545B" w:rsidRPr="0018545B">
        <w:rPr>
          <w:b/>
          <w:sz w:val="26"/>
          <w:szCs w:val="26"/>
        </w:rPr>
        <w:tab/>
      </w:r>
      <w:r w:rsidR="0018545B" w:rsidRPr="0018545B">
        <w:rPr>
          <w:b/>
          <w:sz w:val="26"/>
          <w:szCs w:val="26"/>
        </w:rPr>
        <w:tab/>
        <w:t xml:space="preserve">Giảng viên hướng dẫn: </w:t>
      </w:r>
    </w:p>
    <w:p w:rsidR="0018545B" w:rsidRPr="0018545B" w:rsidRDefault="0018545B" w:rsidP="00115D04">
      <w:pPr>
        <w:tabs>
          <w:tab w:val="left" w:pos="810"/>
        </w:tabs>
        <w:ind w:hanging="147"/>
        <w:jc w:val="left"/>
        <w:rPr>
          <w:b/>
          <w:sz w:val="26"/>
          <w:szCs w:val="26"/>
        </w:rPr>
      </w:pPr>
      <w:r w:rsidRPr="0018545B">
        <w:rPr>
          <w:b/>
          <w:sz w:val="26"/>
          <w:szCs w:val="26"/>
        </w:rPr>
        <w:t>Lớp: K49B Tin học kinh tế</w:t>
      </w:r>
      <w:r w:rsidRPr="0018545B">
        <w:rPr>
          <w:b/>
          <w:sz w:val="26"/>
          <w:szCs w:val="26"/>
        </w:rPr>
        <w:tab/>
      </w:r>
      <w:r w:rsidRPr="0018545B">
        <w:rPr>
          <w:b/>
          <w:sz w:val="26"/>
          <w:szCs w:val="26"/>
        </w:rPr>
        <w:tab/>
      </w:r>
      <w:r w:rsidRPr="0018545B">
        <w:rPr>
          <w:b/>
          <w:sz w:val="26"/>
          <w:szCs w:val="26"/>
        </w:rPr>
        <w:tab/>
      </w:r>
      <w:r w:rsidRPr="0018545B">
        <w:rPr>
          <w:b/>
          <w:sz w:val="26"/>
          <w:szCs w:val="26"/>
        </w:rPr>
        <w:tab/>
        <w:t>TS.Nguyễn Đình Hoa Cương</w:t>
      </w:r>
    </w:p>
    <w:p w:rsidR="0018545B" w:rsidRPr="0018545B" w:rsidRDefault="0018545B" w:rsidP="00115D04">
      <w:pPr>
        <w:tabs>
          <w:tab w:val="left" w:pos="810"/>
        </w:tabs>
        <w:ind w:hanging="147"/>
        <w:jc w:val="left"/>
        <w:rPr>
          <w:b/>
          <w:sz w:val="26"/>
          <w:szCs w:val="26"/>
        </w:rPr>
      </w:pPr>
      <w:r w:rsidRPr="0018545B">
        <w:rPr>
          <w:b/>
          <w:sz w:val="26"/>
          <w:szCs w:val="26"/>
        </w:rPr>
        <w:t>Niên khóa: 2015 - 2019</w:t>
      </w:r>
    </w:p>
    <w:p w:rsidR="00CE29E8" w:rsidRDefault="00CE29E8" w:rsidP="00CE29E8">
      <w:pPr>
        <w:tabs>
          <w:tab w:val="left" w:pos="810"/>
        </w:tabs>
        <w:jc w:val="center"/>
      </w:pPr>
    </w:p>
    <w:p w:rsidR="00CE29E8" w:rsidRPr="00CE29E8" w:rsidRDefault="00CE29E8" w:rsidP="00CE29E8"/>
    <w:p w:rsidR="00CE29E8" w:rsidRPr="0018545B" w:rsidRDefault="0018545B" w:rsidP="00115D04">
      <w:pPr>
        <w:ind w:left="0" w:firstLine="0"/>
        <w:jc w:val="center"/>
        <w:rPr>
          <w:b/>
          <w:i/>
          <w:sz w:val="26"/>
          <w:szCs w:val="26"/>
        </w:rPr>
      </w:pPr>
      <w:r w:rsidRPr="0018545B">
        <w:rPr>
          <w:b/>
          <w:i/>
          <w:sz w:val="26"/>
          <w:szCs w:val="26"/>
        </w:rPr>
        <w:t>Huế</w:t>
      </w:r>
      <w:r w:rsidR="001F7FA6">
        <w:rPr>
          <w:b/>
          <w:i/>
          <w:sz w:val="26"/>
          <w:szCs w:val="26"/>
        </w:rPr>
        <w:t xml:space="preserve">, tháng 5 năm </w:t>
      </w:r>
      <w:r w:rsidRPr="0018545B">
        <w:rPr>
          <w:b/>
          <w:i/>
          <w:sz w:val="26"/>
          <w:szCs w:val="26"/>
        </w:rPr>
        <w:t>2019</w:t>
      </w:r>
    </w:p>
    <w:p w:rsidR="00CE29E8" w:rsidRPr="00CE29E8" w:rsidRDefault="00CE29E8" w:rsidP="0018545B">
      <w:pPr>
        <w:tabs>
          <w:tab w:val="center" w:pos="4858"/>
        </w:tabs>
        <w:ind w:left="0" w:firstLine="0"/>
        <w:jc w:val="center"/>
        <w:sectPr w:rsidR="00CE29E8" w:rsidRPr="00CE29E8" w:rsidSect="0018545B">
          <w:pgSz w:w="12240" w:h="15840"/>
          <w:pgMar w:top="1440" w:right="1440" w:bottom="1440" w:left="1440" w:header="720" w:footer="720" w:gutter="0"/>
          <w:cols w:space="720"/>
          <w:docGrid w:linePitch="360"/>
        </w:sectPr>
      </w:pPr>
    </w:p>
    <w:p w:rsidR="00CE29E8" w:rsidRPr="00E558D4" w:rsidRDefault="00CE29E8" w:rsidP="00115D04">
      <w:pPr>
        <w:pStyle w:val="Heading1"/>
        <w:ind w:left="0" w:firstLine="0"/>
        <w:rPr>
          <w:rFonts w:cs="Times New Roman"/>
          <w:b/>
          <w:color w:val="auto"/>
          <w:sz w:val="32"/>
        </w:rPr>
      </w:pPr>
      <w:bookmarkStart w:id="0" w:name="_Toc1462107"/>
      <w:bookmarkStart w:id="1" w:name="_Toc3462663"/>
      <w:bookmarkStart w:id="2" w:name="_Toc6825031"/>
      <w:r w:rsidRPr="00E558D4">
        <w:rPr>
          <w:rFonts w:cs="Times New Roman"/>
          <w:b/>
          <w:color w:val="auto"/>
          <w:sz w:val="32"/>
        </w:rPr>
        <w:lastRenderedPageBreak/>
        <w:t>LỜI CẢM ƠN</w:t>
      </w:r>
      <w:bookmarkEnd w:id="0"/>
      <w:bookmarkEnd w:id="1"/>
      <w:bookmarkEnd w:id="2"/>
    </w:p>
    <w:p w:rsidR="00F2586C" w:rsidRDefault="00F2586C" w:rsidP="00F1605C">
      <w:pPr>
        <w:ind w:left="0" w:firstLine="0"/>
      </w:pPr>
    </w:p>
    <w:p w:rsidR="00CE29E8" w:rsidRPr="00200019" w:rsidRDefault="00D71D3C" w:rsidP="0044518F">
      <w:pPr>
        <w:ind w:left="426" w:firstLine="567"/>
        <w:rPr>
          <w:i/>
          <w:sz w:val="26"/>
          <w:szCs w:val="26"/>
        </w:rPr>
      </w:pPr>
      <w:r w:rsidRPr="00200019">
        <w:rPr>
          <w:i/>
          <w:sz w:val="26"/>
          <w:szCs w:val="26"/>
        </w:rPr>
        <w:t>Luậ</w:t>
      </w:r>
      <w:r w:rsidR="00F2586C">
        <w:rPr>
          <w:i/>
          <w:sz w:val="26"/>
          <w:szCs w:val="26"/>
        </w:rPr>
        <w:t>n văn</w:t>
      </w:r>
      <w:r w:rsidRPr="00200019">
        <w:rPr>
          <w:i/>
          <w:sz w:val="26"/>
          <w:szCs w:val="26"/>
        </w:rPr>
        <w:t xml:space="preserve"> tốt nghiệp đượ</w:t>
      </w:r>
      <w:r w:rsidR="00F2586C">
        <w:rPr>
          <w:i/>
          <w:sz w:val="26"/>
          <w:szCs w:val="26"/>
        </w:rPr>
        <w:t>c hoàn thành</w:t>
      </w:r>
      <w:r w:rsidRPr="00200019">
        <w:rPr>
          <w:i/>
          <w:sz w:val="26"/>
          <w:szCs w:val="26"/>
        </w:rPr>
        <w:t xml:space="preserve"> tại Trường Đại học Kinh tế Huế</w:t>
      </w:r>
      <w:r w:rsidR="00F2586C">
        <w:rPr>
          <w:i/>
          <w:sz w:val="26"/>
          <w:szCs w:val="26"/>
        </w:rPr>
        <w:t>. Trong quá trình</w:t>
      </w:r>
      <w:r w:rsidRPr="00200019">
        <w:rPr>
          <w:i/>
          <w:sz w:val="26"/>
          <w:szCs w:val="26"/>
        </w:rPr>
        <w:t xml:space="preserve"> làm khóa luận em đã nhận được rất nhiều sự giúp đỡ</w:t>
      </w:r>
      <w:r w:rsidR="00F2586C">
        <w:rPr>
          <w:i/>
          <w:sz w:val="26"/>
          <w:szCs w:val="26"/>
        </w:rPr>
        <w:t xml:space="preserve"> </w:t>
      </w:r>
      <w:r w:rsidRPr="00200019">
        <w:rPr>
          <w:i/>
          <w:sz w:val="26"/>
          <w:szCs w:val="26"/>
        </w:rPr>
        <w:t>để hoàn thành luận văn.</w:t>
      </w:r>
    </w:p>
    <w:p w:rsidR="00D71D3C" w:rsidRPr="00200019" w:rsidRDefault="00D71D3C" w:rsidP="0044518F">
      <w:pPr>
        <w:ind w:left="426" w:firstLine="567"/>
        <w:rPr>
          <w:i/>
          <w:sz w:val="26"/>
          <w:szCs w:val="26"/>
        </w:rPr>
      </w:pPr>
      <w:r w:rsidRPr="00200019">
        <w:rPr>
          <w:i/>
          <w:sz w:val="26"/>
          <w:szCs w:val="26"/>
        </w:rPr>
        <w:t>Đầu tiên em xin gửi lời cám ơn chân thành đến thầy Nguyễn Đình Hoa Cương, người đã hướng dẫn tận tình cho em trong suốt thời gian thực tập. Thầy đã không ngần ngại chỉ dẫn, truyền đạt kiến thức, định hướng đi cho em để em hoàn thành tốt nhiệm vụ. Một lần nữa em chân thành gửi lời cám ơn đến thầy và chúc thầy dồi dào sức khỏe.</w:t>
      </w:r>
    </w:p>
    <w:p w:rsidR="00200019" w:rsidRPr="00200019" w:rsidRDefault="00666286" w:rsidP="0044518F">
      <w:pPr>
        <w:ind w:left="426" w:firstLine="567"/>
        <w:rPr>
          <w:i/>
          <w:sz w:val="26"/>
          <w:szCs w:val="26"/>
        </w:rPr>
      </w:pPr>
      <w:r>
        <w:rPr>
          <w:i/>
          <w:sz w:val="26"/>
          <w:szCs w:val="26"/>
        </w:rPr>
        <w:t>Em x</w:t>
      </w:r>
      <w:r w:rsidR="00200019" w:rsidRPr="00200019">
        <w:rPr>
          <w:i/>
          <w:sz w:val="26"/>
          <w:szCs w:val="26"/>
        </w:rPr>
        <w:t>in gửi lời cám ơn đến quý thầy cô Khoa Hệ Thống Thông Tin Kinh Tế, Trường Đại Học Kinh Tế Huế, những người đã truyền đạt kiến thức quý báu cho em trong suốt thời gian học tập tại trường.</w:t>
      </w:r>
    </w:p>
    <w:p w:rsidR="00200019" w:rsidRPr="00200019" w:rsidRDefault="00666286" w:rsidP="0044518F">
      <w:pPr>
        <w:ind w:left="426" w:firstLine="567"/>
        <w:rPr>
          <w:i/>
          <w:sz w:val="26"/>
          <w:szCs w:val="26"/>
        </w:rPr>
      </w:pPr>
      <w:r>
        <w:rPr>
          <w:i/>
          <w:sz w:val="26"/>
          <w:szCs w:val="26"/>
        </w:rPr>
        <w:t>Ngoài ra, em x</w:t>
      </w:r>
      <w:r w:rsidR="00200019" w:rsidRPr="00200019">
        <w:rPr>
          <w:i/>
          <w:sz w:val="26"/>
          <w:szCs w:val="26"/>
        </w:rPr>
        <w:t>in cám ơn tất cả bạn bè</w:t>
      </w:r>
      <w:r w:rsidR="00E77CA4">
        <w:rPr>
          <w:i/>
          <w:sz w:val="26"/>
          <w:szCs w:val="26"/>
        </w:rPr>
        <w:t xml:space="preserve">, </w:t>
      </w:r>
      <w:proofErr w:type="gramStart"/>
      <w:r w:rsidR="00F2586C">
        <w:rPr>
          <w:i/>
          <w:sz w:val="26"/>
          <w:szCs w:val="26"/>
        </w:rPr>
        <w:t>thư</w:t>
      </w:r>
      <w:proofErr w:type="gramEnd"/>
      <w:r w:rsidR="00F2586C">
        <w:rPr>
          <w:i/>
          <w:sz w:val="26"/>
          <w:szCs w:val="26"/>
        </w:rPr>
        <w:t xml:space="preserve"> </w:t>
      </w:r>
      <w:r w:rsidR="00200019" w:rsidRPr="00200019">
        <w:rPr>
          <w:i/>
          <w:sz w:val="26"/>
          <w:szCs w:val="26"/>
        </w:rPr>
        <w:t>viện, doanh nghiệp, công ty đã giúp đỡ, dìu dắt em trong suốt thời gian qua. Tất cả mọi người đã nhiệt tình giúp đỡ, đặc biệt là Trung tâm Công nghệ Thông tin Thừa Thiên Huế - HueCIT.</w:t>
      </w:r>
    </w:p>
    <w:p w:rsidR="00200019" w:rsidRPr="00200019" w:rsidRDefault="00200019" w:rsidP="0044518F">
      <w:pPr>
        <w:ind w:left="426" w:firstLine="567"/>
        <w:rPr>
          <w:i/>
          <w:sz w:val="26"/>
          <w:szCs w:val="26"/>
        </w:rPr>
      </w:pPr>
      <w:bookmarkStart w:id="3" w:name="_Toc1462108"/>
      <w:r w:rsidRPr="00200019">
        <w:rPr>
          <w:i/>
          <w:sz w:val="26"/>
          <w:szCs w:val="26"/>
        </w:rPr>
        <w:t>Tuy nhiên vì kiến thức chuyên môn còn hạn chế và bản thân còn thiếu nhiều kinh nghiệm thực tiễn nên nội dung của báo cáo không tránh khỏi những thiếu xót, em rất mong nhận sự góp ý, chỉ bảo thêm của quý thầy cô cùng toàn thể cán bộ, công nhân viên tại các doanh nghiệp để báo cáo này được hoàn thiện hơn.</w:t>
      </w:r>
    </w:p>
    <w:p w:rsidR="00200019" w:rsidRPr="00200019" w:rsidRDefault="00200019" w:rsidP="0044518F">
      <w:pPr>
        <w:ind w:left="426" w:firstLine="567"/>
        <w:rPr>
          <w:i/>
          <w:sz w:val="26"/>
          <w:szCs w:val="26"/>
        </w:rPr>
      </w:pPr>
      <w:r w:rsidRPr="00200019">
        <w:rPr>
          <w:i/>
          <w:sz w:val="26"/>
          <w:szCs w:val="26"/>
        </w:rPr>
        <w:t>Một lần nữa xin gửi đến thầy cô, bạn bè cùng các cô chú, anh chị tại các doanh nghiệp lời cảm ơn chân thành và tốt đẹp nhất!</w:t>
      </w:r>
    </w:p>
    <w:p w:rsidR="00F2586C" w:rsidRDefault="00F2586C" w:rsidP="00F2586C">
      <w:pPr>
        <w:ind w:left="0" w:firstLine="0"/>
      </w:pPr>
    </w:p>
    <w:p w:rsidR="00F2586C" w:rsidRPr="00F2586C" w:rsidRDefault="00F2586C" w:rsidP="00F2586C">
      <w:pPr>
        <w:jc w:val="right"/>
        <w:rPr>
          <w:i/>
          <w:sz w:val="26"/>
          <w:szCs w:val="26"/>
        </w:rPr>
      </w:pPr>
      <w:r w:rsidRPr="00F2586C">
        <w:rPr>
          <w:i/>
          <w:sz w:val="26"/>
          <w:szCs w:val="26"/>
        </w:rPr>
        <w:t>Huế, tháng 5 năm 2019</w:t>
      </w:r>
    </w:p>
    <w:p w:rsidR="00F2586C" w:rsidRPr="00F2586C" w:rsidRDefault="00F2586C" w:rsidP="00027802">
      <w:pPr>
        <w:jc w:val="right"/>
        <w:rPr>
          <w:i/>
          <w:sz w:val="26"/>
          <w:szCs w:val="26"/>
        </w:rPr>
        <w:sectPr w:rsidR="00F2586C" w:rsidRPr="00F2586C" w:rsidSect="00CE29E8">
          <w:footerReference w:type="default" r:id="rId12"/>
          <w:pgSz w:w="12240" w:h="15840"/>
          <w:pgMar w:top="1440" w:right="1440" w:bottom="1440" w:left="1440" w:header="720" w:footer="720" w:gutter="0"/>
          <w:pgNumType w:fmt="upperRoman"/>
          <w:cols w:space="720"/>
          <w:docGrid w:linePitch="360"/>
        </w:sectPr>
      </w:pPr>
      <w:r w:rsidRPr="00F2586C">
        <w:rPr>
          <w:i/>
          <w:sz w:val="26"/>
          <w:szCs w:val="26"/>
        </w:rPr>
        <w:t>SV. Lý Thanh Tùng</w:t>
      </w:r>
    </w:p>
    <w:p w:rsidR="00CE29E8" w:rsidRPr="00E558D4" w:rsidRDefault="00CE29E8" w:rsidP="00CE29E8">
      <w:pPr>
        <w:pStyle w:val="Heading1"/>
        <w:rPr>
          <w:rFonts w:cs="Times New Roman"/>
          <w:b/>
          <w:color w:val="auto"/>
          <w:sz w:val="32"/>
        </w:rPr>
      </w:pPr>
      <w:bookmarkStart w:id="4" w:name="_Toc3462664"/>
      <w:bookmarkStart w:id="5" w:name="_Toc6825032"/>
      <w:r w:rsidRPr="00E558D4">
        <w:rPr>
          <w:rFonts w:cs="Times New Roman"/>
          <w:b/>
          <w:color w:val="auto"/>
          <w:sz w:val="32"/>
        </w:rPr>
        <w:lastRenderedPageBreak/>
        <w:t>MỤC LỤC</w:t>
      </w:r>
      <w:bookmarkEnd w:id="3"/>
      <w:bookmarkEnd w:id="4"/>
      <w:bookmarkEnd w:id="5"/>
    </w:p>
    <w:p w:rsidR="00CE29E8" w:rsidRDefault="00CE29E8" w:rsidP="00B3315F">
      <w:pPr>
        <w:ind w:left="0" w:firstLine="0"/>
      </w:pPr>
    </w:p>
    <w:p w:rsidR="002C02F6" w:rsidRPr="002C02F6" w:rsidRDefault="002C02F6">
      <w:pPr>
        <w:pStyle w:val="TOC1"/>
        <w:rPr>
          <w:rFonts w:asciiTheme="minorHAnsi" w:eastAsiaTheme="minorEastAsia" w:hAnsiTheme="minorHAnsi" w:cstheme="minorBidi"/>
          <w:noProof/>
          <w:sz w:val="22"/>
        </w:rPr>
      </w:pPr>
      <w:r w:rsidRPr="002C02F6">
        <w:rPr>
          <w:szCs w:val="24"/>
        </w:rPr>
        <w:fldChar w:fldCharType="begin"/>
      </w:r>
      <w:r w:rsidRPr="002C02F6">
        <w:rPr>
          <w:szCs w:val="24"/>
        </w:rPr>
        <w:instrText xml:space="preserve"> TOC \o \u </w:instrText>
      </w:r>
      <w:r w:rsidRPr="002C02F6">
        <w:rPr>
          <w:szCs w:val="24"/>
        </w:rPr>
        <w:fldChar w:fldCharType="separate"/>
      </w:r>
      <w:r w:rsidRPr="002C02F6">
        <w:rPr>
          <w:noProof/>
        </w:rPr>
        <w:t>LỜI CẢM ƠN</w:t>
      </w:r>
      <w:r w:rsidRPr="002C02F6">
        <w:rPr>
          <w:noProof/>
        </w:rPr>
        <w:tab/>
      </w:r>
      <w:r w:rsidRPr="002C02F6">
        <w:rPr>
          <w:noProof/>
        </w:rPr>
        <w:fldChar w:fldCharType="begin"/>
      </w:r>
      <w:r w:rsidRPr="002C02F6">
        <w:rPr>
          <w:noProof/>
        </w:rPr>
        <w:instrText xml:space="preserve"> PAGEREF _Toc6825031 \h </w:instrText>
      </w:r>
      <w:r w:rsidRPr="002C02F6">
        <w:rPr>
          <w:noProof/>
        </w:rPr>
      </w:r>
      <w:r w:rsidRPr="002C02F6">
        <w:rPr>
          <w:noProof/>
        </w:rPr>
        <w:fldChar w:fldCharType="separate"/>
      </w:r>
      <w:r w:rsidRPr="002C02F6">
        <w:rPr>
          <w:noProof/>
        </w:rPr>
        <w:t>II</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MỤC LỤC</w:t>
      </w:r>
      <w:r w:rsidRPr="002C02F6">
        <w:rPr>
          <w:noProof/>
        </w:rPr>
        <w:tab/>
      </w:r>
      <w:r w:rsidRPr="002C02F6">
        <w:rPr>
          <w:noProof/>
        </w:rPr>
        <w:fldChar w:fldCharType="begin"/>
      </w:r>
      <w:r w:rsidRPr="002C02F6">
        <w:rPr>
          <w:noProof/>
        </w:rPr>
        <w:instrText xml:space="preserve"> PAGEREF _Toc6825032 \h </w:instrText>
      </w:r>
      <w:r w:rsidRPr="002C02F6">
        <w:rPr>
          <w:noProof/>
        </w:rPr>
      </w:r>
      <w:r w:rsidRPr="002C02F6">
        <w:rPr>
          <w:noProof/>
        </w:rPr>
        <w:fldChar w:fldCharType="separate"/>
      </w:r>
      <w:r w:rsidRPr="002C02F6">
        <w:rPr>
          <w:noProof/>
        </w:rPr>
        <w:t>III</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DANH MỤC HÌNH VẼ</w:t>
      </w:r>
      <w:r w:rsidRPr="002C02F6">
        <w:rPr>
          <w:noProof/>
        </w:rPr>
        <w:tab/>
      </w:r>
      <w:r w:rsidRPr="002C02F6">
        <w:rPr>
          <w:noProof/>
        </w:rPr>
        <w:fldChar w:fldCharType="begin"/>
      </w:r>
      <w:r w:rsidRPr="002C02F6">
        <w:rPr>
          <w:noProof/>
        </w:rPr>
        <w:instrText xml:space="preserve"> PAGEREF _Toc6825033 \h </w:instrText>
      </w:r>
      <w:r w:rsidRPr="002C02F6">
        <w:rPr>
          <w:noProof/>
        </w:rPr>
      </w:r>
      <w:r w:rsidRPr="002C02F6">
        <w:rPr>
          <w:noProof/>
        </w:rPr>
        <w:fldChar w:fldCharType="separate"/>
      </w:r>
      <w:r w:rsidRPr="002C02F6">
        <w:rPr>
          <w:noProof/>
        </w:rPr>
        <w:t>VIII</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DANH MỤC BẢNG BIỂU</w:t>
      </w:r>
      <w:r w:rsidRPr="002C02F6">
        <w:rPr>
          <w:noProof/>
        </w:rPr>
        <w:tab/>
      </w:r>
      <w:r w:rsidRPr="002C02F6">
        <w:rPr>
          <w:noProof/>
        </w:rPr>
        <w:fldChar w:fldCharType="begin"/>
      </w:r>
      <w:r w:rsidRPr="002C02F6">
        <w:rPr>
          <w:noProof/>
        </w:rPr>
        <w:instrText xml:space="preserve"> PAGEREF _Toc6825034 \h </w:instrText>
      </w:r>
      <w:r w:rsidRPr="002C02F6">
        <w:rPr>
          <w:noProof/>
        </w:rPr>
      </w:r>
      <w:r w:rsidRPr="002C02F6">
        <w:rPr>
          <w:noProof/>
        </w:rPr>
        <w:fldChar w:fldCharType="separate"/>
      </w:r>
      <w:r w:rsidRPr="002C02F6">
        <w:rPr>
          <w:noProof/>
        </w:rPr>
        <w:t>IX</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DANH MỤC SƠ ĐỒ</w:t>
      </w:r>
      <w:r w:rsidRPr="002C02F6">
        <w:rPr>
          <w:noProof/>
        </w:rPr>
        <w:tab/>
      </w:r>
      <w:r w:rsidRPr="002C02F6">
        <w:rPr>
          <w:noProof/>
        </w:rPr>
        <w:fldChar w:fldCharType="begin"/>
      </w:r>
      <w:r w:rsidRPr="002C02F6">
        <w:rPr>
          <w:noProof/>
        </w:rPr>
        <w:instrText xml:space="preserve"> PAGEREF _Toc6825035 \h </w:instrText>
      </w:r>
      <w:r w:rsidRPr="002C02F6">
        <w:rPr>
          <w:noProof/>
        </w:rPr>
      </w:r>
      <w:r w:rsidRPr="002C02F6">
        <w:rPr>
          <w:noProof/>
        </w:rPr>
        <w:fldChar w:fldCharType="separate"/>
      </w:r>
      <w:r w:rsidRPr="002C02F6">
        <w:rPr>
          <w:noProof/>
        </w:rPr>
        <w:t>X</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DANH MỤC THUẬT NGỮ</w:t>
      </w:r>
      <w:r w:rsidRPr="002C02F6">
        <w:rPr>
          <w:noProof/>
        </w:rPr>
        <w:tab/>
      </w:r>
      <w:r w:rsidRPr="002C02F6">
        <w:rPr>
          <w:noProof/>
        </w:rPr>
        <w:fldChar w:fldCharType="begin"/>
      </w:r>
      <w:r w:rsidRPr="002C02F6">
        <w:rPr>
          <w:noProof/>
        </w:rPr>
        <w:instrText xml:space="preserve"> PAGEREF _Toc6825036 \h </w:instrText>
      </w:r>
      <w:r w:rsidRPr="002C02F6">
        <w:rPr>
          <w:noProof/>
        </w:rPr>
      </w:r>
      <w:r w:rsidRPr="002C02F6">
        <w:rPr>
          <w:noProof/>
        </w:rPr>
        <w:fldChar w:fldCharType="separate"/>
      </w:r>
      <w:r w:rsidRPr="002C02F6">
        <w:rPr>
          <w:noProof/>
        </w:rPr>
        <w:t>XI</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PHẦN I. MỞ ĐẦU</w:t>
      </w:r>
      <w:r w:rsidRPr="002C02F6">
        <w:rPr>
          <w:noProof/>
        </w:rPr>
        <w:tab/>
      </w:r>
      <w:r w:rsidRPr="002C02F6">
        <w:rPr>
          <w:noProof/>
        </w:rPr>
        <w:fldChar w:fldCharType="begin"/>
      </w:r>
      <w:r w:rsidRPr="002C02F6">
        <w:rPr>
          <w:noProof/>
        </w:rPr>
        <w:instrText xml:space="preserve"> PAGEREF _Toc6825037 \h </w:instrText>
      </w:r>
      <w:r w:rsidRPr="002C02F6">
        <w:rPr>
          <w:noProof/>
        </w:rPr>
      </w:r>
      <w:r w:rsidRPr="002C02F6">
        <w:rPr>
          <w:noProof/>
        </w:rPr>
        <w:fldChar w:fldCharType="separate"/>
      </w:r>
      <w:r w:rsidRPr="002C02F6">
        <w:rPr>
          <w:noProof/>
        </w:rPr>
        <w:t>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rFonts w:eastAsia="Times New Roman"/>
          <w:noProof/>
          <w:color w:val="212121"/>
          <w:lang w:val="vi-VN"/>
        </w:rPr>
        <w:t>1.</w:t>
      </w:r>
      <w:r w:rsidRPr="002C02F6">
        <w:rPr>
          <w:rFonts w:asciiTheme="minorHAnsi" w:eastAsiaTheme="minorEastAsia" w:hAnsiTheme="minorHAnsi" w:cstheme="minorBidi"/>
          <w:noProof/>
          <w:sz w:val="22"/>
        </w:rPr>
        <w:tab/>
      </w:r>
      <w:r w:rsidRPr="002C02F6">
        <w:rPr>
          <w:rFonts w:eastAsia="Times New Roman"/>
          <w:noProof/>
          <w:color w:val="212121"/>
          <w:lang w:val="vi-VN"/>
        </w:rPr>
        <w:t>Lý do chọn đề tài.</w:t>
      </w:r>
      <w:r w:rsidRPr="002C02F6">
        <w:rPr>
          <w:noProof/>
        </w:rPr>
        <w:tab/>
      </w:r>
      <w:r w:rsidRPr="002C02F6">
        <w:rPr>
          <w:noProof/>
        </w:rPr>
        <w:fldChar w:fldCharType="begin"/>
      </w:r>
      <w:r w:rsidRPr="002C02F6">
        <w:rPr>
          <w:noProof/>
        </w:rPr>
        <w:instrText xml:space="preserve"> PAGEREF _Toc6825038 \h </w:instrText>
      </w:r>
      <w:r w:rsidRPr="002C02F6">
        <w:rPr>
          <w:noProof/>
        </w:rPr>
      </w:r>
      <w:r w:rsidRPr="002C02F6">
        <w:rPr>
          <w:noProof/>
        </w:rPr>
        <w:fldChar w:fldCharType="separate"/>
      </w:r>
      <w:r w:rsidRPr="002C02F6">
        <w:rPr>
          <w:noProof/>
        </w:rPr>
        <w:t>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rFonts w:eastAsia="Times New Roman"/>
          <w:noProof/>
          <w:color w:val="212121"/>
          <w:lang w:val="vi-VN"/>
        </w:rPr>
        <w:t>2.</w:t>
      </w:r>
      <w:r w:rsidRPr="002C02F6">
        <w:rPr>
          <w:rFonts w:asciiTheme="minorHAnsi" w:eastAsiaTheme="minorEastAsia" w:hAnsiTheme="minorHAnsi" w:cstheme="minorBidi"/>
          <w:noProof/>
          <w:sz w:val="22"/>
        </w:rPr>
        <w:tab/>
      </w:r>
      <w:r w:rsidRPr="002C02F6">
        <w:rPr>
          <w:rFonts w:eastAsia="Times New Roman"/>
          <w:noProof/>
          <w:color w:val="212121"/>
          <w:lang w:val="vi-VN"/>
        </w:rPr>
        <w:t>Mục tiêu nghiên cứu.</w:t>
      </w:r>
      <w:r w:rsidRPr="002C02F6">
        <w:rPr>
          <w:noProof/>
        </w:rPr>
        <w:tab/>
      </w:r>
      <w:r w:rsidRPr="002C02F6">
        <w:rPr>
          <w:noProof/>
        </w:rPr>
        <w:fldChar w:fldCharType="begin"/>
      </w:r>
      <w:r w:rsidRPr="002C02F6">
        <w:rPr>
          <w:noProof/>
        </w:rPr>
        <w:instrText xml:space="preserve"> PAGEREF _Toc6825039 \h </w:instrText>
      </w:r>
      <w:r w:rsidRPr="002C02F6">
        <w:rPr>
          <w:noProof/>
        </w:rPr>
      </w:r>
      <w:r w:rsidRPr="002C02F6">
        <w:rPr>
          <w:noProof/>
        </w:rPr>
        <w:fldChar w:fldCharType="separate"/>
      </w:r>
      <w:r w:rsidRPr="002C02F6">
        <w:rPr>
          <w:noProof/>
        </w:rPr>
        <w:t>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rFonts w:eastAsia="Times New Roman"/>
          <w:noProof/>
          <w:color w:val="212121"/>
          <w:lang w:val="vi-VN"/>
        </w:rPr>
        <w:t>3.</w:t>
      </w:r>
      <w:r w:rsidRPr="002C02F6">
        <w:rPr>
          <w:rFonts w:asciiTheme="minorHAnsi" w:eastAsiaTheme="minorEastAsia" w:hAnsiTheme="minorHAnsi" w:cstheme="minorBidi"/>
          <w:noProof/>
          <w:sz w:val="22"/>
        </w:rPr>
        <w:tab/>
      </w:r>
      <w:r w:rsidRPr="002C02F6">
        <w:rPr>
          <w:rFonts w:eastAsia="Times New Roman"/>
          <w:noProof/>
          <w:color w:val="212121"/>
          <w:lang w:val="vi-VN"/>
        </w:rPr>
        <w:t>Đối tượng nghiên cứu.</w:t>
      </w:r>
      <w:r w:rsidRPr="002C02F6">
        <w:rPr>
          <w:noProof/>
        </w:rPr>
        <w:tab/>
      </w:r>
      <w:r w:rsidRPr="002C02F6">
        <w:rPr>
          <w:noProof/>
        </w:rPr>
        <w:fldChar w:fldCharType="begin"/>
      </w:r>
      <w:r w:rsidRPr="002C02F6">
        <w:rPr>
          <w:noProof/>
        </w:rPr>
        <w:instrText xml:space="preserve"> PAGEREF _Toc6825040 \h </w:instrText>
      </w:r>
      <w:r w:rsidRPr="002C02F6">
        <w:rPr>
          <w:noProof/>
        </w:rPr>
      </w:r>
      <w:r w:rsidRPr="002C02F6">
        <w:rPr>
          <w:noProof/>
        </w:rPr>
        <w:fldChar w:fldCharType="separate"/>
      </w:r>
      <w:r w:rsidRPr="002C02F6">
        <w:rPr>
          <w:noProof/>
        </w:rPr>
        <w:t>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rFonts w:eastAsia="Times New Roman"/>
          <w:noProof/>
          <w:color w:val="212121"/>
          <w:lang w:val="vi-VN"/>
        </w:rPr>
        <w:t>4.</w:t>
      </w:r>
      <w:r w:rsidRPr="002C02F6">
        <w:rPr>
          <w:rFonts w:asciiTheme="minorHAnsi" w:eastAsiaTheme="minorEastAsia" w:hAnsiTheme="minorHAnsi" w:cstheme="minorBidi"/>
          <w:noProof/>
          <w:sz w:val="22"/>
        </w:rPr>
        <w:tab/>
      </w:r>
      <w:r w:rsidRPr="002C02F6">
        <w:rPr>
          <w:rFonts w:eastAsia="Times New Roman"/>
          <w:noProof/>
          <w:color w:val="212121"/>
          <w:lang w:val="vi-VN"/>
        </w:rPr>
        <w:t>Phương pháp nghiên cứu.</w:t>
      </w:r>
      <w:r w:rsidRPr="002C02F6">
        <w:rPr>
          <w:noProof/>
        </w:rPr>
        <w:tab/>
      </w:r>
      <w:r w:rsidRPr="002C02F6">
        <w:rPr>
          <w:noProof/>
        </w:rPr>
        <w:fldChar w:fldCharType="begin"/>
      </w:r>
      <w:r w:rsidRPr="002C02F6">
        <w:rPr>
          <w:noProof/>
        </w:rPr>
        <w:instrText xml:space="preserve"> PAGEREF _Toc6825041 \h </w:instrText>
      </w:r>
      <w:r w:rsidRPr="002C02F6">
        <w:rPr>
          <w:noProof/>
        </w:rPr>
      </w:r>
      <w:r w:rsidRPr="002C02F6">
        <w:rPr>
          <w:noProof/>
        </w:rPr>
        <w:fldChar w:fldCharType="separate"/>
      </w:r>
      <w:r w:rsidRPr="002C02F6">
        <w:rPr>
          <w:noProof/>
        </w:rPr>
        <w:t>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rFonts w:eastAsia="Times New Roman"/>
          <w:noProof/>
          <w:color w:val="212121"/>
          <w:lang w:val="vi-VN"/>
        </w:rPr>
        <w:t>5.</w:t>
      </w:r>
      <w:r w:rsidRPr="002C02F6">
        <w:rPr>
          <w:rFonts w:asciiTheme="minorHAnsi" w:eastAsiaTheme="minorEastAsia" w:hAnsiTheme="minorHAnsi" w:cstheme="minorBidi"/>
          <w:noProof/>
          <w:sz w:val="22"/>
        </w:rPr>
        <w:tab/>
      </w:r>
      <w:r w:rsidRPr="002C02F6">
        <w:rPr>
          <w:rFonts w:eastAsia="Times New Roman"/>
          <w:noProof/>
          <w:color w:val="212121"/>
          <w:lang w:val="vi-VN"/>
        </w:rPr>
        <w:t>Cấu trúc của Khóa luận.</w:t>
      </w:r>
      <w:r w:rsidRPr="002C02F6">
        <w:rPr>
          <w:noProof/>
        </w:rPr>
        <w:tab/>
      </w:r>
      <w:r w:rsidRPr="002C02F6">
        <w:rPr>
          <w:noProof/>
        </w:rPr>
        <w:fldChar w:fldCharType="begin"/>
      </w:r>
      <w:r w:rsidRPr="002C02F6">
        <w:rPr>
          <w:noProof/>
        </w:rPr>
        <w:instrText xml:space="preserve"> PAGEREF _Toc6825042 \h </w:instrText>
      </w:r>
      <w:r w:rsidRPr="002C02F6">
        <w:rPr>
          <w:noProof/>
        </w:rPr>
      </w:r>
      <w:r w:rsidRPr="002C02F6">
        <w:rPr>
          <w:noProof/>
        </w:rPr>
        <w:fldChar w:fldCharType="separate"/>
      </w:r>
      <w:r w:rsidRPr="002C02F6">
        <w:rPr>
          <w:noProof/>
        </w:rPr>
        <w:t>2</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PHẦN II. NỘI DUNG NGHIÊN CỨU</w:t>
      </w:r>
      <w:r w:rsidRPr="002C02F6">
        <w:rPr>
          <w:noProof/>
        </w:rPr>
        <w:tab/>
      </w:r>
      <w:r w:rsidRPr="002C02F6">
        <w:rPr>
          <w:noProof/>
        </w:rPr>
        <w:fldChar w:fldCharType="begin"/>
      </w:r>
      <w:r w:rsidRPr="002C02F6">
        <w:rPr>
          <w:noProof/>
        </w:rPr>
        <w:instrText xml:space="preserve"> PAGEREF _Toc6825043 \h </w:instrText>
      </w:r>
      <w:r w:rsidRPr="002C02F6">
        <w:rPr>
          <w:noProof/>
        </w:rPr>
      </w:r>
      <w:r w:rsidRPr="002C02F6">
        <w:rPr>
          <w:noProof/>
        </w:rPr>
        <w:fldChar w:fldCharType="separate"/>
      </w:r>
      <w:r w:rsidRPr="002C02F6">
        <w:rPr>
          <w:noProof/>
        </w:rPr>
        <w:t>3</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noProof/>
        </w:rPr>
        <w:t>CHƯƠNG I. CƠ SỞ LÝ THUYẾT</w:t>
      </w:r>
      <w:r w:rsidRPr="002C02F6">
        <w:rPr>
          <w:noProof/>
        </w:rPr>
        <w:tab/>
      </w:r>
      <w:r w:rsidRPr="002C02F6">
        <w:rPr>
          <w:noProof/>
        </w:rPr>
        <w:fldChar w:fldCharType="begin"/>
      </w:r>
      <w:r w:rsidRPr="002C02F6">
        <w:rPr>
          <w:noProof/>
        </w:rPr>
        <w:instrText xml:space="preserve"> PAGEREF _Toc6825044 \h </w:instrText>
      </w:r>
      <w:r w:rsidRPr="002C02F6">
        <w:rPr>
          <w:noProof/>
        </w:rPr>
      </w:r>
      <w:r w:rsidRPr="002C02F6">
        <w:rPr>
          <w:noProof/>
        </w:rPr>
        <w:fldChar w:fldCharType="separate"/>
      </w:r>
      <w:r w:rsidRPr="002C02F6">
        <w:rPr>
          <w:noProof/>
        </w:rPr>
        <w:t>3</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1.</w:t>
      </w:r>
      <w:r w:rsidRPr="002C02F6">
        <w:rPr>
          <w:rFonts w:asciiTheme="minorHAnsi" w:eastAsiaTheme="minorEastAsia" w:hAnsiTheme="minorHAnsi" w:cstheme="minorBidi"/>
          <w:noProof/>
          <w:sz w:val="22"/>
        </w:rPr>
        <w:tab/>
      </w:r>
      <w:r w:rsidRPr="002C02F6">
        <w:rPr>
          <w:noProof/>
        </w:rPr>
        <w:t>Tổng quan về khai phá dữ liệu.</w:t>
      </w:r>
      <w:r w:rsidRPr="002C02F6">
        <w:rPr>
          <w:noProof/>
        </w:rPr>
        <w:tab/>
      </w:r>
      <w:r w:rsidRPr="002C02F6">
        <w:rPr>
          <w:noProof/>
        </w:rPr>
        <w:fldChar w:fldCharType="begin"/>
      </w:r>
      <w:r w:rsidRPr="002C02F6">
        <w:rPr>
          <w:noProof/>
        </w:rPr>
        <w:instrText xml:space="preserve"> PAGEREF _Toc6825045 \h </w:instrText>
      </w:r>
      <w:r w:rsidRPr="002C02F6">
        <w:rPr>
          <w:noProof/>
        </w:rPr>
      </w:r>
      <w:r w:rsidRPr="002C02F6">
        <w:rPr>
          <w:noProof/>
        </w:rPr>
        <w:fldChar w:fldCharType="separate"/>
      </w:r>
      <w:r w:rsidRPr="002C02F6">
        <w:rPr>
          <w:noProof/>
        </w:rPr>
        <w:t>3</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1.1.</w:t>
      </w:r>
      <w:r w:rsidRPr="002C02F6">
        <w:rPr>
          <w:rFonts w:asciiTheme="minorHAnsi" w:eastAsiaTheme="minorEastAsia" w:hAnsiTheme="minorHAnsi" w:cstheme="minorBidi"/>
          <w:noProof/>
          <w:sz w:val="22"/>
        </w:rPr>
        <w:tab/>
      </w:r>
      <w:r w:rsidRPr="002C02F6">
        <w:rPr>
          <w:noProof/>
        </w:rPr>
        <w:t>Nhu cầu phát hiện tri thức từ dữ liệu.</w:t>
      </w:r>
      <w:r w:rsidRPr="002C02F6">
        <w:rPr>
          <w:noProof/>
        </w:rPr>
        <w:tab/>
      </w:r>
      <w:r w:rsidRPr="002C02F6">
        <w:rPr>
          <w:noProof/>
        </w:rPr>
        <w:fldChar w:fldCharType="begin"/>
      </w:r>
      <w:r w:rsidRPr="002C02F6">
        <w:rPr>
          <w:noProof/>
        </w:rPr>
        <w:instrText xml:space="preserve"> PAGEREF _Toc6825046 \h </w:instrText>
      </w:r>
      <w:r w:rsidRPr="002C02F6">
        <w:rPr>
          <w:noProof/>
        </w:rPr>
      </w:r>
      <w:r w:rsidRPr="002C02F6">
        <w:rPr>
          <w:noProof/>
        </w:rPr>
        <w:fldChar w:fldCharType="separate"/>
      </w:r>
      <w:r w:rsidRPr="002C02F6">
        <w:rPr>
          <w:noProof/>
        </w:rPr>
        <w:t>3</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1.2.</w:t>
      </w:r>
      <w:r w:rsidRPr="002C02F6">
        <w:rPr>
          <w:rFonts w:asciiTheme="minorHAnsi" w:eastAsiaTheme="minorEastAsia" w:hAnsiTheme="minorHAnsi" w:cstheme="minorBidi"/>
          <w:noProof/>
          <w:sz w:val="22"/>
        </w:rPr>
        <w:tab/>
      </w:r>
      <w:r w:rsidRPr="002C02F6">
        <w:rPr>
          <w:noProof/>
        </w:rPr>
        <w:t>Khai phá dữ liệu.</w:t>
      </w:r>
      <w:r w:rsidRPr="002C02F6">
        <w:rPr>
          <w:noProof/>
        </w:rPr>
        <w:tab/>
      </w:r>
      <w:r w:rsidRPr="002C02F6">
        <w:rPr>
          <w:noProof/>
        </w:rPr>
        <w:fldChar w:fldCharType="begin"/>
      </w:r>
      <w:r w:rsidRPr="002C02F6">
        <w:rPr>
          <w:noProof/>
        </w:rPr>
        <w:instrText xml:space="preserve"> PAGEREF _Toc6825047 \h </w:instrText>
      </w:r>
      <w:r w:rsidRPr="002C02F6">
        <w:rPr>
          <w:noProof/>
        </w:rPr>
      </w:r>
      <w:r w:rsidRPr="002C02F6">
        <w:rPr>
          <w:noProof/>
        </w:rPr>
        <w:fldChar w:fldCharType="separate"/>
      </w:r>
      <w:r w:rsidRPr="002C02F6">
        <w:rPr>
          <w:noProof/>
        </w:rPr>
        <w:t>4</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1.3.</w:t>
      </w:r>
      <w:r w:rsidRPr="002C02F6">
        <w:rPr>
          <w:rFonts w:asciiTheme="minorHAnsi" w:eastAsiaTheme="minorEastAsia" w:hAnsiTheme="minorHAnsi" w:cstheme="minorBidi"/>
          <w:noProof/>
          <w:sz w:val="22"/>
        </w:rPr>
        <w:tab/>
      </w:r>
      <w:r w:rsidRPr="002C02F6">
        <w:rPr>
          <w:noProof/>
        </w:rPr>
        <w:t>Các lĩnh vực ứng dụng.</w:t>
      </w:r>
      <w:r w:rsidRPr="002C02F6">
        <w:rPr>
          <w:noProof/>
        </w:rPr>
        <w:tab/>
      </w:r>
      <w:r w:rsidRPr="002C02F6">
        <w:rPr>
          <w:noProof/>
        </w:rPr>
        <w:fldChar w:fldCharType="begin"/>
      </w:r>
      <w:r w:rsidRPr="002C02F6">
        <w:rPr>
          <w:noProof/>
        </w:rPr>
        <w:instrText xml:space="preserve"> PAGEREF _Toc6825048 \h </w:instrText>
      </w:r>
      <w:r w:rsidRPr="002C02F6">
        <w:rPr>
          <w:noProof/>
        </w:rPr>
      </w:r>
      <w:r w:rsidRPr="002C02F6">
        <w:rPr>
          <w:noProof/>
        </w:rPr>
        <w:fldChar w:fldCharType="separate"/>
      </w:r>
      <w:r w:rsidRPr="002C02F6">
        <w:rPr>
          <w:noProof/>
        </w:rPr>
        <w:t>5</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2.</w:t>
      </w:r>
      <w:r w:rsidRPr="002C02F6">
        <w:rPr>
          <w:rFonts w:asciiTheme="minorHAnsi" w:eastAsiaTheme="minorEastAsia" w:hAnsiTheme="minorHAnsi" w:cstheme="minorBidi"/>
          <w:noProof/>
          <w:sz w:val="22"/>
        </w:rPr>
        <w:tab/>
      </w:r>
      <w:r w:rsidRPr="002C02F6">
        <w:rPr>
          <w:noProof/>
        </w:rPr>
        <w:t>Các phương pháp khai phá dữ liệu.</w:t>
      </w:r>
      <w:r w:rsidRPr="002C02F6">
        <w:rPr>
          <w:noProof/>
        </w:rPr>
        <w:tab/>
      </w:r>
      <w:r w:rsidRPr="002C02F6">
        <w:rPr>
          <w:noProof/>
        </w:rPr>
        <w:fldChar w:fldCharType="begin"/>
      </w:r>
      <w:r w:rsidRPr="002C02F6">
        <w:rPr>
          <w:noProof/>
        </w:rPr>
        <w:instrText xml:space="preserve"> PAGEREF _Toc6825049 \h </w:instrText>
      </w:r>
      <w:r w:rsidRPr="002C02F6">
        <w:rPr>
          <w:noProof/>
        </w:rPr>
      </w:r>
      <w:r w:rsidRPr="002C02F6">
        <w:rPr>
          <w:noProof/>
        </w:rPr>
        <w:fldChar w:fldCharType="separate"/>
      </w:r>
      <w:r w:rsidRPr="002C02F6">
        <w:rPr>
          <w:noProof/>
        </w:rPr>
        <w:t>6</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2.1.</w:t>
      </w:r>
      <w:r w:rsidRPr="002C02F6">
        <w:rPr>
          <w:rFonts w:asciiTheme="minorHAnsi" w:eastAsiaTheme="minorEastAsia" w:hAnsiTheme="minorHAnsi" w:cstheme="minorBidi"/>
          <w:noProof/>
          <w:sz w:val="22"/>
        </w:rPr>
        <w:tab/>
      </w:r>
      <w:r w:rsidRPr="002C02F6">
        <w:rPr>
          <w:noProof/>
        </w:rPr>
        <w:t>Khai phá luật kết hợp.</w:t>
      </w:r>
      <w:r w:rsidRPr="002C02F6">
        <w:rPr>
          <w:noProof/>
        </w:rPr>
        <w:tab/>
      </w:r>
      <w:r w:rsidRPr="002C02F6">
        <w:rPr>
          <w:noProof/>
        </w:rPr>
        <w:fldChar w:fldCharType="begin"/>
      </w:r>
      <w:r w:rsidRPr="002C02F6">
        <w:rPr>
          <w:noProof/>
        </w:rPr>
        <w:instrText xml:space="preserve"> PAGEREF _Toc6825050 \h </w:instrText>
      </w:r>
      <w:r w:rsidRPr="002C02F6">
        <w:rPr>
          <w:noProof/>
        </w:rPr>
      </w:r>
      <w:r w:rsidRPr="002C02F6">
        <w:rPr>
          <w:noProof/>
        </w:rPr>
        <w:fldChar w:fldCharType="separate"/>
      </w:r>
      <w:r w:rsidRPr="002C02F6">
        <w:rPr>
          <w:noProof/>
        </w:rPr>
        <w:t>6</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1.1.</w:t>
      </w:r>
      <w:r w:rsidRPr="002C02F6">
        <w:rPr>
          <w:rFonts w:asciiTheme="minorHAnsi" w:eastAsiaTheme="minorEastAsia" w:hAnsiTheme="minorHAnsi" w:cstheme="minorBidi"/>
          <w:noProof/>
          <w:sz w:val="22"/>
        </w:rPr>
        <w:tab/>
      </w:r>
      <w:r w:rsidRPr="002C02F6">
        <w:rPr>
          <w:noProof/>
        </w:rPr>
        <w:t>Giới thiệu về Luật kết hợp.</w:t>
      </w:r>
      <w:r w:rsidRPr="002C02F6">
        <w:rPr>
          <w:noProof/>
        </w:rPr>
        <w:tab/>
      </w:r>
      <w:r w:rsidRPr="002C02F6">
        <w:rPr>
          <w:noProof/>
        </w:rPr>
        <w:fldChar w:fldCharType="begin"/>
      </w:r>
      <w:r w:rsidRPr="002C02F6">
        <w:rPr>
          <w:noProof/>
        </w:rPr>
        <w:instrText xml:space="preserve"> PAGEREF _Toc6825051 \h </w:instrText>
      </w:r>
      <w:r w:rsidRPr="002C02F6">
        <w:rPr>
          <w:noProof/>
        </w:rPr>
      </w:r>
      <w:r w:rsidRPr="002C02F6">
        <w:rPr>
          <w:noProof/>
        </w:rPr>
        <w:fldChar w:fldCharType="separate"/>
      </w:r>
      <w:r w:rsidRPr="002C02F6">
        <w:rPr>
          <w:noProof/>
        </w:rPr>
        <w:t>6</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1.2.</w:t>
      </w:r>
      <w:r w:rsidRPr="002C02F6">
        <w:rPr>
          <w:rFonts w:asciiTheme="minorHAnsi" w:eastAsiaTheme="minorEastAsia" w:hAnsiTheme="minorHAnsi" w:cstheme="minorBidi"/>
          <w:noProof/>
          <w:sz w:val="22"/>
        </w:rPr>
        <w:tab/>
      </w:r>
      <w:r w:rsidRPr="002C02F6">
        <w:rPr>
          <w:noProof/>
        </w:rPr>
        <w:t>Thuật toán Apriori.</w:t>
      </w:r>
      <w:r w:rsidRPr="002C02F6">
        <w:rPr>
          <w:noProof/>
        </w:rPr>
        <w:tab/>
      </w:r>
      <w:r w:rsidRPr="002C02F6">
        <w:rPr>
          <w:noProof/>
        </w:rPr>
        <w:fldChar w:fldCharType="begin"/>
      </w:r>
      <w:r w:rsidRPr="002C02F6">
        <w:rPr>
          <w:noProof/>
        </w:rPr>
        <w:instrText xml:space="preserve"> PAGEREF _Toc6825052 \h </w:instrText>
      </w:r>
      <w:r w:rsidRPr="002C02F6">
        <w:rPr>
          <w:noProof/>
        </w:rPr>
      </w:r>
      <w:r w:rsidRPr="002C02F6">
        <w:rPr>
          <w:noProof/>
        </w:rPr>
        <w:fldChar w:fldCharType="separate"/>
      </w:r>
      <w:r w:rsidRPr="002C02F6">
        <w:rPr>
          <w:noProof/>
        </w:rPr>
        <w:t>7</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lastRenderedPageBreak/>
        <w:t>1.2.1.3.</w:t>
      </w:r>
      <w:r w:rsidRPr="002C02F6">
        <w:rPr>
          <w:rFonts w:asciiTheme="minorHAnsi" w:eastAsiaTheme="minorEastAsia" w:hAnsiTheme="minorHAnsi" w:cstheme="minorBidi"/>
          <w:noProof/>
          <w:sz w:val="22"/>
        </w:rPr>
        <w:tab/>
      </w:r>
      <w:r w:rsidRPr="002C02F6">
        <w:rPr>
          <w:noProof/>
        </w:rPr>
        <w:t>Thuật toán FP-Growth.</w:t>
      </w:r>
      <w:r w:rsidRPr="002C02F6">
        <w:rPr>
          <w:noProof/>
        </w:rPr>
        <w:tab/>
      </w:r>
      <w:r w:rsidRPr="002C02F6">
        <w:rPr>
          <w:noProof/>
        </w:rPr>
        <w:fldChar w:fldCharType="begin"/>
      </w:r>
      <w:r w:rsidRPr="002C02F6">
        <w:rPr>
          <w:noProof/>
        </w:rPr>
        <w:instrText xml:space="preserve"> PAGEREF _Toc6825053 \h </w:instrText>
      </w:r>
      <w:r w:rsidRPr="002C02F6">
        <w:rPr>
          <w:noProof/>
        </w:rPr>
      </w:r>
      <w:r w:rsidRPr="002C02F6">
        <w:rPr>
          <w:noProof/>
        </w:rPr>
        <w:fldChar w:fldCharType="separate"/>
      </w:r>
      <w:r w:rsidRPr="002C02F6">
        <w:rPr>
          <w:noProof/>
        </w:rPr>
        <w:t>7</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1.4.</w:t>
      </w:r>
      <w:r w:rsidRPr="002C02F6">
        <w:rPr>
          <w:rFonts w:asciiTheme="minorHAnsi" w:eastAsiaTheme="minorEastAsia" w:hAnsiTheme="minorHAnsi" w:cstheme="minorBidi"/>
          <w:noProof/>
          <w:sz w:val="22"/>
        </w:rPr>
        <w:tab/>
      </w:r>
      <w:r w:rsidRPr="002C02F6">
        <w:rPr>
          <w:noProof/>
        </w:rPr>
        <w:t>Ứng dụng Khai phá luật kết hợp.</w:t>
      </w:r>
      <w:r w:rsidRPr="002C02F6">
        <w:rPr>
          <w:noProof/>
        </w:rPr>
        <w:tab/>
      </w:r>
      <w:r w:rsidRPr="002C02F6">
        <w:rPr>
          <w:noProof/>
        </w:rPr>
        <w:fldChar w:fldCharType="begin"/>
      </w:r>
      <w:r w:rsidRPr="002C02F6">
        <w:rPr>
          <w:noProof/>
        </w:rPr>
        <w:instrText xml:space="preserve"> PAGEREF _Toc6825054 \h </w:instrText>
      </w:r>
      <w:r w:rsidRPr="002C02F6">
        <w:rPr>
          <w:noProof/>
        </w:rPr>
      </w:r>
      <w:r w:rsidRPr="002C02F6">
        <w:rPr>
          <w:noProof/>
        </w:rPr>
        <w:fldChar w:fldCharType="separate"/>
      </w:r>
      <w:r w:rsidRPr="002C02F6">
        <w:rPr>
          <w:noProof/>
        </w:rPr>
        <w:t>8</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2.2.</w:t>
      </w:r>
      <w:r w:rsidRPr="002C02F6">
        <w:rPr>
          <w:rFonts w:asciiTheme="minorHAnsi" w:eastAsiaTheme="minorEastAsia" w:hAnsiTheme="minorHAnsi" w:cstheme="minorBidi"/>
          <w:noProof/>
          <w:sz w:val="22"/>
        </w:rPr>
        <w:tab/>
      </w:r>
      <w:r w:rsidRPr="002C02F6">
        <w:rPr>
          <w:noProof/>
        </w:rPr>
        <w:t>Phân cụm (Clustering).</w:t>
      </w:r>
      <w:r w:rsidRPr="002C02F6">
        <w:rPr>
          <w:noProof/>
        </w:rPr>
        <w:tab/>
      </w:r>
      <w:r w:rsidRPr="002C02F6">
        <w:rPr>
          <w:noProof/>
        </w:rPr>
        <w:fldChar w:fldCharType="begin"/>
      </w:r>
      <w:r w:rsidRPr="002C02F6">
        <w:rPr>
          <w:noProof/>
        </w:rPr>
        <w:instrText xml:space="preserve"> PAGEREF _Toc6825055 \h </w:instrText>
      </w:r>
      <w:r w:rsidRPr="002C02F6">
        <w:rPr>
          <w:noProof/>
        </w:rPr>
      </w:r>
      <w:r w:rsidRPr="002C02F6">
        <w:rPr>
          <w:noProof/>
        </w:rPr>
        <w:fldChar w:fldCharType="separate"/>
      </w:r>
      <w:r w:rsidRPr="002C02F6">
        <w:rPr>
          <w:noProof/>
        </w:rPr>
        <w:t>8</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2.1.</w:t>
      </w:r>
      <w:r w:rsidRPr="002C02F6">
        <w:rPr>
          <w:rFonts w:asciiTheme="minorHAnsi" w:eastAsiaTheme="minorEastAsia" w:hAnsiTheme="minorHAnsi" w:cstheme="minorBidi"/>
          <w:noProof/>
          <w:sz w:val="22"/>
        </w:rPr>
        <w:tab/>
      </w:r>
      <w:r w:rsidRPr="002C02F6">
        <w:rPr>
          <w:noProof/>
        </w:rPr>
        <w:t>Phân cụm phẳng.</w:t>
      </w:r>
      <w:r w:rsidRPr="002C02F6">
        <w:rPr>
          <w:noProof/>
        </w:rPr>
        <w:tab/>
      </w:r>
      <w:r w:rsidRPr="002C02F6">
        <w:rPr>
          <w:noProof/>
        </w:rPr>
        <w:fldChar w:fldCharType="begin"/>
      </w:r>
      <w:r w:rsidRPr="002C02F6">
        <w:rPr>
          <w:noProof/>
        </w:rPr>
        <w:instrText xml:space="preserve"> PAGEREF _Toc6825056 \h </w:instrText>
      </w:r>
      <w:r w:rsidRPr="002C02F6">
        <w:rPr>
          <w:noProof/>
        </w:rPr>
      </w:r>
      <w:r w:rsidRPr="002C02F6">
        <w:rPr>
          <w:noProof/>
        </w:rPr>
        <w:fldChar w:fldCharType="separate"/>
      </w:r>
      <w:r w:rsidRPr="002C02F6">
        <w:rPr>
          <w:noProof/>
        </w:rPr>
        <w:t>8</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2.2.</w:t>
      </w:r>
      <w:r w:rsidRPr="002C02F6">
        <w:rPr>
          <w:rFonts w:asciiTheme="minorHAnsi" w:eastAsiaTheme="minorEastAsia" w:hAnsiTheme="minorHAnsi" w:cstheme="minorBidi"/>
          <w:noProof/>
          <w:sz w:val="22"/>
        </w:rPr>
        <w:tab/>
      </w:r>
      <w:r w:rsidRPr="002C02F6">
        <w:rPr>
          <w:noProof/>
        </w:rPr>
        <w:t>Phân cụm phân cấp.</w:t>
      </w:r>
      <w:r w:rsidRPr="002C02F6">
        <w:rPr>
          <w:noProof/>
        </w:rPr>
        <w:tab/>
      </w:r>
      <w:r w:rsidRPr="002C02F6">
        <w:rPr>
          <w:noProof/>
        </w:rPr>
        <w:fldChar w:fldCharType="begin"/>
      </w:r>
      <w:r w:rsidRPr="002C02F6">
        <w:rPr>
          <w:noProof/>
        </w:rPr>
        <w:instrText xml:space="preserve"> PAGEREF _Toc6825057 \h </w:instrText>
      </w:r>
      <w:r w:rsidRPr="002C02F6">
        <w:rPr>
          <w:noProof/>
        </w:rPr>
      </w:r>
      <w:r w:rsidRPr="002C02F6">
        <w:rPr>
          <w:noProof/>
        </w:rPr>
        <w:fldChar w:fldCharType="separate"/>
      </w:r>
      <w:r w:rsidRPr="002C02F6">
        <w:rPr>
          <w:noProof/>
        </w:rPr>
        <w:t>9</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2.3.</w:t>
      </w:r>
      <w:r w:rsidRPr="002C02F6">
        <w:rPr>
          <w:rFonts w:asciiTheme="minorHAnsi" w:eastAsiaTheme="minorEastAsia" w:hAnsiTheme="minorHAnsi" w:cstheme="minorBidi"/>
          <w:noProof/>
          <w:sz w:val="22"/>
        </w:rPr>
        <w:tab/>
      </w:r>
      <w:r w:rsidRPr="002C02F6">
        <w:rPr>
          <w:noProof/>
        </w:rPr>
        <w:t>Phân lớp (Classification).</w:t>
      </w:r>
      <w:r w:rsidRPr="002C02F6">
        <w:rPr>
          <w:noProof/>
        </w:rPr>
        <w:tab/>
      </w:r>
      <w:r w:rsidRPr="002C02F6">
        <w:rPr>
          <w:noProof/>
        </w:rPr>
        <w:fldChar w:fldCharType="begin"/>
      </w:r>
      <w:r w:rsidRPr="002C02F6">
        <w:rPr>
          <w:noProof/>
        </w:rPr>
        <w:instrText xml:space="preserve"> PAGEREF _Toc6825058 \h </w:instrText>
      </w:r>
      <w:r w:rsidRPr="002C02F6">
        <w:rPr>
          <w:noProof/>
        </w:rPr>
      </w:r>
      <w:r w:rsidRPr="002C02F6">
        <w:rPr>
          <w:noProof/>
        </w:rPr>
        <w:fldChar w:fldCharType="separate"/>
      </w:r>
      <w:r w:rsidRPr="002C02F6">
        <w:rPr>
          <w:noProof/>
        </w:rPr>
        <w:t>9</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3.1.</w:t>
      </w:r>
      <w:r w:rsidRPr="002C02F6">
        <w:rPr>
          <w:rFonts w:asciiTheme="minorHAnsi" w:eastAsiaTheme="minorEastAsia" w:hAnsiTheme="minorHAnsi" w:cstheme="minorBidi"/>
          <w:noProof/>
          <w:sz w:val="22"/>
        </w:rPr>
        <w:tab/>
      </w:r>
      <w:r w:rsidRPr="002C02F6">
        <w:rPr>
          <w:noProof/>
        </w:rPr>
        <w:t>Mô hình phân lớp Naïve Bayes.</w:t>
      </w:r>
      <w:r w:rsidRPr="002C02F6">
        <w:rPr>
          <w:noProof/>
        </w:rPr>
        <w:tab/>
      </w:r>
      <w:r w:rsidRPr="002C02F6">
        <w:rPr>
          <w:noProof/>
        </w:rPr>
        <w:fldChar w:fldCharType="begin"/>
      </w:r>
      <w:r w:rsidRPr="002C02F6">
        <w:rPr>
          <w:noProof/>
        </w:rPr>
        <w:instrText xml:space="preserve"> PAGEREF _Toc6825059 \h </w:instrText>
      </w:r>
      <w:r w:rsidRPr="002C02F6">
        <w:rPr>
          <w:noProof/>
        </w:rPr>
      </w:r>
      <w:r w:rsidRPr="002C02F6">
        <w:rPr>
          <w:noProof/>
        </w:rPr>
        <w:fldChar w:fldCharType="separate"/>
      </w:r>
      <w:r w:rsidRPr="002C02F6">
        <w:rPr>
          <w:noProof/>
        </w:rPr>
        <w:t>9</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3.2.</w:t>
      </w:r>
      <w:r w:rsidRPr="002C02F6">
        <w:rPr>
          <w:rFonts w:asciiTheme="minorHAnsi" w:eastAsiaTheme="minorEastAsia" w:hAnsiTheme="minorHAnsi" w:cstheme="minorBidi"/>
          <w:noProof/>
          <w:sz w:val="22"/>
        </w:rPr>
        <w:tab/>
      </w:r>
      <w:r w:rsidRPr="002C02F6">
        <w:rPr>
          <w:noProof/>
        </w:rPr>
        <w:t>Mô hình phân lớp K-NN.</w:t>
      </w:r>
      <w:r w:rsidRPr="002C02F6">
        <w:rPr>
          <w:noProof/>
        </w:rPr>
        <w:tab/>
      </w:r>
      <w:r w:rsidRPr="002C02F6">
        <w:rPr>
          <w:noProof/>
        </w:rPr>
        <w:fldChar w:fldCharType="begin"/>
      </w:r>
      <w:r w:rsidRPr="002C02F6">
        <w:rPr>
          <w:noProof/>
        </w:rPr>
        <w:instrText xml:space="preserve"> PAGEREF _Toc6825060 \h </w:instrText>
      </w:r>
      <w:r w:rsidRPr="002C02F6">
        <w:rPr>
          <w:noProof/>
        </w:rPr>
      </w:r>
      <w:r w:rsidRPr="002C02F6">
        <w:rPr>
          <w:noProof/>
        </w:rPr>
        <w:fldChar w:fldCharType="separate"/>
      </w:r>
      <w:r w:rsidRPr="002C02F6">
        <w:rPr>
          <w:noProof/>
        </w:rPr>
        <w:t>11</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3.3.</w:t>
      </w:r>
      <w:r w:rsidRPr="002C02F6">
        <w:rPr>
          <w:rFonts w:asciiTheme="minorHAnsi" w:eastAsiaTheme="minorEastAsia" w:hAnsiTheme="minorHAnsi" w:cstheme="minorBidi"/>
          <w:noProof/>
          <w:sz w:val="22"/>
        </w:rPr>
        <w:tab/>
      </w:r>
      <w:r w:rsidRPr="002C02F6">
        <w:rPr>
          <w:noProof/>
        </w:rPr>
        <w:t>Mô hình phân lớp Support Vector Machines (SVM).</w:t>
      </w:r>
      <w:r w:rsidRPr="002C02F6">
        <w:rPr>
          <w:noProof/>
        </w:rPr>
        <w:tab/>
      </w:r>
      <w:r w:rsidRPr="002C02F6">
        <w:rPr>
          <w:noProof/>
        </w:rPr>
        <w:fldChar w:fldCharType="begin"/>
      </w:r>
      <w:r w:rsidRPr="002C02F6">
        <w:rPr>
          <w:noProof/>
        </w:rPr>
        <w:instrText xml:space="preserve"> PAGEREF _Toc6825061 \h </w:instrText>
      </w:r>
      <w:r w:rsidRPr="002C02F6">
        <w:rPr>
          <w:noProof/>
        </w:rPr>
      </w:r>
      <w:r w:rsidRPr="002C02F6">
        <w:rPr>
          <w:noProof/>
        </w:rPr>
        <w:fldChar w:fldCharType="separate"/>
      </w:r>
      <w:r w:rsidRPr="002C02F6">
        <w:rPr>
          <w:noProof/>
        </w:rPr>
        <w:t>11</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3.4.</w:t>
      </w:r>
      <w:r w:rsidRPr="002C02F6">
        <w:rPr>
          <w:rFonts w:asciiTheme="minorHAnsi" w:eastAsiaTheme="minorEastAsia" w:hAnsiTheme="minorHAnsi" w:cstheme="minorBidi"/>
          <w:noProof/>
          <w:sz w:val="22"/>
        </w:rPr>
        <w:tab/>
      </w:r>
      <w:r w:rsidRPr="002C02F6">
        <w:rPr>
          <w:noProof/>
        </w:rPr>
        <w:t>Mô hình phân lớp Mạng Nơ-ron nhân tạo.</w:t>
      </w:r>
      <w:r w:rsidRPr="002C02F6">
        <w:rPr>
          <w:noProof/>
        </w:rPr>
        <w:tab/>
      </w:r>
      <w:r w:rsidRPr="002C02F6">
        <w:rPr>
          <w:noProof/>
        </w:rPr>
        <w:fldChar w:fldCharType="begin"/>
      </w:r>
      <w:r w:rsidRPr="002C02F6">
        <w:rPr>
          <w:noProof/>
        </w:rPr>
        <w:instrText xml:space="preserve"> PAGEREF _Toc6825062 \h </w:instrText>
      </w:r>
      <w:r w:rsidRPr="002C02F6">
        <w:rPr>
          <w:noProof/>
        </w:rPr>
      </w:r>
      <w:r w:rsidRPr="002C02F6">
        <w:rPr>
          <w:noProof/>
        </w:rPr>
        <w:fldChar w:fldCharType="separate"/>
      </w:r>
      <w:r w:rsidRPr="002C02F6">
        <w:rPr>
          <w:noProof/>
        </w:rPr>
        <w:t>12</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2.4.</w:t>
      </w:r>
      <w:r w:rsidRPr="002C02F6">
        <w:rPr>
          <w:rFonts w:asciiTheme="minorHAnsi" w:eastAsiaTheme="minorEastAsia" w:hAnsiTheme="minorHAnsi" w:cstheme="minorBidi"/>
          <w:noProof/>
          <w:sz w:val="22"/>
        </w:rPr>
        <w:tab/>
      </w:r>
      <w:r w:rsidRPr="002C02F6">
        <w:rPr>
          <w:noProof/>
        </w:rPr>
        <w:t>Hồi quy (Regression).</w:t>
      </w:r>
      <w:r w:rsidRPr="002C02F6">
        <w:rPr>
          <w:noProof/>
        </w:rPr>
        <w:tab/>
      </w:r>
      <w:r w:rsidRPr="002C02F6">
        <w:rPr>
          <w:noProof/>
        </w:rPr>
        <w:fldChar w:fldCharType="begin"/>
      </w:r>
      <w:r w:rsidRPr="002C02F6">
        <w:rPr>
          <w:noProof/>
        </w:rPr>
        <w:instrText xml:space="preserve"> PAGEREF _Toc6825063 \h </w:instrText>
      </w:r>
      <w:r w:rsidRPr="002C02F6">
        <w:rPr>
          <w:noProof/>
        </w:rPr>
      </w:r>
      <w:r w:rsidRPr="002C02F6">
        <w:rPr>
          <w:noProof/>
        </w:rPr>
        <w:fldChar w:fldCharType="separate"/>
      </w:r>
      <w:r w:rsidRPr="002C02F6">
        <w:rPr>
          <w:noProof/>
        </w:rPr>
        <w:t>14</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4.1.</w:t>
      </w:r>
      <w:r w:rsidRPr="002C02F6">
        <w:rPr>
          <w:rFonts w:asciiTheme="minorHAnsi" w:eastAsiaTheme="minorEastAsia" w:hAnsiTheme="minorHAnsi" w:cstheme="minorBidi"/>
          <w:noProof/>
          <w:sz w:val="22"/>
        </w:rPr>
        <w:tab/>
      </w:r>
      <w:r w:rsidRPr="002C02F6">
        <w:rPr>
          <w:noProof/>
        </w:rPr>
        <w:t>Khái niệm.</w:t>
      </w:r>
      <w:r w:rsidRPr="002C02F6">
        <w:rPr>
          <w:noProof/>
        </w:rPr>
        <w:tab/>
      </w:r>
      <w:r w:rsidRPr="002C02F6">
        <w:rPr>
          <w:noProof/>
        </w:rPr>
        <w:fldChar w:fldCharType="begin"/>
      </w:r>
      <w:r w:rsidRPr="002C02F6">
        <w:rPr>
          <w:noProof/>
        </w:rPr>
        <w:instrText xml:space="preserve"> PAGEREF _Toc6825064 \h </w:instrText>
      </w:r>
      <w:r w:rsidRPr="002C02F6">
        <w:rPr>
          <w:noProof/>
        </w:rPr>
      </w:r>
      <w:r w:rsidRPr="002C02F6">
        <w:rPr>
          <w:noProof/>
        </w:rPr>
        <w:fldChar w:fldCharType="separate"/>
      </w:r>
      <w:r w:rsidRPr="002C02F6">
        <w:rPr>
          <w:noProof/>
        </w:rPr>
        <w:t>14</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2.4.2.</w:t>
      </w:r>
      <w:r w:rsidRPr="002C02F6">
        <w:rPr>
          <w:rFonts w:asciiTheme="minorHAnsi" w:eastAsiaTheme="minorEastAsia" w:hAnsiTheme="minorHAnsi" w:cstheme="minorBidi"/>
          <w:noProof/>
          <w:sz w:val="22"/>
        </w:rPr>
        <w:tab/>
      </w:r>
      <w:r w:rsidRPr="002C02F6">
        <w:rPr>
          <w:noProof/>
        </w:rPr>
        <w:t>Phân loại.</w:t>
      </w:r>
      <w:r w:rsidRPr="002C02F6">
        <w:rPr>
          <w:noProof/>
        </w:rPr>
        <w:tab/>
      </w:r>
      <w:r w:rsidRPr="002C02F6">
        <w:rPr>
          <w:noProof/>
        </w:rPr>
        <w:fldChar w:fldCharType="begin"/>
      </w:r>
      <w:r w:rsidRPr="002C02F6">
        <w:rPr>
          <w:noProof/>
        </w:rPr>
        <w:instrText xml:space="preserve"> PAGEREF _Toc6825065 \h </w:instrText>
      </w:r>
      <w:r w:rsidRPr="002C02F6">
        <w:rPr>
          <w:noProof/>
        </w:rPr>
      </w:r>
      <w:r w:rsidRPr="002C02F6">
        <w:rPr>
          <w:noProof/>
        </w:rPr>
        <w:fldChar w:fldCharType="separate"/>
      </w:r>
      <w:r w:rsidRPr="002C02F6">
        <w:rPr>
          <w:noProof/>
        </w:rPr>
        <w:t>14</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3.</w:t>
      </w:r>
      <w:r w:rsidRPr="002C02F6">
        <w:rPr>
          <w:rFonts w:asciiTheme="minorHAnsi" w:eastAsiaTheme="minorEastAsia" w:hAnsiTheme="minorHAnsi" w:cstheme="minorBidi"/>
          <w:noProof/>
          <w:sz w:val="22"/>
        </w:rPr>
        <w:tab/>
      </w:r>
      <w:r w:rsidRPr="002C02F6">
        <w:rPr>
          <w:noProof/>
        </w:rPr>
        <w:t>Phát biểu bài toán nghiên cứu.</w:t>
      </w:r>
      <w:r w:rsidRPr="002C02F6">
        <w:rPr>
          <w:noProof/>
        </w:rPr>
        <w:tab/>
      </w:r>
      <w:r w:rsidRPr="002C02F6">
        <w:rPr>
          <w:noProof/>
        </w:rPr>
        <w:fldChar w:fldCharType="begin"/>
      </w:r>
      <w:r w:rsidRPr="002C02F6">
        <w:rPr>
          <w:noProof/>
        </w:rPr>
        <w:instrText xml:space="preserve"> PAGEREF _Toc6825066 \h </w:instrText>
      </w:r>
      <w:r w:rsidRPr="002C02F6">
        <w:rPr>
          <w:noProof/>
        </w:rPr>
      </w:r>
      <w:r w:rsidRPr="002C02F6">
        <w:rPr>
          <w:noProof/>
        </w:rPr>
        <w:fldChar w:fldCharType="separate"/>
      </w:r>
      <w:r w:rsidRPr="002C02F6">
        <w:rPr>
          <w:noProof/>
        </w:rPr>
        <w:t>14</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4.</w:t>
      </w:r>
      <w:r w:rsidRPr="002C02F6">
        <w:rPr>
          <w:rFonts w:asciiTheme="minorHAnsi" w:eastAsiaTheme="minorEastAsia" w:hAnsiTheme="minorHAnsi" w:cstheme="minorBidi"/>
          <w:noProof/>
          <w:sz w:val="22"/>
        </w:rPr>
        <w:tab/>
      </w:r>
      <w:r w:rsidRPr="002C02F6">
        <w:rPr>
          <w:noProof/>
        </w:rPr>
        <w:t>Lý thuyết về mô hình phân lớp Random Forest.</w:t>
      </w:r>
      <w:r w:rsidRPr="002C02F6">
        <w:rPr>
          <w:noProof/>
        </w:rPr>
        <w:tab/>
      </w:r>
      <w:r w:rsidRPr="002C02F6">
        <w:rPr>
          <w:noProof/>
        </w:rPr>
        <w:fldChar w:fldCharType="begin"/>
      </w:r>
      <w:r w:rsidRPr="002C02F6">
        <w:rPr>
          <w:noProof/>
        </w:rPr>
        <w:instrText xml:space="preserve"> PAGEREF _Toc6825067 \h </w:instrText>
      </w:r>
      <w:r w:rsidRPr="002C02F6">
        <w:rPr>
          <w:noProof/>
        </w:rPr>
      </w:r>
      <w:r w:rsidRPr="002C02F6">
        <w:rPr>
          <w:noProof/>
        </w:rPr>
        <w:fldChar w:fldCharType="separate"/>
      </w:r>
      <w:r w:rsidRPr="002C02F6">
        <w:rPr>
          <w:noProof/>
        </w:rPr>
        <w:t>15</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4.1.</w:t>
      </w:r>
      <w:r w:rsidRPr="002C02F6">
        <w:rPr>
          <w:rFonts w:asciiTheme="minorHAnsi" w:eastAsiaTheme="minorEastAsia" w:hAnsiTheme="minorHAnsi" w:cstheme="minorBidi"/>
          <w:noProof/>
          <w:sz w:val="22"/>
        </w:rPr>
        <w:tab/>
      </w:r>
      <w:r w:rsidRPr="002C02F6">
        <w:rPr>
          <w:noProof/>
        </w:rPr>
        <w:t>Lịch sử.</w:t>
      </w:r>
      <w:r w:rsidRPr="002C02F6">
        <w:rPr>
          <w:noProof/>
        </w:rPr>
        <w:tab/>
      </w:r>
      <w:r>
        <w:rPr>
          <w:noProof/>
        </w:rPr>
        <w:tab/>
      </w:r>
      <w:r w:rsidRPr="002C02F6">
        <w:rPr>
          <w:noProof/>
        </w:rPr>
        <w:fldChar w:fldCharType="begin"/>
      </w:r>
      <w:r w:rsidRPr="002C02F6">
        <w:rPr>
          <w:noProof/>
        </w:rPr>
        <w:instrText xml:space="preserve"> PAGEREF _Toc6825068 \h </w:instrText>
      </w:r>
      <w:r w:rsidRPr="002C02F6">
        <w:rPr>
          <w:noProof/>
        </w:rPr>
      </w:r>
      <w:r w:rsidRPr="002C02F6">
        <w:rPr>
          <w:noProof/>
        </w:rPr>
        <w:fldChar w:fldCharType="separate"/>
      </w:r>
      <w:r w:rsidRPr="002C02F6">
        <w:rPr>
          <w:noProof/>
        </w:rPr>
        <w:t>15</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4.2.</w:t>
      </w:r>
      <w:r w:rsidRPr="002C02F6">
        <w:rPr>
          <w:rFonts w:asciiTheme="minorHAnsi" w:eastAsiaTheme="minorEastAsia" w:hAnsiTheme="minorHAnsi" w:cstheme="minorBidi"/>
          <w:noProof/>
          <w:sz w:val="22"/>
        </w:rPr>
        <w:tab/>
      </w:r>
      <w:r w:rsidRPr="002C02F6">
        <w:rPr>
          <w:noProof/>
        </w:rPr>
        <w:t>Cơ sở lý thuyết.</w:t>
      </w:r>
      <w:r w:rsidRPr="002C02F6">
        <w:rPr>
          <w:noProof/>
        </w:rPr>
        <w:tab/>
      </w:r>
      <w:r w:rsidRPr="002C02F6">
        <w:rPr>
          <w:noProof/>
        </w:rPr>
        <w:fldChar w:fldCharType="begin"/>
      </w:r>
      <w:r w:rsidRPr="002C02F6">
        <w:rPr>
          <w:noProof/>
        </w:rPr>
        <w:instrText xml:space="preserve"> PAGEREF _Toc6825069 \h </w:instrText>
      </w:r>
      <w:r w:rsidRPr="002C02F6">
        <w:rPr>
          <w:noProof/>
        </w:rPr>
      </w:r>
      <w:r w:rsidRPr="002C02F6">
        <w:rPr>
          <w:noProof/>
        </w:rPr>
        <w:fldChar w:fldCharType="separate"/>
      </w:r>
      <w:r w:rsidRPr="002C02F6">
        <w:rPr>
          <w:noProof/>
        </w:rPr>
        <w:t>15</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4.2.1.</w:t>
      </w:r>
      <w:r w:rsidRPr="002C02F6">
        <w:rPr>
          <w:rFonts w:asciiTheme="minorHAnsi" w:eastAsiaTheme="minorEastAsia" w:hAnsiTheme="minorHAnsi" w:cstheme="minorBidi"/>
          <w:noProof/>
          <w:sz w:val="22"/>
        </w:rPr>
        <w:tab/>
      </w:r>
      <w:r w:rsidRPr="002C02F6">
        <w:rPr>
          <w:noProof/>
        </w:rPr>
        <w:t>Khái niệm.</w:t>
      </w:r>
      <w:r w:rsidRPr="002C02F6">
        <w:rPr>
          <w:noProof/>
        </w:rPr>
        <w:tab/>
      </w:r>
      <w:r w:rsidRPr="002C02F6">
        <w:rPr>
          <w:noProof/>
        </w:rPr>
        <w:fldChar w:fldCharType="begin"/>
      </w:r>
      <w:r w:rsidRPr="002C02F6">
        <w:rPr>
          <w:noProof/>
        </w:rPr>
        <w:instrText xml:space="preserve"> PAGEREF _Toc6825070 \h </w:instrText>
      </w:r>
      <w:r w:rsidRPr="002C02F6">
        <w:rPr>
          <w:noProof/>
        </w:rPr>
      </w:r>
      <w:r w:rsidRPr="002C02F6">
        <w:rPr>
          <w:noProof/>
        </w:rPr>
        <w:fldChar w:fldCharType="separate"/>
      </w:r>
      <w:r w:rsidRPr="002C02F6">
        <w:rPr>
          <w:noProof/>
        </w:rPr>
        <w:t>15</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4.2.2.</w:t>
      </w:r>
      <w:r w:rsidRPr="002C02F6">
        <w:rPr>
          <w:rFonts w:asciiTheme="minorHAnsi" w:eastAsiaTheme="minorEastAsia" w:hAnsiTheme="minorHAnsi" w:cstheme="minorBidi"/>
          <w:noProof/>
          <w:sz w:val="22"/>
        </w:rPr>
        <w:tab/>
      </w:r>
      <w:r w:rsidRPr="002C02F6">
        <w:rPr>
          <w:noProof/>
        </w:rPr>
        <w:t>Cây quyết định.</w:t>
      </w:r>
      <w:r w:rsidRPr="002C02F6">
        <w:rPr>
          <w:noProof/>
        </w:rPr>
        <w:tab/>
      </w:r>
      <w:r w:rsidRPr="002C02F6">
        <w:rPr>
          <w:noProof/>
        </w:rPr>
        <w:fldChar w:fldCharType="begin"/>
      </w:r>
      <w:r w:rsidRPr="002C02F6">
        <w:rPr>
          <w:noProof/>
        </w:rPr>
        <w:instrText xml:space="preserve"> PAGEREF _Toc6825071 \h </w:instrText>
      </w:r>
      <w:r w:rsidRPr="002C02F6">
        <w:rPr>
          <w:noProof/>
        </w:rPr>
      </w:r>
      <w:r w:rsidRPr="002C02F6">
        <w:rPr>
          <w:noProof/>
        </w:rPr>
        <w:fldChar w:fldCharType="separate"/>
      </w:r>
      <w:r w:rsidRPr="002C02F6">
        <w:rPr>
          <w:noProof/>
        </w:rPr>
        <w:t>15</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4.2.3.</w:t>
      </w:r>
      <w:r w:rsidRPr="002C02F6">
        <w:rPr>
          <w:rFonts w:asciiTheme="minorHAnsi" w:eastAsiaTheme="minorEastAsia" w:hAnsiTheme="minorHAnsi" w:cstheme="minorBidi"/>
          <w:noProof/>
          <w:sz w:val="22"/>
        </w:rPr>
        <w:tab/>
      </w:r>
      <w:r w:rsidRPr="002C02F6">
        <w:rPr>
          <w:noProof/>
        </w:rPr>
        <w:t>Random Forest.</w:t>
      </w:r>
      <w:r w:rsidRPr="002C02F6">
        <w:rPr>
          <w:noProof/>
        </w:rPr>
        <w:tab/>
      </w:r>
      <w:r w:rsidRPr="002C02F6">
        <w:rPr>
          <w:noProof/>
        </w:rPr>
        <w:fldChar w:fldCharType="begin"/>
      </w:r>
      <w:r w:rsidRPr="002C02F6">
        <w:rPr>
          <w:noProof/>
        </w:rPr>
        <w:instrText xml:space="preserve"> PAGEREF _Toc6825072 \h </w:instrText>
      </w:r>
      <w:r w:rsidRPr="002C02F6">
        <w:rPr>
          <w:noProof/>
        </w:rPr>
      </w:r>
      <w:r w:rsidRPr="002C02F6">
        <w:rPr>
          <w:noProof/>
        </w:rPr>
        <w:fldChar w:fldCharType="separate"/>
      </w:r>
      <w:r w:rsidRPr="002C02F6">
        <w:rPr>
          <w:noProof/>
        </w:rPr>
        <w:t>16</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4.3.</w:t>
      </w:r>
      <w:r w:rsidRPr="002C02F6">
        <w:rPr>
          <w:rFonts w:asciiTheme="minorHAnsi" w:eastAsiaTheme="minorEastAsia" w:hAnsiTheme="minorHAnsi" w:cstheme="minorBidi"/>
          <w:noProof/>
          <w:sz w:val="22"/>
        </w:rPr>
        <w:tab/>
      </w:r>
      <w:r w:rsidRPr="002C02F6">
        <w:rPr>
          <w:noProof/>
        </w:rPr>
        <w:t>Nguyên tắc hoạt động.</w:t>
      </w:r>
      <w:r w:rsidRPr="002C02F6">
        <w:rPr>
          <w:noProof/>
        </w:rPr>
        <w:tab/>
      </w:r>
      <w:r w:rsidRPr="002C02F6">
        <w:rPr>
          <w:noProof/>
        </w:rPr>
        <w:fldChar w:fldCharType="begin"/>
      </w:r>
      <w:r w:rsidRPr="002C02F6">
        <w:rPr>
          <w:noProof/>
        </w:rPr>
        <w:instrText xml:space="preserve"> PAGEREF _Toc6825073 \h </w:instrText>
      </w:r>
      <w:r w:rsidRPr="002C02F6">
        <w:rPr>
          <w:noProof/>
        </w:rPr>
      </w:r>
      <w:r w:rsidRPr="002C02F6">
        <w:rPr>
          <w:noProof/>
        </w:rPr>
        <w:fldChar w:fldCharType="separate"/>
      </w:r>
      <w:r w:rsidRPr="002C02F6">
        <w:rPr>
          <w:noProof/>
        </w:rPr>
        <w:t>17</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4.4.</w:t>
      </w:r>
      <w:r w:rsidRPr="002C02F6">
        <w:rPr>
          <w:rFonts w:asciiTheme="minorHAnsi" w:eastAsiaTheme="minorEastAsia" w:hAnsiTheme="minorHAnsi" w:cstheme="minorBidi"/>
          <w:noProof/>
          <w:sz w:val="22"/>
        </w:rPr>
        <w:tab/>
      </w:r>
      <w:r w:rsidRPr="002C02F6">
        <w:rPr>
          <w:noProof/>
        </w:rPr>
        <w:t>Ứng dụng.</w:t>
      </w:r>
      <w:r w:rsidRPr="002C02F6">
        <w:rPr>
          <w:noProof/>
        </w:rPr>
        <w:tab/>
      </w:r>
      <w:r w:rsidRPr="002C02F6">
        <w:rPr>
          <w:noProof/>
        </w:rPr>
        <w:fldChar w:fldCharType="begin"/>
      </w:r>
      <w:r w:rsidRPr="002C02F6">
        <w:rPr>
          <w:noProof/>
        </w:rPr>
        <w:instrText xml:space="preserve"> PAGEREF _Toc6825074 \h </w:instrText>
      </w:r>
      <w:r w:rsidRPr="002C02F6">
        <w:rPr>
          <w:noProof/>
        </w:rPr>
      </w:r>
      <w:r w:rsidRPr="002C02F6">
        <w:rPr>
          <w:noProof/>
        </w:rPr>
        <w:fldChar w:fldCharType="separate"/>
      </w:r>
      <w:r w:rsidRPr="002C02F6">
        <w:rPr>
          <w:noProof/>
        </w:rPr>
        <w:t>18</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5.</w:t>
      </w:r>
      <w:r w:rsidRPr="002C02F6">
        <w:rPr>
          <w:rFonts w:asciiTheme="minorHAnsi" w:eastAsiaTheme="minorEastAsia" w:hAnsiTheme="minorHAnsi" w:cstheme="minorBidi"/>
          <w:noProof/>
          <w:sz w:val="22"/>
        </w:rPr>
        <w:tab/>
      </w:r>
      <w:r w:rsidRPr="002C02F6">
        <w:rPr>
          <w:noProof/>
        </w:rPr>
        <w:t>Các công trình liên quan.</w:t>
      </w:r>
      <w:r w:rsidRPr="002C02F6">
        <w:rPr>
          <w:noProof/>
        </w:rPr>
        <w:tab/>
      </w:r>
      <w:r w:rsidRPr="002C02F6">
        <w:rPr>
          <w:noProof/>
        </w:rPr>
        <w:fldChar w:fldCharType="begin"/>
      </w:r>
      <w:r w:rsidRPr="002C02F6">
        <w:rPr>
          <w:noProof/>
        </w:rPr>
        <w:instrText xml:space="preserve"> PAGEREF _Toc6825075 \h </w:instrText>
      </w:r>
      <w:r w:rsidRPr="002C02F6">
        <w:rPr>
          <w:noProof/>
        </w:rPr>
      </w:r>
      <w:r w:rsidRPr="002C02F6">
        <w:rPr>
          <w:noProof/>
        </w:rPr>
        <w:fldChar w:fldCharType="separate"/>
      </w:r>
      <w:r w:rsidRPr="002C02F6">
        <w:rPr>
          <w:noProof/>
        </w:rPr>
        <w:t>18</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noProof/>
        </w:rPr>
        <w:t>CHƯƠNG II. XÂY DỰNG MÔ HÌNH</w:t>
      </w:r>
      <w:r w:rsidRPr="002C02F6">
        <w:rPr>
          <w:noProof/>
        </w:rPr>
        <w:tab/>
      </w:r>
      <w:r w:rsidRPr="002C02F6">
        <w:rPr>
          <w:noProof/>
        </w:rPr>
        <w:fldChar w:fldCharType="begin"/>
      </w:r>
      <w:r w:rsidRPr="002C02F6">
        <w:rPr>
          <w:noProof/>
        </w:rPr>
        <w:instrText xml:space="preserve"> PAGEREF _Toc6825076 \h </w:instrText>
      </w:r>
      <w:r w:rsidRPr="002C02F6">
        <w:rPr>
          <w:noProof/>
        </w:rPr>
      </w:r>
      <w:r w:rsidRPr="002C02F6">
        <w:rPr>
          <w:noProof/>
        </w:rPr>
        <w:fldChar w:fldCharType="separate"/>
      </w:r>
      <w:r w:rsidRPr="002C02F6">
        <w:rPr>
          <w:noProof/>
        </w:rPr>
        <w:t>25</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lastRenderedPageBreak/>
        <w:t>1.1.</w:t>
      </w:r>
      <w:r w:rsidRPr="002C02F6">
        <w:rPr>
          <w:rFonts w:asciiTheme="minorHAnsi" w:eastAsiaTheme="minorEastAsia" w:hAnsiTheme="minorHAnsi" w:cstheme="minorBidi"/>
          <w:noProof/>
          <w:sz w:val="22"/>
        </w:rPr>
        <w:tab/>
      </w:r>
      <w:r w:rsidRPr="002C02F6">
        <w:rPr>
          <w:noProof/>
        </w:rPr>
        <w:t>Mô tả bộ dữ liệu.</w:t>
      </w:r>
      <w:r w:rsidRPr="002C02F6">
        <w:rPr>
          <w:noProof/>
        </w:rPr>
        <w:tab/>
      </w:r>
      <w:r w:rsidRPr="002C02F6">
        <w:rPr>
          <w:noProof/>
        </w:rPr>
        <w:fldChar w:fldCharType="begin"/>
      </w:r>
      <w:r w:rsidRPr="002C02F6">
        <w:rPr>
          <w:noProof/>
        </w:rPr>
        <w:instrText xml:space="preserve"> PAGEREF _Toc6825077 \h </w:instrText>
      </w:r>
      <w:r w:rsidRPr="002C02F6">
        <w:rPr>
          <w:noProof/>
        </w:rPr>
      </w:r>
      <w:r w:rsidRPr="002C02F6">
        <w:rPr>
          <w:noProof/>
        </w:rPr>
        <w:fldChar w:fldCharType="separate"/>
      </w:r>
      <w:r w:rsidRPr="002C02F6">
        <w:rPr>
          <w:noProof/>
        </w:rPr>
        <w:t>25</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1.1.</w:t>
      </w:r>
      <w:r w:rsidRPr="002C02F6">
        <w:rPr>
          <w:rFonts w:asciiTheme="minorHAnsi" w:eastAsiaTheme="minorEastAsia" w:hAnsiTheme="minorHAnsi" w:cstheme="minorBidi"/>
          <w:noProof/>
          <w:sz w:val="22"/>
        </w:rPr>
        <w:tab/>
      </w:r>
      <w:r w:rsidRPr="002C02F6">
        <w:rPr>
          <w:noProof/>
        </w:rPr>
        <w:t>Giới thiệu và mô tả dữ liệu.</w:t>
      </w:r>
      <w:r w:rsidRPr="002C02F6">
        <w:rPr>
          <w:noProof/>
        </w:rPr>
        <w:tab/>
      </w:r>
      <w:r w:rsidRPr="002C02F6">
        <w:rPr>
          <w:noProof/>
        </w:rPr>
        <w:fldChar w:fldCharType="begin"/>
      </w:r>
      <w:r w:rsidRPr="002C02F6">
        <w:rPr>
          <w:noProof/>
        </w:rPr>
        <w:instrText xml:space="preserve"> PAGEREF _Toc6825078 \h </w:instrText>
      </w:r>
      <w:r w:rsidRPr="002C02F6">
        <w:rPr>
          <w:noProof/>
        </w:rPr>
      </w:r>
      <w:r w:rsidRPr="002C02F6">
        <w:rPr>
          <w:noProof/>
        </w:rPr>
        <w:fldChar w:fldCharType="separate"/>
      </w:r>
      <w:r w:rsidRPr="002C02F6">
        <w:rPr>
          <w:noProof/>
        </w:rPr>
        <w:t>25</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1.2.</w:t>
      </w:r>
      <w:r w:rsidRPr="002C02F6">
        <w:rPr>
          <w:rFonts w:asciiTheme="minorHAnsi" w:eastAsiaTheme="minorEastAsia" w:hAnsiTheme="minorHAnsi" w:cstheme="minorBidi"/>
          <w:noProof/>
          <w:sz w:val="22"/>
        </w:rPr>
        <w:tab/>
      </w:r>
      <w:r w:rsidRPr="002C02F6">
        <w:rPr>
          <w:noProof/>
        </w:rPr>
        <w:t>Thông tin thuộc tính.</w:t>
      </w:r>
      <w:r w:rsidRPr="002C02F6">
        <w:rPr>
          <w:noProof/>
        </w:rPr>
        <w:tab/>
      </w:r>
      <w:r w:rsidRPr="002C02F6">
        <w:rPr>
          <w:noProof/>
        </w:rPr>
        <w:fldChar w:fldCharType="begin"/>
      </w:r>
      <w:r w:rsidRPr="002C02F6">
        <w:rPr>
          <w:noProof/>
        </w:rPr>
        <w:instrText xml:space="preserve"> PAGEREF _Toc6825079 \h </w:instrText>
      </w:r>
      <w:r w:rsidRPr="002C02F6">
        <w:rPr>
          <w:noProof/>
        </w:rPr>
      </w:r>
      <w:r w:rsidRPr="002C02F6">
        <w:rPr>
          <w:noProof/>
        </w:rPr>
        <w:fldChar w:fldCharType="separate"/>
      </w:r>
      <w:r w:rsidRPr="002C02F6">
        <w:rPr>
          <w:noProof/>
        </w:rPr>
        <w:t>26</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w:t>
      </w:r>
      <w:r w:rsidRPr="002C02F6">
        <w:rPr>
          <w:rFonts w:asciiTheme="minorHAnsi" w:eastAsiaTheme="minorEastAsia" w:hAnsiTheme="minorHAnsi" w:cstheme="minorBidi"/>
          <w:noProof/>
          <w:sz w:val="22"/>
        </w:rPr>
        <w:tab/>
      </w:r>
      <w:r w:rsidRPr="002C02F6">
        <w:rPr>
          <w:noProof/>
        </w:rPr>
        <w:t>Sử dụng địa chỉ IP (using the IP Address).</w:t>
      </w:r>
      <w:r w:rsidRPr="002C02F6">
        <w:rPr>
          <w:noProof/>
        </w:rPr>
        <w:tab/>
      </w:r>
      <w:r w:rsidRPr="002C02F6">
        <w:rPr>
          <w:noProof/>
        </w:rPr>
        <w:fldChar w:fldCharType="begin"/>
      </w:r>
      <w:r w:rsidRPr="002C02F6">
        <w:rPr>
          <w:noProof/>
        </w:rPr>
        <w:instrText xml:space="preserve"> PAGEREF _Toc6825080 \h </w:instrText>
      </w:r>
      <w:r w:rsidRPr="002C02F6">
        <w:rPr>
          <w:noProof/>
        </w:rPr>
      </w:r>
      <w:r w:rsidRPr="002C02F6">
        <w:rPr>
          <w:noProof/>
        </w:rPr>
        <w:fldChar w:fldCharType="separate"/>
      </w:r>
      <w:r w:rsidRPr="002C02F6">
        <w:rPr>
          <w:noProof/>
        </w:rPr>
        <w:t>26</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w:t>
      </w:r>
      <w:r w:rsidRPr="002C02F6">
        <w:rPr>
          <w:rFonts w:asciiTheme="minorHAnsi" w:eastAsiaTheme="minorEastAsia" w:hAnsiTheme="minorHAnsi" w:cstheme="minorBidi"/>
          <w:noProof/>
          <w:sz w:val="22"/>
        </w:rPr>
        <w:tab/>
      </w:r>
      <w:r w:rsidRPr="002C02F6">
        <w:rPr>
          <w:noProof/>
        </w:rPr>
        <w:t>Độ dài của URL (URL_Length).</w:t>
      </w:r>
      <w:r w:rsidRPr="002C02F6">
        <w:rPr>
          <w:noProof/>
        </w:rPr>
        <w:tab/>
      </w:r>
      <w:r w:rsidRPr="002C02F6">
        <w:rPr>
          <w:noProof/>
        </w:rPr>
        <w:fldChar w:fldCharType="begin"/>
      </w:r>
      <w:r w:rsidRPr="002C02F6">
        <w:rPr>
          <w:noProof/>
        </w:rPr>
        <w:instrText xml:space="preserve"> PAGEREF _Toc6825081 \h </w:instrText>
      </w:r>
      <w:r w:rsidRPr="002C02F6">
        <w:rPr>
          <w:noProof/>
        </w:rPr>
      </w:r>
      <w:r w:rsidRPr="002C02F6">
        <w:rPr>
          <w:noProof/>
        </w:rPr>
        <w:fldChar w:fldCharType="separate"/>
      </w:r>
      <w:r w:rsidRPr="002C02F6">
        <w:rPr>
          <w:noProof/>
        </w:rPr>
        <w:t>26</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3.</w:t>
      </w:r>
      <w:r w:rsidRPr="002C02F6">
        <w:rPr>
          <w:rFonts w:asciiTheme="minorHAnsi" w:eastAsiaTheme="minorEastAsia" w:hAnsiTheme="minorHAnsi" w:cstheme="minorBidi"/>
          <w:noProof/>
          <w:sz w:val="22"/>
        </w:rPr>
        <w:tab/>
      </w:r>
      <w:r w:rsidRPr="002C02F6">
        <w:rPr>
          <w:noProof/>
        </w:rPr>
        <w:t>Sử dụng dịch vụ rút ngắn URL (Using URL Shortening Services).</w:t>
      </w:r>
      <w:r w:rsidRPr="002C02F6">
        <w:rPr>
          <w:noProof/>
        </w:rPr>
        <w:tab/>
      </w:r>
      <w:r w:rsidRPr="002C02F6">
        <w:rPr>
          <w:noProof/>
        </w:rPr>
        <w:fldChar w:fldCharType="begin"/>
      </w:r>
      <w:r w:rsidRPr="002C02F6">
        <w:rPr>
          <w:noProof/>
        </w:rPr>
        <w:instrText xml:space="preserve"> PAGEREF _Toc6825082 \h </w:instrText>
      </w:r>
      <w:r w:rsidRPr="002C02F6">
        <w:rPr>
          <w:noProof/>
        </w:rPr>
      </w:r>
      <w:r w:rsidRPr="002C02F6">
        <w:rPr>
          <w:noProof/>
        </w:rPr>
        <w:fldChar w:fldCharType="separate"/>
      </w:r>
      <w:r w:rsidRPr="002C02F6">
        <w:rPr>
          <w:noProof/>
        </w:rPr>
        <w:t>27</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4.</w:t>
      </w:r>
      <w:r w:rsidRPr="002C02F6">
        <w:rPr>
          <w:rFonts w:asciiTheme="minorHAnsi" w:eastAsiaTheme="minorEastAsia" w:hAnsiTheme="minorHAnsi" w:cstheme="minorBidi"/>
          <w:noProof/>
          <w:sz w:val="22"/>
        </w:rPr>
        <w:tab/>
      </w:r>
      <w:r w:rsidRPr="002C02F6">
        <w:rPr>
          <w:noProof/>
        </w:rPr>
        <w:t>Sử dụng biểu tượng (URL using Symbol).</w:t>
      </w:r>
      <w:r w:rsidRPr="002C02F6">
        <w:rPr>
          <w:noProof/>
        </w:rPr>
        <w:tab/>
      </w:r>
      <w:r w:rsidRPr="002C02F6">
        <w:rPr>
          <w:noProof/>
        </w:rPr>
        <w:fldChar w:fldCharType="begin"/>
      </w:r>
      <w:r w:rsidRPr="002C02F6">
        <w:rPr>
          <w:noProof/>
        </w:rPr>
        <w:instrText xml:space="preserve"> PAGEREF _Toc6825083 \h </w:instrText>
      </w:r>
      <w:r w:rsidRPr="002C02F6">
        <w:rPr>
          <w:noProof/>
        </w:rPr>
      </w:r>
      <w:r w:rsidRPr="002C02F6">
        <w:rPr>
          <w:noProof/>
        </w:rPr>
        <w:fldChar w:fldCharType="separate"/>
      </w:r>
      <w:r w:rsidRPr="002C02F6">
        <w:rPr>
          <w:noProof/>
        </w:rPr>
        <w:t>27</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5.</w:t>
      </w:r>
      <w:r w:rsidRPr="002C02F6">
        <w:rPr>
          <w:rFonts w:asciiTheme="minorHAnsi" w:eastAsiaTheme="minorEastAsia" w:hAnsiTheme="minorHAnsi" w:cstheme="minorBidi"/>
          <w:noProof/>
          <w:sz w:val="22"/>
        </w:rPr>
        <w:tab/>
      </w:r>
      <w:r w:rsidRPr="002C02F6">
        <w:rPr>
          <w:noProof/>
        </w:rPr>
        <w:t>Chuyển hướng bằng cách sử dụng gạch chéo (Redirecting using double slash).</w:t>
      </w:r>
      <w:r w:rsidRPr="002C02F6">
        <w:rPr>
          <w:noProof/>
        </w:rPr>
        <w:tab/>
      </w:r>
      <w:r w:rsidRPr="002C02F6">
        <w:rPr>
          <w:noProof/>
        </w:rPr>
        <w:fldChar w:fldCharType="begin"/>
      </w:r>
      <w:r w:rsidRPr="002C02F6">
        <w:rPr>
          <w:noProof/>
        </w:rPr>
        <w:instrText xml:space="preserve"> PAGEREF _Toc6825084 \h </w:instrText>
      </w:r>
      <w:r w:rsidRPr="002C02F6">
        <w:rPr>
          <w:noProof/>
        </w:rPr>
      </w:r>
      <w:r w:rsidRPr="002C02F6">
        <w:rPr>
          <w:noProof/>
        </w:rPr>
        <w:fldChar w:fldCharType="separate"/>
      </w:r>
      <w:r w:rsidRPr="002C02F6">
        <w:rPr>
          <w:noProof/>
        </w:rPr>
        <w:t>27</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6.</w:t>
      </w:r>
      <w:r w:rsidRPr="002C02F6">
        <w:rPr>
          <w:rFonts w:asciiTheme="minorHAnsi" w:eastAsiaTheme="minorEastAsia" w:hAnsiTheme="minorHAnsi" w:cstheme="minorBidi"/>
          <w:noProof/>
          <w:sz w:val="22"/>
        </w:rPr>
        <w:tab/>
      </w:r>
      <w:r w:rsidRPr="002C02F6">
        <w:rPr>
          <w:noProof/>
        </w:rPr>
        <w:t>Tiền tố và hậu tố trong tên miền (Prefix and Suffix).</w:t>
      </w:r>
      <w:r w:rsidRPr="002C02F6">
        <w:rPr>
          <w:noProof/>
        </w:rPr>
        <w:tab/>
      </w:r>
      <w:r w:rsidRPr="002C02F6">
        <w:rPr>
          <w:noProof/>
        </w:rPr>
        <w:fldChar w:fldCharType="begin"/>
      </w:r>
      <w:r w:rsidRPr="002C02F6">
        <w:rPr>
          <w:noProof/>
        </w:rPr>
        <w:instrText xml:space="preserve"> PAGEREF _Toc6825085 \h </w:instrText>
      </w:r>
      <w:r w:rsidRPr="002C02F6">
        <w:rPr>
          <w:noProof/>
        </w:rPr>
      </w:r>
      <w:r w:rsidRPr="002C02F6">
        <w:rPr>
          <w:noProof/>
        </w:rPr>
        <w:fldChar w:fldCharType="separate"/>
      </w:r>
      <w:r w:rsidRPr="002C02F6">
        <w:rPr>
          <w:noProof/>
        </w:rPr>
        <w:t>27</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7.</w:t>
      </w:r>
      <w:r w:rsidRPr="002C02F6">
        <w:rPr>
          <w:rFonts w:asciiTheme="minorHAnsi" w:eastAsiaTheme="minorEastAsia" w:hAnsiTheme="minorHAnsi" w:cstheme="minorBidi"/>
          <w:noProof/>
          <w:sz w:val="22"/>
        </w:rPr>
        <w:tab/>
      </w:r>
      <w:r w:rsidRPr="002C02F6">
        <w:rPr>
          <w:noProof/>
        </w:rPr>
        <w:t>Tên miền phụ và nhiều tên miền phụ (Sub Domain and Multi Sub Domains).</w:t>
      </w:r>
      <w:r w:rsidRPr="002C02F6">
        <w:rPr>
          <w:noProof/>
        </w:rPr>
        <w:tab/>
      </w:r>
      <w:r w:rsidRPr="002C02F6">
        <w:rPr>
          <w:noProof/>
        </w:rPr>
        <w:fldChar w:fldCharType="begin"/>
      </w:r>
      <w:r w:rsidRPr="002C02F6">
        <w:rPr>
          <w:noProof/>
        </w:rPr>
        <w:instrText xml:space="preserve"> PAGEREF _Toc6825086 \h </w:instrText>
      </w:r>
      <w:r w:rsidRPr="002C02F6">
        <w:rPr>
          <w:noProof/>
        </w:rPr>
      </w:r>
      <w:r w:rsidRPr="002C02F6">
        <w:rPr>
          <w:noProof/>
        </w:rPr>
        <w:fldChar w:fldCharType="separate"/>
      </w:r>
      <w:r w:rsidRPr="002C02F6">
        <w:rPr>
          <w:noProof/>
        </w:rPr>
        <w:t>28</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8.</w:t>
      </w:r>
      <w:r w:rsidRPr="002C02F6">
        <w:rPr>
          <w:rFonts w:asciiTheme="minorHAnsi" w:eastAsiaTheme="minorEastAsia" w:hAnsiTheme="minorHAnsi" w:cstheme="minorBidi"/>
          <w:noProof/>
          <w:sz w:val="22"/>
        </w:rPr>
        <w:tab/>
      </w:r>
      <w:r w:rsidRPr="002C02F6">
        <w:rPr>
          <w:noProof/>
        </w:rPr>
        <w:t>Giao thức Secure Sockets Layer (HTTP with Secure Sockets Layer).</w:t>
      </w:r>
      <w:r w:rsidRPr="002C02F6">
        <w:rPr>
          <w:noProof/>
        </w:rPr>
        <w:tab/>
      </w:r>
      <w:r w:rsidRPr="002C02F6">
        <w:rPr>
          <w:noProof/>
        </w:rPr>
        <w:fldChar w:fldCharType="begin"/>
      </w:r>
      <w:r w:rsidRPr="002C02F6">
        <w:rPr>
          <w:noProof/>
        </w:rPr>
        <w:instrText xml:space="preserve"> PAGEREF _Toc6825087 \h </w:instrText>
      </w:r>
      <w:r w:rsidRPr="002C02F6">
        <w:rPr>
          <w:noProof/>
        </w:rPr>
      </w:r>
      <w:r w:rsidRPr="002C02F6">
        <w:rPr>
          <w:noProof/>
        </w:rPr>
        <w:fldChar w:fldCharType="separate"/>
      </w:r>
      <w:r w:rsidRPr="002C02F6">
        <w:rPr>
          <w:noProof/>
        </w:rPr>
        <w:t>28</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9.</w:t>
      </w:r>
      <w:r w:rsidRPr="002C02F6">
        <w:rPr>
          <w:rFonts w:asciiTheme="minorHAnsi" w:eastAsiaTheme="minorEastAsia" w:hAnsiTheme="minorHAnsi" w:cstheme="minorBidi"/>
          <w:noProof/>
          <w:sz w:val="22"/>
        </w:rPr>
        <w:tab/>
      </w:r>
      <w:r w:rsidRPr="002C02F6">
        <w:rPr>
          <w:noProof/>
        </w:rPr>
        <w:t>Độ dài đăng ký tên miền (Domain Registration Length).</w:t>
      </w:r>
      <w:r w:rsidRPr="002C02F6">
        <w:rPr>
          <w:noProof/>
        </w:rPr>
        <w:tab/>
      </w:r>
      <w:r w:rsidRPr="002C02F6">
        <w:rPr>
          <w:noProof/>
        </w:rPr>
        <w:fldChar w:fldCharType="begin"/>
      </w:r>
      <w:r w:rsidRPr="002C02F6">
        <w:rPr>
          <w:noProof/>
        </w:rPr>
        <w:instrText xml:space="preserve"> PAGEREF _Toc6825088 \h </w:instrText>
      </w:r>
      <w:r w:rsidRPr="002C02F6">
        <w:rPr>
          <w:noProof/>
        </w:rPr>
      </w:r>
      <w:r w:rsidRPr="002C02F6">
        <w:rPr>
          <w:noProof/>
        </w:rPr>
        <w:fldChar w:fldCharType="separate"/>
      </w:r>
      <w:r w:rsidRPr="002C02F6">
        <w:rPr>
          <w:noProof/>
        </w:rPr>
        <w:t>28</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0.</w:t>
      </w:r>
      <w:r w:rsidRPr="002C02F6">
        <w:rPr>
          <w:rFonts w:asciiTheme="minorHAnsi" w:eastAsiaTheme="minorEastAsia" w:hAnsiTheme="minorHAnsi" w:cstheme="minorBidi"/>
          <w:noProof/>
          <w:sz w:val="22"/>
        </w:rPr>
        <w:tab/>
      </w:r>
      <w:r w:rsidRPr="002C02F6">
        <w:rPr>
          <w:noProof/>
        </w:rPr>
        <w:t>Favicon.</w:t>
      </w:r>
      <w:r w:rsidRPr="002C02F6">
        <w:rPr>
          <w:noProof/>
        </w:rPr>
        <w:tab/>
      </w:r>
      <w:r>
        <w:rPr>
          <w:noProof/>
        </w:rPr>
        <w:tab/>
      </w:r>
      <w:r w:rsidRPr="002C02F6">
        <w:rPr>
          <w:noProof/>
        </w:rPr>
        <w:fldChar w:fldCharType="begin"/>
      </w:r>
      <w:r w:rsidRPr="002C02F6">
        <w:rPr>
          <w:noProof/>
        </w:rPr>
        <w:instrText xml:space="preserve"> PAGEREF _Toc6825089 \h </w:instrText>
      </w:r>
      <w:r w:rsidRPr="002C02F6">
        <w:rPr>
          <w:noProof/>
        </w:rPr>
      </w:r>
      <w:r w:rsidRPr="002C02F6">
        <w:rPr>
          <w:noProof/>
        </w:rPr>
        <w:fldChar w:fldCharType="separate"/>
      </w:r>
      <w:r w:rsidRPr="002C02F6">
        <w:rPr>
          <w:noProof/>
        </w:rPr>
        <w:t>29</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1.</w:t>
      </w:r>
      <w:r w:rsidRPr="002C02F6">
        <w:rPr>
          <w:rFonts w:asciiTheme="minorHAnsi" w:eastAsiaTheme="minorEastAsia" w:hAnsiTheme="minorHAnsi" w:cstheme="minorBidi"/>
          <w:noProof/>
          <w:sz w:val="22"/>
        </w:rPr>
        <w:tab/>
      </w:r>
      <w:r w:rsidRPr="002C02F6">
        <w:rPr>
          <w:noProof/>
        </w:rPr>
        <w:t>Sử dụng cổng không chuẩn (Using Non-Standard Port).</w:t>
      </w:r>
      <w:r w:rsidRPr="002C02F6">
        <w:rPr>
          <w:noProof/>
        </w:rPr>
        <w:tab/>
      </w:r>
      <w:r w:rsidRPr="002C02F6">
        <w:rPr>
          <w:noProof/>
        </w:rPr>
        <w:fldChar w:fldCharType="begin"/>
      </w:r>
      <w:r w:rsidRPr="002C02F6">
        <w:rPr>
          <w:noProof/>
        </w:rPr>
        <w:instrText xml:space="preserve"> PAGEREF _Toc6825090 \h </w:instrText>
      </w:r>
      <w:r w:rsidRPr="002C02F6">
        <w:rPr>
          <w:noProof/>
        </w:rPr>
      </w:r>
      <w:r w:rsidRPr="002C02F6">
        <w:rPr>
          <w:noProof/>
        </w:rPr>
        <w:fldChar w:fldCharType="separate"/>
      </w:r>
      <w:r w:rsidRPr="002C02F6">
        <w:rPr>
          <w:noProof/>
        </w:rPr>
        <w:t>29</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2.</w:t>
      </w:r>
      <w:r w:rsidRPr="002C02F6">
        <w:rPr>
          <w:rFonts w:asciiTheme="minorHAnsi" w:eastAsiaTheme="minorEastAsia" w:hAnsiTheme="minorHAnsi" w:cstheme="minorBidi"/>
          <w:noProof/>
          <w:sz w:val="22"/>
        </w:rPr>
        <w:tab/>
      </w:r>
      <w:r w:rsidRPr="002C02F6">
        <w:rPr>
          <w:noProof/>
        </w:rPr>
        <w:t>HTTPS Token trong tên miền của URL (The Existence of “HTTPS” Token in the Domain Part of the URL).</w:t>
      </w:r>
      <w:r w:rsidRPr="002C02F6">
        <w:rPr>
          <w:noProof/>
        </w:rPr>
        <w:tab/>
      </w:r>
      <w:r w:rsidRPr="002C02F6">
        <w:rPr>
          <w:noProof/>
        </w:rPr>
        <w:fldChar w:fldCharType="begin"/>
      </w:r>
      <w:r w:rsidRPr="002C02F6">
        <w:rPr>
          <w:noProof/>
        </w:rPr>
        <w:instrText xml:space="preserve"> PAGEREF _Toc6825091 \h </w:instrText>
      </w:r>
      <w:r w:rsidRPr="002C02F6">
        <w:rPr>
          <w:noProof/>
        </w:rPr>
      </w:r>
      <w:r w:rsidRPr="002C02F6">
        <w:rPr>
          <w:noProof/>
        </w:rPr>
        <w:fldChar w:fldCharType="separate"/>
      </w:r>
      <w:r w:rsidRPr="002C02F6">
        <w:rPr>
          <w:noProof/>
        </w:rPr>
        <w:t>30</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3.</w:t>
      </w:r>
      <w:r w:rsidRPr="002C02F6">
        <w:rPr>
          <w:rFonts w:asciiTheme="minorHAnsi" w:eastAsiaTheme="minorEastAsia" w:hAnsiTheme="minorHAnsi" w:cstheme="minorBidi"/>
          <w:noProof/>
          <w:sz w:val="22"/>
        </w:rPr>
        <w:tab/>
      </w:r>
      <w:r w:rsidRPr="002C02F6">
        <w:rPr>
          <w:noProof/>
        </w:rPr>
        <w:t>Request URL.</w:t>
      </w:r>
      <w:r w:rsidRPr="002C02F6">
        <w:rPr>
          <w:noProof/>
        </w:rPr>
        <w:tab/>
      </w:r>
      <w:r w:rsidRPr="002C02F6">
        <w:rPr>
          <w:noProof/>
        </w:rPr>
        <w:fldChar w:fldCharType="begin"/>
      </w:r>
      <w:r w:rsidRPr="002C02F6">
        <w:rPr>
          <w:noProof/>
        </w:rPr>
        <w:instrText xml:space="preserve"> PAGEREF _Toc6825092 \h </w:instrText>
      </w:r>
      <w:r w:rsidRPr="002C02F6">
        <w:rPr>
          <w:noProof/>
        </w:rPr>
      </w:r>
      <w:r w:rsidRPr="002C02F6">
        <w:rPr>
          <w:noProof/>
        </w:rPr>
        <w:fldChar w:fldCharType="separate"/>
      </w:r>
      <w:r w:rsidRPr="002C02F6">
        <w:rPr>
          <w:noProof/>
        </w:rPr>
        <w:t>30</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4.</w:t>
      </w:r>
      <w:r w:rsidRPr="002C02F6">
        <w:rPr>
          <w:rFonts w:asciiTheme="minorHAnsi" w:eastAsiaTheme="minorEastAsia" w:hAnsiTheme="minorHAnsi" w:cstheme="minorBidi"/>
          <w:noProof/>
          <w:sz w:val="22"/>
        </w:rPr>
        <w:tab/>
      </w:r>
      <w:r w:rsidRPr="002C02F6">
        <w:rPr>
          <w:noProof/>
        </w:rPr>
        <w:t>URL of Anchor.</w:t>
      </w:r>
      <w:r w:rsidRPr="002C02F6">
        <w:rPr>
          <w:noProof/>
        </w:rPr>
        <w:tab/>
      </w:r>
      <w:r w:rsidRPr="002C02F6">
        <w:rPr>
          <w:noProof/>
        </w:rPr>
        <w:fldChar w:fldCharType="begin"/>
      </w:r>
      <w:r w:rsidRPr="002C02F6">
        <w:rPr>
          <w:noProof/>
        </w:rPr>
        <w:instrText xml:space="preserve"> PAGEREF _Toc6825093 \h </w:instrText>
      </w:r>
      <w:r w:rsidRPr="002C02F6">
        <w:rPr>
          <w:noProof/>
        </w:rPr>
      </w:r>
      <w:r w:rsidRPr="002C02F6">
        <w:rPr>
          <w:noProof/>
        </w:rPr>
        <w:fldChar w:fldCharType="separate"/>
      </w:r>
      <w:r w:rsidRPr="002C02F6">
        <w:rPr>
          <w:noProof/>
        </w:rPr>
        <w:t>30</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5.</w:t>
      </w:r>
      <w:r w:rsidRPr="002C02F6">
        <w:rPr>
          <w:rFonts w:asciiTheme="minorHAnsi" w:eastAsiaTheme="minorEastAsia" w:hAnsiTheme="minorHAnsi" w:cstheme="minorBidi"/>
          <w:noProof/>
          <w:sz w:val="22"/>
        </w:rPr>
        <w:tab/>
      </w:r>
      <w:r w:rsidRPr="002C02F6">
        <w:rPr>
          <w:noProof/>
        </w:rPr>
        <w:t>Liên kết trong các thẻ (Links in &lt;Meta&gt;, &lt;Script&gt; and &lt;Link&gt; tags).</w:t>
      </w:r>
      <w:r w:rsidRPr="002C02F6">
        <w:rPr>
          <w:noProof/>
        </w:rPr>
        <w:tab/>
      </w:r>
      <w:r w:rsidRPr="002C02F6">
        <w:rPr>
          <w:noProof/>
        </w:rPr>
        <w:fldChar w:fldCharType="begin"/>
      </w:r>
      <w:r w:rsidRPr="002C02F6">
        <w:rPr>
          <w:noProof/>
        </w:rPr>
        <w:instrText xml:space="preserve"> PAGEREF _Toc6825094 \h </w:instrText>
      </w:r>
      <w:r w:rsidRPr="002C02F6">
        <w:rPr>
          <w:noProof/>
        </w:rPr>
      </w:r>
      <w:r w:rsidRPr="002C02F6">
        <w:rPr>
          <w:noProof/>
        </w:rPr>
        <w:fldChar w:fldCharType="separate"/>
      </w:r>
      <w:r w:rsidRPr="002C02F6">
        <w:rPr>
          <w:noProof/>
        </w:rPr>
        <w:t>30</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6.</w:t>
      </w:r>
      <w:r w:rsidRPr="002C02F6">
        <w:rPr>
          <w:rFonts w:asciiTheme="minorHAnsi" w:eastAsiaTheme="minorEastAsia" w:hAnsiTheme="minorHAnsi" w:cstheme="minorBidi"/>
          <w:noProof/>
          <w:sz w:val="22"/>
        </w:rPr>
        <w:tab/>
      </w:r>
      <w:r w:rsidRPr="002C02F6">
        <w:rPr>
          <w:noProof/>
        </w:rPr>
        <w:t>Trình xử lý biểu mẫu máy chủ (Server Form Handler (SFH)).</w:t>
      </w:r>
      <w:r w:rsidRPr="002C02F6">
        <w:rPr>
          <w:noProof/>
        </w:rPr>
        <w:tab/>
      </w:r>
      <w:r w:rsidRPr="002C02F6">
        <w:rPr>
          <w:noProof/>
        </w:rPr>
        <w:fldChar w:fldCharType="begin"/>
      </w:r>
      <w:r w:rsidRPr="002C02F6">
        <w:rPr>
          <w:noProof/>
        </w:rPr>
        <w:instrText xml:space="preserve"> PAGEREF _Toc6825095 \h </w:instrText>
      </w:r>
      <w:r w:rsidRPr="002C02F6">
        <w:rPr>
          <w:noProof/>
        </w:rPr>
      </w:r>
      <w:r w:rsidRPr="002C02F6">
        <w:rPr>
          <w:noProof/>
        </w:rPr>
        <w:fldChar w:fldCharType="separate"/>
      </w:r>
      <w:r w:rsidRPr="002C02F6">
        <w:rPr>
          <w:noProof/>
        </w:rPr>
        <w:t>31</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7.</w:t>
      </w:r>
      <w:r w:rsidRPr="002C02F6">
        <w:rPr>
          <w:rFonts w:asciiTheme="minorHAnsi" w:eastAsiaTheme="minorEastAsia" w:hAnsiTheme="minorHAnsi" w:cstheme="minorBidi"/>
          <w:noProof/>
          <w:sz w:val="22"/>
        </w:rPr>
        <w:tab/>
      </w:r>
      <w:r w:rsidRPr="002C02F6">
        <w:rPr>
          <w:noProof/>
        </w:rPr>
        <w:t>Gửi thông tin đến Email (Submitting Information to Email).</w:t>
      </w:r>
      <w:r w:rsidRPr="002C02F6">
        <w:rPr>
          <w:noProof/>
        </w:rPr>
        <w:tab/>
      </w:r>
      <w:r w:rsidRPr="002C02F6">
        <w:rPr>
          <w:noProof/>
        </w:rPr>
        <w:fldChar w:fldCharType="begin"/>
      </w:r>
      <w:r w:rsidRPr="002C02F6">
        <w:rPr>
          <w:noProof/>
        </w:rPr>
        <w:instrText xml:space="preserve"> PAGEREF _Toc6825096 \h </w:instrText>
      </w:r>
      <w:r w:rsidRPr="002C02F6">
        <w:rPr>
          <w:noProof/>
        </w:rPr>
      </w:r>
      <w:r w:rsidRPr="002C02F6">
        <w:rPr>
          <w:noProof/>
        </w:rPr>
        <w:fldChar w:fldCharType="separate"/>
      </w:r>
      <w:r w:rsidRPr="002C02F6">
        <w:rPr>
          <w:noProof/>
        </w:rPr>
        <w:t>31</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8.</w:t>
      </w:r>
      <w:r w:rsidRPr="002C02F6">
        <w:rPr>
          <w:rFonts w:asciiTheme="minorHAnsi" w:eastAsiaTheme="minorEastAsia" w:hAnsiTheme="minorHAnsi" w:cstheme="minorBidi"/>
          <w:noProof/>
          <w:sz w:val="22"/>
        </w:rPr>
        <w:tab/>
      </w:r>
      <w:r w:rsidRPr="002C02F6">
        <w:rPr>
          <w:noProof/>
        </w:rPr>
        <w:t>URL bất thường (Abnormal URL).</w:t>
      </w:r>
      <w:r w:rsidRPr="002C02F6">
        <w:rPr>
          <w:noProof/>
        </w:rPr>
        <w:tab/>
      </w:r>
      <w:r w:rsidRPr="002C02F6">
        <w:rPr>
          <w:noProof/>
        </w:rPr>
        <w:fldChar w:fldCharType="begin"/>
      </w:r>
      <w:r w:rsidRPr="002C02F6">
        <w:rPr>
          <w:noProof/>
        </w:rPr>
        <w:instrText xml:space="preserve"> PAGEREF _Toc6825097 \h </w:instrText>
      </w:r>
      <w:r w:rsidRPr="002C02F6">
        <w:rPr>
          <w:noProof/>
        </w:rPr>
      </w:r>
      <w:r w:rsidRPr="002C02F6">
        <w:rPr>
          <w:noProof/>
        </w:rPr>
        <w:fldChar w:fldCharType="separate"/>
      </w:r>
      <w:r w:rsidRPr="002C02F6">
        <w:rPr>
          <w:noProof/>
        </w:rPr>
        <w:t>31</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19.</w:t>
      </w:r>
      <w:r w:rsidRPr="002C02F6">
        <w:rPr>
          <w:rFonts w:asciiTheme="minorHAnsi" w:eastAsiaTheme="minorEastAsia" w:hAnsiTheme="minorHAnsi" w:cstheme="minorBidi"/>
          <w:noProof/>
          <w:sz w:val="22"/>
        </w:rPr>
        <w:tab/>
      </w:r>
      <w:r w:rsidRPr="002C02F6">
        <w:rPr>
          <w:noProof/>
        </w:rPr>
        <w:t>Chuyển tiếp trang web (Website Forwarding).</w:t>
      </w:r>
      <w:r w:rsidRPr="002C02F6">
        <w:rPr>
          <w:noProof/>
        </w:rPr>
        <w:tab/>
      </w:r>
      <w:r w:rsidRPr="002C02F6">
        <w:rPr>
          <w:noProof/>
        </w:rPr>
        <w:fldChar w:fldCharType="begin"/>
      </w:r>
      <w:r w:rsidRPr="002C02F6">
        <w:rPr>
          <w:noProof/>
        </w:rPr>
        <w:instrText xml:space="preserve"> PAGEREF _Toc6825098 \h </w:instrText>
      </w:r>
      <w:r w:rsidRPr="002C02F6">
        <w:rPr>
          <w:noProof/>
        </w:rPr>
      </w:r>
      <w:r w:rsidRPr="002C02F6">
        <w:rPr>
          <w:noProof/>
        </w:rPr>
        <w:fldChar w:fldCharType="separate"/>
      </w:r>
      <w:r w:rsidRPr="002C02F6">
        <w:rPr>
          <w:noProof/>
        </w:rPr>
        <w:t>32</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0.</w:t>
      </w:r>
      <w:r w:rsidRPr="002C02F6">
        <w:rPr>
          <w:rFonts w:asciiTheme="minorHAnsi" w:eastAsiaTheme="minorEastAsia" w:hAnsiTheme="minorHAnsi" w:cstheme="minorBidi"/>
          <w:noProof/>
          <w:sz w:val="22"/>
        </w:rPr>
        <w:tab/>
      </w:r>
      <w:r w:rsidRPr="002C02F6">
        <w:rPr>
          <w:noProof/>
        </w:rPr>
        <w:t>Tùy chỉnh thanh trạng thái (Status Bar Customization).</w:t>
      </w:r>
      <w:r w:rsidRPr="002C02F6">
        <w:rPr>
          <w:noProof/>
        </w:rPr>
        <w:tab/>
      </w:r>
      <w:r w:rsidRPr="002C02F6">
        <w:rPr>
          <w:noProof/>
        </w:rPr>
        <w:fldChar w:fldCharType="begin"/>
      </w:r>
      <w:r w:rsidRPr="002C02F6">
        <w:rPr>
          <w:noProof/>
        </w:rPr>
        <w:instrText xml:space="preserve"> PAGEREF _Toc6825099 \h </w:instrText>
      </w:r>
      <w:r w:rsidRPr="002C02F6">
        <w:rPr>
          <w:noProof/>
        </w:rPr>
      </w:r>
      <w:r w:rsidRPr="002C02F6">
        <w:rPr>
          <w:noProof/>
        </w:rPr>
        <w:fldChar w:fldCharType="separate"/>
      </w:r>
      <w:r w:rsidRPr="002C02F6">
        <w:rPr>
          <w:noProof/>
        </w:rPr>
        <w:t>32</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lastRenderedPageBreak/>
        <w:t>1.1.2.21.</w:t>
      </w:r>
      <w:r w:rsidRPr="002C02F6">
        <w:rPr>
          <w:rFonts w:asciiTheme="minorHAnsi" w:eastAsiaTheme="minorEastAsia" w:hAnsiTheme="minorHAnsi" w:cstheme="minorBidi"/>
          <w:noProof/>
          <w:sz w:val="22"/>
        </w:rPr>
        <w:tab/>
      </w:r>
      <w:r w:rsidRPr="002C02F6">
        <w:rPr>
          <w:noProof/>
        </w:rPr>
        <w:t>Vô hiệu hóa nhấp chuột phải (Disabling Right Click).</w:t>
      </w:r>
      <w:r w:rsidRPr="002C02F6">
        <w:rPr>
          <w:noProof/>
        </w:rPr>
        <w:tab/>
      </w:r>
      <w:r w:rsidRPr="002C02F6">
        <w:rPr>
          <w:noProof/>
        </w:rPr>
        <w:fldChar w:fldCharType="begin"/>
      </w:r>
      <w:r w:rsidRPr="002C02F6">
        <w:rPr>
          <w:noProof/>
        </w:rPr>
        <w:instrText xml:space="preserve"> PAGEREF _Toc6825100 \h </w:instrText>
      </w:r>
      <w:r w:rsidRPr="002C02F6">
        <w:rPr>
          <w:noProof/>
        </w:rPr>
      </w:r>
      <w:r w:rsidRPr="002C02F6">
        <w:rPr>
          <w:noProof/>
        </w:rPr>
        <w:fldChar w:fldCharType="separate"/>
      </w:r>
      <w:r w:rsidRPr="002C02F6">
        <w:rPr>
          <w:noProof/>
        </w:rPr>
        <w:t>32</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2.</w:t>
      </w:r>
      <w:r w:rsidRPr="002C02F6">
        <w:rPr>
          <w:rFonts w:asciiTheme="minorHAnsi" w:eastAsiaTheme="minorEastAsia" w:hAnsiTheme="minorHAnsi" w:cstheme="minorBidi"/>
          <w:noProof/>
          <w:sz w:val="22"/>
        </w:rPr>
        <w:tab/>
      </w:r>
      <w:r w:rsidRPr="002C02F6">
        <w:rPr>
          <w:noProof/>
        </w:rPr>
        <w:t>Sử dụng cửa số bật lên (Using Pop-up Window).</w:t>
      </w:r>
      <w:r w:rsidRPr="002C02F6">
        <w:rPr>
          <w:noProof/>
        </w:rPr>
        <w:tab/>
      </w:r>
      <w:r w:rsidRPr="002C02F6">
        <w:rPr>
          <w:noProof/>
        </w:rPr>
        <w:fldChar w:fldCharType="begin"/>
      </w:r>
      <w:r w:rsidRPr="002C02F6">
        <w:rPr>
          <w:noProof/>
        </w:rPr>
        <w:instrText xml:space="preserve"> PAGEREF _Toc6825101 \h </w:instrText>
      </w:r>
      <w:r w:rsidRPr="002C02F6">
        <w:rPr>
          <w:noProof/>
        </w:rPr>
      </w:r>
      <w:r w:rsidRPr="002C02F6">
        <w:rPr>
          <w:noProof/>
        </w:rPr>
        <w:fldChar w:fldCharType="separate"/>
      </w:r>
      <w:r w:rsidRPr="002C02F6">
        <w:rPr>
          <w:noProof/>
        </w:rPr>
        <w:t>32</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3.</w:t>
      </w:r>
      <w:r w:rsidRPr="002C02F6">
        <w:rPr>
          <w:rFonts w:asciiTheme="minorHAnsi" w:eastAsiaTheme="minorEastAsia" w:hAnsiTheme="minorHAnsi" w:cstheme="minorBidi"/>
          <w:noProof/>
          <w:sz w:val="22"/>
        </w:rPr>
        <w:tab/>
      </w:r>
      <w:r w:rsidRPr="002C02F6">
        <w:rPr>
          <w:noProof/>
        </w:rPr>
        <w:t>Chuyển hướng IFrame (IFrame Redirection).</w:t>
      </w:r>
      <w:r w:rsidRPr="002C02F6">
        <w:rPr>
          <w:noProof/>
        </w:rPr>
        <w:tab/>
      </w:r>
      <w:r w:rsidRPr="002C02F6">
        <w:rPr>
          <w:noProof/>
        </w:rPr>
        <w:fldChar w:fldCharType="begin"/>
      </w:r>
      <w:r w:rsidRPr="002C02F6">
        <w:rPr>
          <w:noProof/>
        </w:rPr>
        <w:instrText xml:space="preserve"> PAGEREF _Toc6825102 \h </w:instrText>
      </w:r>
      <w:r w:rsidRPr="002C02F6">
        <w:rPr>
          <w:noProof/>
        </w:rPr>
      </w:r>
      <w:r w:rsidRPr="002C02F6">
        <w:rPr>
          <w:noProof/>
        </w:rPr>
        <w:fldChar w:fldCharType="separate"/>
      </w:r>
      <w:r w:rsidRPr="002C02F6">
        <w:rPr>
          <w:noProof/>
        </w:rPr>
        <w:t>33</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4.</w:t>
      </w:r>
      <w:r w:rsidRPr="002C02F6">
        <w:rPr>
          <w:rFonts w:asciiTheme="minorHAnsi" w:eastAsiaTheme="minorEastAsia" w:hAnsiTheme="minorHAnsi" w:cstheme="minorBidi"/>
          <w:noProof/>
          <w:sz w:val="22"/>
        </w:rPr>
        <w:tab/>
      </w:r>
      <w:r w:rsidRPr="002C02F6">
        <w:rPr>
          <w:noProof/>
        </w:rPr>
        <w:t>Tuổi miền (Age of domain).</w:t>
      </w:r>
      <w:r w:rsidRPr="002C02F6">
        <w:rPr>
          <w:noProof/>
        </w:rPr>
        <w:tab/>
      </w:r>
      <w:r w:rsidRPr="002C02F6">
        <w:rPr>
          <w:noProof/>
        </w:rPr>
        <w:fldChar w:fldCharType="begin"/>
      </w:r>
      <w:r w:rsidRPr="002C02F6">
        <w:rPr>
          <w:noProof/>
        </w:rPr>
        <w:instrText xml:space="preserve"> PAGEREF _Toc6825103 \h </w:instrText>
      </w:r>
      <w:r w:rsidRPr="002C02F6">
        <w:rPr>
          <w:noProof/>
        </w:rPr>
      </w:r>
      <w:r w:rsidRPr="002C02F6">
        <w:rPr>
          <w:noProof/>
        </w:rPr>
        <w:fldChar w:fldCharType="separate"/>
      </w:r>
      <w:r w:rsidRPr="002C02F6">
        <w:rPr>
          <w:noProof/>
        </w:rPr>
        <w:t>33</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5.</w:t>
      </w:r>
      <w:r w:rsidRPr="002C02F6">
        <w:rPr>
          <w:rFonts w:asciiTheme="minorHAnsi" w:eastAsiaTheme="minorEastAsia" w:hAnsiTheme="minorHAnsi" w:cstheme="minorBidi"/>
          <w:noProof/>
          <w:sz w:val="22"/>
        </w:rPr>
        <w:tab/>
      </w:r>
      <w:r w:rsidRPr="002C02F6">
        <w:rPr>
          <w:noProof/>
        </w:rPr>
        <w:t>Bản ghi DNS (DNS Record).</w:t>
      </w:r>
      <w:r w:rsidRPr="002C02F6">
        <w:rPr>
          <w:noProof/>
        </w:rPr>
        <w:tab/>
      </w:r>
      <w:r w:rsidRPr="002C02F6">
        <w:rPr>
          <w:noProof/>
        </w:rPr>
        <w:fldChar w:fldCharType="begin"/>
      </w:r>
      <w:r w:rsidRPr="002C02F6">
        <w:rPr>
          <w:noProof/>
        </w:rPr>
        <w:instrText xml:space="preserve"> PAGEREF _Toc6825104 \h </w:instrText>
      </w:r>
      <w:r w:rsidRPr="002C02F6">
        <w:rPr>
          <w:noProof/>
        </w:rPr>
      </w:r>
      <w:r w:rsidRPr="002C02F6">
        <w:rPr>
          <w:noProof/>
        </w:rPr>
        <w:fldChar w:fldCharType="separate"/>
      </w:r>
      <w:r w:rsidRPr="002C02F6">
        <w:rPr>
          <w:noProof/>
        </w:rPr>
        <w:t>33</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6.</w:t>
      </w:r>
      <w:r w:rsidRPr="002C02F6">
        <w:rPr>
          <w:rFonts w:asciiTheme="minorHAnsi" w:eastAsiaTheme="minorEastAsia" w:hAnsiTheme="minorHAnsi" w:cstheme="minorBidi"/>
          <w:noProof/>
          <w:sz w:val="22"/>
        </w:rPr>
        <w:tab/>
      </w:r>
      <w:r w:rsidRPr="002C02F6">
        <w:rPr>
          <w:noProof/>
        </w:rPr>
        <w:t>Lượng truy cập trang web (Website Traffic).</w:t>
      </w:r>
      <w:r w:rsidRPr="002C02F6">
        <w:rPr>
          <w:noProof/>
        </w:rPr>
        <w:tab/>
      </w:r>
      <w:r w:rsidRPr="002C02F6">
        <w:rPr>
          <w:noProof/>
        </w:rPr>
        <w:fldChar w:fldCharType="begin"/>
      </w:r>
      <w:r w:rsidRPr="002C02F6">
        <w:rPr>
          <w:noProof/>
        </w:rPr>
        <w:instrText xml:space="preserve"> PAGEREF _Toc6825105 \h </w:instrText>
      </w:r>
      <w:r w:rsidRPr="002C02F6">
        <w:rPr>
          <w:noProof/>
        </w:rPr>
      </w:r>
      <w:r w:rsidRPr="002C02F6">
        <w:rPr>
          <w:noProof/>
        </w:rPr>
        <w:fldChar w:fldCharType="separate"/>
      </w:r>
      <w:r w:rsidRPr="002C02F6">
        <w:rPr>
          <w:noProof/>
        </w:rPr>
        <w:t>33</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7.</w:t>
      </w:r>
      <w:r w:rsidRPr="002C02F6">
        <w:rPr>
          <w:rFonts w:asciiTheme="minorHAnsi" w:eastAsiaTheme="minorEastAsia" w:hAnsiTheme="minorHAnsi" w:cstheme="minorBidi"/>
          <w:noProof/>
          <w:sz w:val="22"/>
        </w:rPr>
        <w:tab/>
      </w:r>
      <w:r w:rsidRPr="002C02F6">
        <w:rPr>
          <w:noProof/>
        </w:rPr>
        <w:t>Xếp hạng trang (PageRank).</w:t>
      </w:r>
      <w:r w:rsidRPr="002C02F6">
        <w:rPr>
          <w:noProof/>
        </w:rPr>
        <w:tab/>
      </w:r>
      <w:r w:rsidRPr="002C02F6">
        <w:rPr>
          <w:noProof/>
        </w:rPr>
        <w:fldChar w:fldCharType="begin"/>
      </w:r>
      <w:r w:rsidRPr="002C02F6">
        <w:rPr>
          <w:noProof/>
        </w:rPr>
        <w:instrText xml:space="preserve"> PAGEREF _Toc6825106 \h </w:instrText>
      </w:r>
      <w:r w:rsidRPr="002C02F6">
        <w:rPr>
          <w:noProof/>
        </w:rPr>
      </w:r>
      <w:r w:rsidRPr="002C02F6">
        <w:rPr>
          <w:noProof/>
        </w:rPr>
        <w:fldChar w:fldCharType="separate"/>
      </w:r>
      <w:r w:rsidRPr="002C02F6">
        <w:rPr>
          <w:noProof/>
        </w:rPr>
        <w:t>34</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8.</w:t>
      </w:r>
      <w:r w:rsidRPr="002C02F6">
        <w:rPr>
          <w:rFonts w:asciiTheme="minorHAnsi" w:eastAsiaTheme="minorEastAsia" w:hAnsiTheme="minorHAnsi" w:cstheme="minorBidi"/>
          <w:noProof/>
          <w:sz w:val="22"/>
        </w:rPr>
        <w:tab/>
      </w:r>
      <w:r w:rsidRPr="002C02F6">
        <w:rPr>
          <w:noProof/>
        </w:rPr>
        <w:t>Google Index.</w:t>
      </w:r>
      <w:r w:rsidRPr="002C02F6">
        <w:rPr>
          <w:noProof/>
        </w:rPr>
        <w:tab/>
      </w:r>
      <w:r w:rsidRPr="002C02F6">
        <w:rPr>
          <w:noProof/>
        </w:rPr>
        <w:fldChar w:fldCharType="begin"/>
      </w:r>
      <w:r w:rsidRPr="002C02F6">
        <w:rPr>
          <w:noProof/>
        </w:rPr>
        <w:instrText xml:space="preserve"> PAGEREF _Toc6825107 \h </w:instrText>
      </w:r>
      <w:r w:rsidRPr="002C02F6">
        <w:rPr>
          <w:noProof/>
        </w:rPr>
      </w:r>
      <w:r w:rsidRPr="002C02F6">
        <w:rPr>
          <w:noProof/>
        </w:rPr>
        <w:fldChar w:fldCharType="separate"/>
      </w:r>
      <w:r w:rsidRPr="002C02F6">
        <w:rPr>
          <w:noProof/>
        </w:rPr>
        <w:t>34</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29.</w:t>
      </w:r>
      <w:r w:rsidRPr="002C02F6">
        <w:rPr>
          <w:rFonts w:asciiTheme="minorHAnsi" w:eastAsiaTheme="minorEastAsia" w:hAnsiTheme="minorHAnsi" w:cstheme="minorBidi"/>
          <w:noProof/>
          <w:sz w:val="22"/>
        </w:rPr>
        <w:tab/>
      </w:r>
      <w:r w:rsidRPr="002C02F6">
        <w:rPr>
          <w:noProof/>
        </w:rPr>
        <w:t>Số lượng liên kết trỏ đến trang (Number of Links Pointing to Page).</w:t>
      </w:r>
      <w:r w:rsidRPr="002C02F6">
        <w:rPr>
          <w:noProof/>
        </w:rPr>
        <w:tab/>
      </w:r>
      <w:r w:rsidRPr="002C02F6">
        <w:rPr>
          <w:noProof/>
        </w:rPr>
        <w:fldChar w:fldCharType="begin"/>
      </w:r>
      <w:r w:rsidRPr="002C02F6">
        <w:rPr>
          <w:noProof/>
        </w:rPr>
        <w:instrText xml:space="preserve"> PAGEREF _Toc6825108 \h </w:instrText>
      </w:r>
      <w:r w:rsidRPr="002C02F6">
        <w:rPr>
          <w:noProof/>
        </w:rPr>
      </w:r>
      <w:r w:rsidRPr="002C02F6">
        <w:rPr>
          <w:noProof/>
        </w:rPr>
        <w:fldChar w:fldCharType="separate"/>
      </w:r>
      <w:r w:rsidRPr="002C02F6">
        <w:rPr>
          <w:noProof/>
        </w:rPr>
        <w:t>34</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1.1.2.30.</w:t>
      </w:r>
      <w:r w:rsidRPr="002C02F6">
        <w:rPr>
          <w:rFonts w:asciiTheme="minorHAnsi" w:eastAsiaTheme="minorEastAsia" w:hAnsiTheme="minorHAnsi" w:cstheme="minorBidi"/>
          <w:noProof/>
          <w:sz w:val="22"/>
        </w:rPr>
        <w:tab/>
      </w:r>
      <w:r w:rsidRPr="002C02F6">
        <w:rPr>
          <w:noProof/>
        </w:rPr>
        <w:t>Tính năng dựa trên báo cáo thống kê (Statistical-Reports Based Feature).</w:t>
      </w:r>
      <w:r w:rsidRPr="002C02F6">
        <w:rPr>
          <w:noProof/>
        </w:rPr>
        <w:tab/>
      </w:r>
      <w:r w:rsidRPr="002C02F6">
        <w:rPr>
          <w:noProof/>
        </w:rPr>
        <w:fldChar w:fldCharType="begin"/>
      </w:r>
      <w:r w:rsidRPr="002C02F6">
        <w:rPr>
          <w:noProof/>
        </w:rPr>
        <w:instrText xml:space="preserve"> PAGEREF _Toc6825109 \h </w:instrText>
      </w:r>
      <w:r w:rsidRPr="002C02F6">
        <w:rPr>
          <w:noProof/>
        </w:rPr>
      </w:r>
      <w:r w:rsidRPr="002C02F6">
        <w:rPr>
          <w:noProof/>
        </w:rPr>
        <w:fldChar w:fldCharType="separate"/>
      </w:r>
      <w:r w:rsidRPr="002C02F6">
        <w:rPr>
          <w:noProof/>
        </w:rPr>
        <w:t>34</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2.</w:t>
      </w:r>
      <w:r w:rsidRPr="002C02F6">
        <w:rPr>
          <w:rFonts w:asciiTheme="minorHAnsi" w:eastAsiaTheme="minorEastAsia" w:hAnsiTheme="minorHAnsi" w:cstheme="minorBidi"/>
          <w:noProof/>
          <w:sz w:val="22"/>
        </w:rPr>
        <w:tab/>
      </w:r>
      <w:r w:rsidRPr="002C02F6">
        <w:rPr>
          <w:noProof/>
        </w:rPr>
        <w:t>Xây dựng mô hình.</w:t>
      </w:r>
      <w:r w:rsidRPr="002C02F6">
        <w:rPr>
          <w:noProof/>
        </w:rPr>
        <w:tab/>
      </w:r>
      <w:r w:rsidRPr="002C02F6">
        <w:rPr>
          <w:noProof/>
        </w:rPr>
        <w:fldChar w:fldCharType="begin"/>
      </w:r>
      <w:r w:rsidRPr="002C02F6">
        <w:rPr>
          <w:noProof/>
        </w:rPr>
        <w:instrText xml:space="preserve"> PAGEREF _Toc6825110 \h </w:instrText>
      </w:r>
      <w:r w:rsidRPr="002C02F6">
        <w:rPr>
          <w:noProof/>
        </w:rPr>
      </w:r>
      <w:r w:rsidRPr="002C02F6">
        <w:rPr>
          <w:noProof/>
        </w:rPr>
        <w:fldChar w:fldCharType="separate"/>
      </w:r>
      <w:r w:rsidRPr="002C02F6">
        <w:rPr>
          <w:noProof/>
        </w:rPr>
        <w:t>35</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3.</w:t>
      </w:r>
      <w:r w:rsidRPr="002C02F6">
        <w:rPr>
          <w:rFonts w:asciiTheme="minorHAnsi" w:eastAsiaTheme="minorEastAsia" w:hAnsiTheme="minorHAnsi" w:cstheme="minorBidi"/>
          <w:noProof/>
          <w:sz w:val="22"/>
        </w:rPr>
        <w:tab/>
      </w:r>
      <w:r w:rsidRPr="002C02F6">
        <w:rPr>
          <w:noProof/>
        </w:rPr>
        <w:t>Phương pháp đánh giá mô hình.</w:t>
      </w:r>
      <w:r w:rsidRPr="002C02F6">
        <w:rPr>
          <w:noProof/>
        </w:rPr>
        <w:tab/>
      </w:r>
      <w:r w:rsidRPr="002C02F6">
        <w:rPr>
          <w:noProof/>
        </w:rPr>
        <w:fldChar w:fldCharType="begin"/>
      </w:r>
      <w:r w:rsidRPr="002C02F6">
        <w:rPr>
          <w:noProof/>
        </w:rPr>
        <w:instrText xml:space="preserve"> PAGEREF _Toc6825111 \h </w:instrText>
      </w:r>
      <w:r w:rsidRPr="002C02F6">
        <w:rPr>
          <w:noProof/>
        </w:rPr>
      </w:r>
      <w:r w:rsidRPr="002C02F6">
        <w:rPr>
          <w:noProof/>
        </w:rPr>
        <w:fldChar w:fldCharType="separate"/>
      </w:r>
      <w:r w:rsidRPr="002C02F6">
        <w:rPr>
          <w:noProof/>
        </w:rPr>
        <w:t>35</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3.1.</w:t>
      </w:r>
      <w:r w:rsidRPr="002C02F6">
        <w:rPr>
          <w:rFonts w:asciiTheme="minorHAnsi" w:eastAsiaTheme="minorEastAsia" w:hAnsiTheme="minorHAnsi" w:cstheme="minorBidi"/>
          <w:noProof/>
          <w:sz w:val="22"/>
        </w:rPr>
        <w:tab/>
      </w:r>
      <w:r w:rsidRPr="002C02F6">
        <w:rPr>
          <w:noProof/>
        </w:rPr>
        <w:t>Tổng quan về Receiver Operating Characteristic (ROC).</w:t>
      </w:r>
      <w:r w:rsidRPr="002C02F6">
        <w:rPr>
          <w:noProof/>
        </w:rPr>
        <w:tab/>
      </w:r>
      <w:r w:rsidRPr="002C02F6">
        <w:rPr>
          <w:noProof/>
        </w:rPr>
        <w:fldChar w:fldCharType="begin"/>
      </w:r>
      <w:r w:rsidRPr="002C02F6">
        <w:rPr>
          <w:noProof/>
        </w:rPr>
        <w:instrText xml:space="preserve"> PAGEREF _Toc6825112 \h </w:instrText>
      </w:r>
      <w:r w:rsidRPr="002C02F6">
        <w:rPr>
          <w:noProof/>
        </w:rPr>
      </w:r>
      <w:r w:rsidRPr="002C02F6">
        <w:rPr>
          <w:noProof/>
        </w:rPr>
        <w:fldChar w:fldCharType="separate"/>
      </w:r>
      <w:r w:rsidRPr="002C02F6">
        <w:rPr>
          <w:noProof/>
        </w:rPr>
        <w:t>35</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rPr>
        <w:t>1.3.2.</w:t>
      </w:r>
      <w:r w:rsidRPr="002C02F6">
        <w:rPr>
          <w:rFonts w:asciiTheme="minorHAnsi" w:eastAsiaTheme="minorEastAsia" w:hAnsiTheme="minorHAnsi" w:cstheme="minorBidi"/>
          <w:noProof/>
          <w:sz w:val="22"/>
        </w:rPr>
        <w:tab/>
      </w:r>
      <w:r w:rsidRPr="002C02F6">
        <w:rPr>
          <w:noProof/>
        </w:rPr>
        <w:t>Xây dựng ROC để đánh giá.</w:t>
      </w:r>
      <w:r w:rsidRPr="002C02F6">
        <w:rPr>
          <w:noProof/>
        </w:rPr>
        <w:tab/>
      </w:r>
      <w:r w:rsidRPr="002C02F6">
        <w:rPr>
          <w:noProof/>
        </w:rPr>
        <w:fldChar w:fldCharType="begin"/>
      </w:r>
      <w:r w:rsidRPr="002C02F6">
        <w:rPr>
          <w:noProof/>
        </w:rPr>
        <w:instrText xml:space="preserve"> PAGEREF _Toc6825113 \h </w:instrText>
      </w:r>
      <w:r w:rsidRPr="002C02F6">
        <w:rPr>
          <w:noProof/>
        </w:rPr>
      </w:r>
      <w:r w:rsidRPr="002C02F6">
        <w:rPr>
          <w:noProof/>
        </w:rPr>
        <w:fldChar w:fldCharType="separate"/>
      </w:r>
      <w:r w:rsidRPr="002C02F6">
        <w:rPr>
          <w:noProof/>
        </w:rPr>
        <w:t>36</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rPr>
        <w:t>1.4.</w:t>
      </w:r>
      <w:r w:rsidRPr="002C02F6">
        <w:rPr>
          <w:rFonts w:asciiTheme="minorHAnsi" w:eastAsiaTheme="minorEastAsia" w:hAnsiTheme="minorHAnsi" w:cstheme="minorBidi"/>
          <w:noProof/>
          <w:sz w:val="22"/>
        </w:rPr>
        <w:tab/>
      </w:r>
      <w:r w:rsidRPr="002C02F6">
        <w:rPr>
          <w:noProof/>
        </w:rPr>
        <w:t>Xây dựng ứng dụng dự đoán Website lừa đảo.</w:t>
      </w:r>
      <w:r w:rsidRPr="002C02F6">
        <w:rPr>
          <w:noProof/>
        </w:rPr>
        <w:tab/>
      </w:r>
      <w:r w:rsidRPr="002C02F6">
        <w:rPr>
          <w:noProof/>
        </w:rPr>
        <w:fldChar w:fldCharType="begin"/>
      </w:r>
      <w:r w:rsidRPr="002C02F6">
        <w:rPr>
          <w:noProof/>
        </w:rPr>
        <w:instrText xml:space="preserve"> PAGEREF _Toc6825114 \h </w:instrText>
      </w:r>
      <w:r w:rsidRPr="002C02F6">
        <w:rPr>
          <w:noProof/>
        </w:rPr>
      </w:r>
      <w:r w:rsidRPr="002C02F6">
        <w:rPr>
          <w:noProof/>
        </w:rPr>
        <w:fldChar w:fldCharType="separate"/>
      </w:r>
      <w:r w:rsidRPr="002C02F6">
        <w:rPr>
          <w:noProof/>
        </w:rPr>
        <w:t>37</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noProof/>
        </w:rPr>
        <w:t>CHƯƠNG III. THÍ NGHIỆM VÀ KẾT QUẢ</w:t>
      </w:r>
      <w:r w:rsidRPr="002C02F6">
        <w:rPr>
          <w:noProof/>
        </w:rPr>
        <w:tab/>
      </w:r>
      <w:r w:rsidRPr="002C02F6">
        <w:rPr>
          <w:noProof/>
        </w:rPr>
        <w:fldChar w:fldCharType="begin"/>
      </w:r>
      <w:r w:rsidRPr="002C02F6">
        <w:rPr>
          <w:noProof/>
        </w:rPr>
        <w:instrText xml:space="preserve"> PAGEREF _Toc6825115 \h </w:instrText>
      </w:r>
      <w:r w:rsidRPr="002C02F6">
        <w:rPr>
          <w:noProof/>
        </w:rPr>
      </w:r>
      <w:r w:rsidRPr="002C02F6">
        <w:rPr>
          <w:noProof/>
        </w:rPr>
        <w:fldChar w:fldCharType="separate"/>
      </w:r>
      <w:r w:rsidRPr="002C02F6">
        <w:rPr>
          <w:noProof/>
        </w:rPr>
        <w:t>38</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color w:val="000000" w:themeColor="text1"/>
        </w:rPr>
        <w:t>3.1. Thiết lập thí nghiệm.</w:t>
      </w:r>
      <w:r w:rsidRPr="002C02F6">
        <w:rPr>
          <w:noProof/>
        </w:rPr>
        <w:tab/>
      </w:r>
      <w:r w:rsidRPr="002C02F6">
        <w:rPr>
          <w:noProof/>
        </w:rPr>
        <w:fldChar w:fldCharType="begin"/>
      </w:r>
      <w:r w:rsidRPr="002C02F6">
        <w:rPr>
          <w:noProof/>
        </w:rPr>
        <w:instrText xml:space="preserve"> PAGEREF _Toc6825116 \h </w:instrText>
      </w:r>
      <w:r w:rsidRPr="002C02F6">
        <w:rPr>
          <w:noProof/>
        </w:rPr>
      </w:r>
      <w:r w:rsidRPr="002C02F6">
        <w:rPr>
          <w:noProof/>
        </w:rPr>
        <w:fldChar w:fldCharType="separate"/>
      </w:r>
      <w:r w:rsidRPr="002C02F6">
        <w:rPr>
          <w:noProof/>
        </w:rPr>
        <w:t>38</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color w:val="000000" w:themeColor="text1"/>
        </w:rPr>
        <w:t>3.1.1. Phân lớp với các bộ phân lớp cơ bản.</w:t>
      </w:r>
      <w:r w:rsidRPr="002C02F6">
        <w:rPr>
          <w:noProof/>
        </w:rPr>
        <w:tab/>
      </w:r>
      <w:r w:rsidRPr="002C02F6">
        <w:rPr>
          <w:noProof/>
        </w:rPr>
        <w:fldChar w:fldCharType="begin"/>
      </w:r>
      <w:r w:rsidRPr="002C02F6">
        <w:rPr>
          <w:noProof/>
        </w:rPr>
        <w:instrText xml:space="preserve"> PAGEREF _Toc6825117 \h </w:instrText>
      </w:r>
      <w:r w:rsidRPr="002C02F6">
        <w:rPr>
          <w:noProof/>
        </w:rPr>
      </w:r>
      <w:r w:rsidRPr="002C02F6">
        <w:rPr>
          <w:noProof/>
        </w:rPr>
        <w:fldChar w:fldCharType="separate"/>
      </w:r>
      <w:r w:rsidRPr="002C02F6">
        <w:rPr>
          <w:noProof/>
        </w:rPr>
        <w:t>38</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color w:val="000000" w:themeColor="text1"/>
        </w:rPr>
        <w:t>3.1.2. Phân lớp với mô hình Random Forest.</w:t>
      </w:r>
      <w:r w:rsidRPr="002C02F6">
        <w:rPr>
          <w:noProof/>
        </w:rPr>
        <w:tab/>
      </w:r>
      <w:r w:rsidRPr="002C02F6">
        <w:rPr>
          <w:noProof/>
        </w:rPr>
        <w:fldChar w:fldCharType="begin"/>
      </w:r>
      <w:r w:rsidRPr="002C02F6">
        <w:rPr>
          <w:noProof/>
        </w:rPr>
        <w:instrText xml:space="preserve"> PAGEREF _Toc6825118 \h </w:instrText>
      </w:r>
      <w:r w:rsidRPr="002C02F6">
        <w:rPr>
          <w:noProof/>
        </w:rPr>
      </w:r>
      <w:r w:rsidRPr="002C02F6">
        <w:rPr>
          <w:noProof/>
        </w:rPr>
        <w:fldChar w:fldCharType="separate"/>
      </w:r>
      <w:r w:rsidRPr="002C02F6">
        <w:rPr>
          <w:noProof/>
        </w:rPr>
        <w:t>41</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color w:val="000000" w:themeColor="text1"/>
        </w:rPr>
        <w:t>3.1.3. Thiết lập mô hình đánh giá.</w:t>
      </w:r>
      <w:r w:rsidRPr="002C02F6">
        <w:rPr>
          <w:noProof/>
        </w:rPr>
        <w:tab/>
      </w:r>
      <w:r w:rsidRPr="002C02F6">
        <w:rPr>
          <w:noProof/>
        </w:rPr>
        <w:fldChar w:fldCharType="begin"/>
      </w:r>
      <w:r w:rsidRPr="002C02F6">
        <w:rPr>
          <w:noProof/>
        </w:rPr>
        <w:instrText xml:space="preserve"> PAGEREF _Toc6825119 \h </w:instrText>
      </w:r>
      <w:r w:rsidRPr="002C02F6">
        <w:rPr>
          <w:noProof/>
        </w:rPr>
      </w:r>
      <w:r w:rsidRPr="002C02F6">
        <w:rPr>
          <w:noProof/>
        </w:rPr>
        <w:fldChar w:fldCharType="separate"/>
      </w:r>
      <w:r w:rsidRPr="002C02F6">
        <w:rPr>
          <w:noProof/>
        </w:rPr>
        <w:t>41</w:t>
      </w:r>
      <w:r w:rsidRPr="002C02F6">
        <w:rPr>
          <w:noProof/>
        </w:rPr>
        <w:fldChar w:fldCharType="end"/>
      </w:r>
    </w:p>
    <w:p w:rsidR="002C02F6" w:rsidRPr="002C02F6" w:rsidRDefault="002C02F6">
      <w:pPr>
        <w:pStyle w:val="TOC4"/>
        <w:rPr>
          <w:rFonts w:asciiTheme="minorHAnsi" w:eastAsiaTheme="minorEastAsia" w:hAnsiTheme="minorHAnsi" w:cstheme="minorBidi"/>
          <w:noProof/>
          <w:sz w:val="22"/>
        </w:rPr>
      </w:pPr>
      <w:r w:rsidRPr="002C02F6">
        <w:rPr>
          <w:noProof/>
          <w:color w:val="000000" w:themeColor="text1"/>
        </w:rPr>
        <w:t>3.1.4. Thiết lập ứng dụng dự đoán Website lừa đảo.</w:t>
      </w:r>
      <w:r w:rsidRPr="002C02F6">
        <w:rPr>
          <w:noProof/>
        </w:rPr>
        <w:tab/>
      </w:r>
      <w:r w:rsidRPr="002C02F6">
        <w:rPr>
          <w:noProof/>
        </w:rPr>
        <w:fldChar w:fldCharType="begin"/>
      </w:r>
      <w:r w:rsidRPr="002C02F6">
        <w:rPr>
          <w:noProof/>
        </w:rPr>
        <w:instrText xml:space="preserve"> PAGEREF _Toc6825120 \h </w:instrText>
      </w:r>
      <w:r w:rsidRPr="002C02F6">
        <w:rPr>
          <w:noProof/>
        </w:rPr>
      </w:r>
      <w:r w:rsidRPr="002C02F6">
        <w:rPr>
          <w:noProof/>
        </w:rPr>
        <w:fldChar w:fldCharType="separate"/>
      </w:r>
      <w:r w:rsidRPr="002C02F6">
        <w:rPr>
          <w:noProof/>
        </w:rPr>
        <w:t>45</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3.1.4.1.</w:t>
      </w:r>
      <w:r w:rsidRPr="002C02F6">
        <w:rPr>
          <w:rFonts w:asciiTheme="minorHAnsi" w:eastAsiaTheme="minorEastAsia" w:hAnsiTheme="minorHAnsi" w:cstheme="minorBidi"/>
          <w:noProof/>
          <w:sz w:val="22"/>
        </w:rPr>
        <w:tab/>
      </w:r>
      <w:r w:rsidRPr="002C02F6">
        <w:rPr>
          <w:noProof/>
        </w:rPr>
        <w:t>Chuẩn bị bộ dữ liệu Unlabel.</w:t>
      </w:r>
      <w:r w:rsidRPr="002C02F6">
        <w:rPr>
          <w:noProof/>
        </w:rPr>
        <w:tab/>
      </w:r>
      <w:r w:rsidRPr="002C02F6">
        <w:rPr>
          <w:noProof/>
        </w:rPr>
        <w:fldChar w:fldCharType="begin"/>
      </w:r>
      <w:r w:rsidRPr="002C02F6">
        <w:rPr>
          <w:noProof/>
        </w:rPr>
        <w:instrText xml:space="preserve"> PAGEREF _Toc6825121 \h </w:instrText>
      </w:r>
      <w:r w:rsidRPr="002C02F6">
        <w:rPr>
          <w:noProof/>
        </w:rPr>
      </w:r>
      <w:r w:rsidRPr="002C02F6">
        <w:rPr>
          <w:noProof/>
        </w:rPr>
        <w:fldChar w:fldCharType="separate"/>
      </w:r>
      <w:r w:rsidRPr="002C02F6">
        <w:rPr>
          <w:noProof/>
        </w:rPr>
        <w:t>45</w:t>
      </w:r>
      <w:r w:rsidRPr="002C02F6">
        <w:rPr>
          <w:noProof/>
        </w:rPr>
        <w:fldChar w:fldCharType="end"/>
      </w:r>
    </w:p>
    <w:p w:rsidR="002C02F6" w:rsidRPr="002C02F6" w:rsidRDefault="002C02F6">
      <w:pPr>
        <w:pStyle w:val="TOC5"/>
        <w:rPr>
          <w:rFonts w:asciiTheme="minorHAnsi" w:eastAsiaTheme="minorEastAsia" w:hAnsiTheme="minorHAnsi" w:cstheme="minorBidi"/>
          <w:noProof/>
          <w:sz w:val="22"/>
        </w:rPr>
      </w:pPr>
      <w:r w:rsidRPr="002C02F6">
        <w:rPr>
          <w:noProof/>
        </w:rPr>
        <w:t>3.1.4.2.</w:t>
      </w:r>
      <w:r w:rsidRPr="002C02F6">
        <w:rPr>
          <w:rFonts w:asciiTheme="minorHAnsi" w:eastAsiaTheme="minorEastAsia" w:hAnsiTheme="minorHAnsi" w:cstheme="minorBidi"/>
          <w:noProof/>
          <w:sz w:val="22"/>
        </w:rPr>
        <w:tab/>
      </w:r>
      <w:r w:rsidRPr="002C02F6">
        <w:rPr>
          <w:noProof/>
        </w:rPr>
        <w:t>Tạo ứng dụng sử dụng Java Swing.</w:t>
      </w:r>
      <w:r w:rsidRPr="002C02F6">
        <w:rPr>
          <w:noProof/>
        </w:rPr>
        <w:tab/>
      </w:r>
      <w:r w:rsidRPr="002C02F6">
        <w:rPr>
          <w:noProof/>
        </w:rPr>
        <w:fldChar w:fldCharType="begin"/>
      </w:r>
      <w:r w:rsidRPr="002C02F6">
        <w:rPr>
          <w:noProof/>
        </w:rPr>
        <w:instrText xml:space="preserve"> PAGEREF _Toc6825122 \h </w:instrText>
      </w:r>
      <w:r w:rsidRPr="002C02F6">
        <w:rPr>
          <w:noProof/>
        </w:rPr>
      </w:r>
      <w:r w:rsidRPr="002C02F6">
        <w:rPr>
          <w:noProof/>
        </w:rPr>
        <w:fldChar w:fldCharType="separate"/>
      </w:r>
      <w:r w:rsidRPr="002C02F6">
        <w:rPr>
          <w:noProof/>
        </w:rPr>
        <w:t>46</w:t>
      </w:r>
      <w:r w:rsidRPr="002C02F6">
        <w:rPr>
          <w:noProof/>
        </w:rPr>
        <w:fldChar w:fldCharType="end"/>
      </w:r>
    </w:p>
    <w:p w:rsidR="002C02F6" w:rsidRPr="002C02F6" w:rsidRDefault="002C02F6">
      <w:pPr>
        <w:pStyle w:val="TOC3"/>
        <w:rPr>
          <w:rFonts w:asciiTheme="minorHAnsi" w:eastAsiaTheme="minorEastAsia" w:hAnsiTheme="minorHAnsi" w:cstheme="minorBidi"/>
          <w:noProof/>
          <w:sz w:val="22"/>
        </w:rPr>
      </w:pPr>
      <w:r w:rsidRPr="002C02F6">
        <w:rPr>
          <w:noProof/>
          <w:color w:val="000000" w:themeColor="text1"/>
        </w:rPr>
        <w:t>3.2. Kết quả thí nghiệm.</w:t>
      </w:r>
      <w:r w:rsidRPr="002C02F6">
        <w:rPr>
          <w:noProof/>
        </w:rPr>
        <w:tab/>
      </w:r>
      <w:r w:rsidRPr="002C02F6">
        <w:rPr>
          <w:noProof/>
        </w:rPr>
        <w:fldChar w:fldCharType="begin"/>
      </w:r>
      <w:r w:rsidRPr="002C02F6">
        <w:rPr>
          <w:noProof/>
        </w:rPr>
        <w:instrText xml:space="preserve"> PAGEREF _Toc6825123 \h </w:instrText>
      </w:r>
      <w:r w:rsidRPr="002C02F6">
        <w:rPr>
          <w:noProof/>
        </w:rPr>
      </w:r>
      <w:r w:rsidRPr="002C02F6">
        <w:rPr>
          <w:noProof/>
        </w:rPr>
        <w:fldChar w:fldCharType="separate"/>
      </w:r>
      <w:r w:rsidRPr="002C02F6">
        <w:rPr>
          <w:noProof/>
        </w:rPr>
        <w:t>49</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lastRenderedPageBreak/>
        <w:t>PHẦN III. KẾT LUẬN</w:t>
      </w:r>
      <w:r w:rsidRPr="002C02F6">
        <w:rPr>
          <w:noProof/>
        </w:rPr>
        <w:tab/>
      </w:r>
      <w:r w:rsidRPr="002C02F6">
        <w:rPr>
          <w:noProof/>
        </w:rPr>
        <w:fldChar w:fldCharType="begin"/>
      </w:r>
      <w:r w:rsidRPr="002C02F6">
        <w:rPr>
          <w:noProof/>
        </w:rPr>
        <w:instrText xml:space="preserve"> PAGEREF _Toc6825124 \h </w:instrText>
      </w:r>
      <w:r w:rsidRPr="002C02F6">
        <w:rPr>
          <w:noProof/>
        </w:rPr>
      </w:r>
      <w:r w:rsidRPr="002C02F6">
        <w:rPr>
          <w:noProof/>
        </w:rPr>
        <w:fldChar w:fldCharType="separate"/>
      </w:r>
      <w:r w:rsidRPr="002C02F6">
        <w:rPr>
          <w:noProof/>
        </w:rPr>
        <w:t>5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noProof/>
        </w:rPr>
        <w:t>1.</w:t>
      </w:r>
      <w:r w:rsidRPr="002C02F6">
        <w:rPr>
          <w:rFonts w:asciiTheme="minorHAnsi" w:eastAsiaTheme="minorEastAsia" w:hAnsiTheme="minorHAnsi" w:cstheme="minorBidi"/>
          <w:noProof/>
          <w:sz w:val="22"/>
        </w:rPr>
        <w:tab/>
      </w:r>
      <w:r w:rsidRPr="002C02F6">
        <w:rPr>
          <w:noProof/>
        </w:rPr>
        <w:t>Kết quả đạt được.</w:t>
      </w:r>
      <w:r w:rsidRPr="002C02F6">
        <w:rPr>
          <w:noProof/>
        </w:rPr>
        <w:tab/>
      </w:r>
      <w:r w:rsidRPr="002C02F6">
        <w:rPr>
          <w:noProof/>
        </w:rPr>
        <w:fldChar w:fldCharType="begin"/>
      </w:r>
      <w:r w:rsidRPr="002C02F6">
        <w:rPr>
          <w:noProof/>
        </w:rPr>
        <w:instrText xml:space="preserve"> PAGEREF _Toc6825125 \h </w:instrText>
      </w:r>
      <w:r w:rsidRPr="002C02F6">
        <w:rPr>
          <w:noProof/>
        </w:rPr>
      </w:r>
      <w:r w:rsidRPr="002C02F6">
        <w:rPr>
          <w:noProof/>
        </w:rPr>
        <w:fldChar w:fldCharType="separate"/>
      </w:r>
      <w:r w:rsidRPr="002C02F6">
        <w:rPr>
          <w:noProof/>
        </w:rPr>
        <w:t>5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noProof/>
        </w:rPr>
        <w:t>2.</w:t>
      </w:r>
      <w:r w:rsidRPr="002C02F6">
        <w:rPr>
          <w:rFonts w:asciiTheme="minorHAnsi" w:eastAsiaTheme="minorEastAsia" w:hAnsiTheme="minorHAnsi" w:cstheme="minorBidi"/>
          <w:noProof/>
          <w:sz w:val="22"/>
        </w:rPr>
        <w:tab/>
      </w:r>
      <w:r w:rsidRPr="002C02F6">
        <w:rPr>
          <w:noProof/>
        </w:rPr>
        <w:t>Hạn chế của đề tài.</w:t>
      </w:r>
      <w:r w:rsidRPr="002C02F6">
        <w:rPr>
          <w:noProof/>
        </w:rPr>
        <w:tab/>
      </w:r>
      <w:r w:rsidRPr="002C02F6">
        <w:rPr>
          <w:noProof/>
        </w:rPr>
        <w:fldChar w:fldCharType="begin"/>
      </w:r>
      <w:r w:rsidRPr="002C02F6">
        <w:rPr>
          <w:noProof/>
        </w:rPr>
        <w:instrText xml:space="preserve"> PAGEREF _Toc6825126 \h </w:instrText>
      </w:r>
      <w:r w:rsidRPr="002C02F6">
        <w:rPr>
          <w:noProof/>
        </w:rPr>
      </w:r>
      <w:r w:rsidRPr="002C02F6">
        <w:rPr>
          <w:noProof/>
        </w:rPr>
        <w:fldChar w:fldCharType="separate"/>
      </w:r>
      <w:r w:rsidRPr="002C02F6">
        <w:rPr>
          <w:noProof/>
        </w:rPr>
        <w:t>51</w:t>
      </w:r>
      <w:r w:rsidRPr="002C02F6">
        <w:rPr>
          <w:noProof/>
        </w:rPr>
        <w:fldChar w:fldCharType="end"/>
      </w:r>
    </w:p>
    <w:p w:rsidR="002C02F6" w:rsidRPr="002C02F6" w:rsidRDefault="002C02F6">
      <w:pPr>
        <w:pStyle w:val="TOC2"/>
        <w:tabs>
          <w:tab w:val="right" w:leader="dot" w:pos="9350"/>
        </w:tabs>
        <w:rPr>
          <w:rFonts w:asciiTheme="minorHAnsi" w:eastAsiaTheme="minorEastAsia" w:hAnsiTheme="minorHAnsi" w:cstheme="minorBidi"/>
          <w:noProof/>
          <w:sz w:val="22"/>
        </w:rPr>
      </w:pPr>
      <w:r w:rsidRPr="002C02F6">
        <w:rPr>
          <w:noProof/>
        </w:rPr>
        <w:t>3.</w:t>
      </w:r>
      <w:r w:rsidRPr="002C02F6">
        <w:rPr>
          <w:rFonts w:asciiTheme="minorHAnsi" w:eastAsiaTheme="minorEastAsia" w:hAnsiTheme="minorHAnsi" w:cstheme="minorBidi"/>
          <w:noProof/>
          <w:sz w:val="22"/>
        </w:rPr>
        <w:tab/>
      </w:r>
      <w:r w:rsidRPr="002C02F6">
        <w:rPr>
          <w:noProof/>
        </w:rPr>
        <w:t>Hướng phát triển của đề tài.</w:t>
      </w:r>
      <w:r w:rsidRPr="002C02F6">
        <w:rPr>
          <w:noProof/>
        </w:rPr>
        <w:tab/>
      </w:r>
      <w:r w:rsidRPr="002C02F6">
        <w:rPr>
          <w:noProof/>
        </w:rPr>
        <w:fldChar w:fldCharType="begin"/>
      </w:r>
      <w:r w:rsidRPr="002C02F6">
        <w:rPr>
          <w:noProof/>
        </w:rPr>
        <w:instrText xml:space="preserve"> PAGEREF _Toc6825127 \h </w:instrText>
      </w:r>
      <w:r w:rsidRPr="002C02F6">
        <w:rPr>
          <w:noProof/>
        </w:rPr>
      </w:r>
      <w:r w:rsidRPr="002C02F6">
        <w:rPr>
          <w:noProof/>
        </w:rPr>
        <w:fldChar w:fldCharType="separate"/>
      </w:r>
      <w:r w:rsidRPr="002C02F6">
        <w:rPr>
          <w:noProof/>
        </w:rPr>
        <w:t>51</w:t>
      </w:r>
      <w:r w:rsidRPr="002C02F6">
        <w:rPr>
          <w:noProof/>
        </w:rPr>
        <w:fldChar w:fldCharType="end"/>
      </w:r>
    </w:p>
    <w:p w:rsidR="002C02F6" w:rsidRPr="002C02F6" w:rsidRDefault="002C02F6">
      <w:pPr>
        <w:pStyle w:val="TOC1"/>
        <w:rPr>
          <w:rFonts w:asciiTheme="minorHAnsi" w:eastAsiaTheme="minorEastAsia" w:hAnsiTheme="minorHAnsi" w:cstheme="minorBidi"/>
          <w:noProof/>
          <w:sz w:val="22"/>
        </w:rPr>
      </w:pPr>
      <w:r w:rsidRPr="002C02F6">
        <w:rPr>
          <w:noProof/>
        </w:rPr>
        <w:t>DANH MỤC TÀI LIỆU THAM KHẢO</w:t>
      </w:r>
      <w:r w:rsidRPr="002C02F6">
        <w:rPr>
          <w:noProof/>
        </w:rPr>
        <w:tab/>
      </w:r>
      <w:r w:rsidRPr="002C02F6">
        <w:rPr>
          <w:noProof/>
        </w:rPr>
        <w:fldChar w:fldCharType="begin"/>
      </w:r>
      <w:r w:rsidRPr="002C02F6">
        <w:rPr>
          <w:noProof/>
        </w:rPr>
        <w:instrText xml:space="preserve"> PAGEREF _Toc6825128 \h </w:instrText>
      </w:r>
      <w:r w:rsidRPr="002C02F6">
        <w:rPr>
          <w:noProof/>
        </w:rPr>
      </w:r>
      <w:r w:rsidRPr="002C02F6">
        <w:rPr>
          <w:noProof/>
        </w:rPr>
        <w:fldChar w:fldCharType="separate"/>
      </w:r>
      <w:r w:rsidRPr="002C02F6">
        <w:rPr>
          <w:noProof/>
        </w:rPr>
        <w:t>52</w:t>
      </w:r>
      <w:r w:rsidRPr="002C02F6">
        <w:rPr>
          <w:noProof/>
        </w:rPr>
        <w:fldChar w:fldCharType="end"/>
      </w:r>
    </w:p>
    <w:p w:rsidR="00CE29E8" w:rsidRPr="008258C6" w:rsidRDefault="002C02F6" w:rsidP="008258C6">
      <w:pPr>
        <w:ind w:left="284" w:hanging="284"/>
        <w:sectPr w:rsidR="00CE29E8" w:rsidRPr="008258C6" w:rsidSect="00CE29E8">
          <w:pgSz w:w="12240" w:h="15840"/>
          <w:pgMar w:top="1440" w:right="1440" w:bottom="1440" w:left="1440" w:header="720" w:footer="720" w:gutter="0"/>
          <w:pgNumType w:fmt="upperRoman"/>
          <w:cols w:space="720"/>
          <w:docGrid w:linePitch="360"/>
        </w:sectPr>
      </w:pPr>
      <w:r w:rsidRPr="002C02F6">
        <w:rPr>
          <w:szCs w:val="24"/>
        </w:rPr>
        <w:fldChar w:fldCharType="end"/>
      </w:r>
    </w:p>
    <w:p w:rsidR="00CE29E8" w:rsidRDefault="00CE29E8" w:rsidP="00CE29E8">
      <w:pPr>
        <w:pStyle w:val="Heading1"/>
        <w:rPr>
          <w:rFonts w:cs="Times New Roman"/>
          <w:b/>
          <w:color w:val="auto"/>
          <w:sz w:val="32"/>
        </w:rPr>
      </w:pPr>
      <w:bookmarkStart w:id="6" w:name="_Toc1462109"/>
      <w:bookmarkStart w:id="7" w:name="_Toc3462665"/>
      <w:bookmarkStart w:id="8" w:name="_Toc6825033"/>
      <w:r w:rsidRPr="00E558D4">
        <w:rPr>
          <w:rFonts w:cs="Times New Roman"/>
          <w:b/>
          <w:color w:val="auto"/>
          <w:sz w:val="32"/>
        </w:rPr>
        <w:lastRenderedPageBreak/>
        <w:t>DANH MỤC HÌNH VẼ</w:t>
      </w:r>
      <w:bookmarkEnd w:id="6"/>
      <w:bookmarkEnd w:id="7"/>
      <w:bookmarkEnd w:id="8"/>
    </w:p>
    <w:p w:rsidR="00A42AAA" w:rsidRDefault="00A42AAA" w:rsidP="00A42AAA">
      <w:pPr>
        <w:pStyle w:val="TableofFigures"/>
        <w:tabs>
          <w:tab w:val="right" w:leader="dot" w:pos="9350"/>
        </w:tabs>
        <w:ind w:firstLine="142"/>
        <w:rPr>
          <w:rFonts w:asciiTheme="minorHAnsi" w:eastAsiaTheme="minorEastAsia" w:hAnsiTheme="minorHAnsi" w:cstheme="minorBidi"/>
          <w:noProof/>
          <w:sz w:val="22"/>
        </w:rPr>
      </w:pPr>
      <w:r>
        <w:fldChar w:fldCharType="begin"/>
      </w:r>
      <w:r>
        <w:instrText xml:space="preserve"> TOC \h \z \c "Hình 1." </w:instrText>
      </w:r>
      <w:r>
        <w:fldChar w:fldCharType="separate"/>
      </w:r>
      <w:hyperlink w:anchor="_Toc4074584" w:history="1">
        <w:r w:rsidRPr="009A4C52">
          <w:rPr>
            <w:rStyle w:val="Hyperlink"/>
            <w:noProof/>
          </w:rPr>
          <w:t>Hình 1. 2. Quy trình khai phá dữ liệu (Process of Data mining).</w:t>
        </w:r>
        <w:r>
          <w:rPr>
            <w:noProof/>
            <w:webHidden/>
          </w:rPr>
          <w:tab/>
        </w:r>
        <w:r>
          <w:rPr>
            <w:noProof/>
            <w:webHidden/>
          </w:rPr>
          <w:fldChar w:fldCharType="begin"/>
        </w:r>
        <w:r>
          <w:rPr>
            <w:noProof/>
            <w:webHidden/>
          </w:rPr>
          <w:instrText xml:space="preserve"> PAGEREF _Toc4074584 \h </w:instrText>
        </w:r>
        <w:r>
          <w:rPr>
            <w:noProof/>
            <w:webHidden/>
          </w:rPr>
        </w:r>
        <w:r>
          <w:rPr>
            <w:noProof/>
            <w:webHidden/>
          </w:rPr>
          <w:fldChar w:fldCharType="separate"/>
        </w:r>
        <w:r w:rsidR="00537052">
          <w:rPr>
            <w:noProof/>
            <w:webHidden/>
          </w:rPr>
          <w:t>5</w:t>
        </w:r>
        <w:r>
          <w:rPr>
            <w:noProof/>
            <w:webHidden/>
          </w:rPr>
          <w:fldChar w:fldCharType="end"/>
        </w:r>
      </w:hyperlink>
    </w:p>
    <w:p w:rsidR="00A42AAA" w:rsidRPr="00A42AAA" w:rsidRDefault="00A42AAA" w:rsidP="00A42AAA">
      <w:pPr>
        <w:pStyle w:val="TableofFigures"/>
        <w:tabs>
          <w:tab w:val="right" w:leader="dot" w:pos="9350"/>
        </w:tabs>
        <w:ind w:firstLine="142"/>
        <w:rPr>
          <w:rStyle w:val="Hyperlink"/>
        </w:rPr>
      </w:pPr>
      <w:r>
        <w:fldChar w:fldCharType="end"/>
      </w:r>
      <w:r w:rsidRPr="00A42AAA">
        <w:rPr>
          <w:rStyle w:val="Hyperlink"/>
          <w:noProof/>
        </w:rPr>
        <w:fldChar w:fldCharType="begin"/>
      </w:r>
      <w:r w:rsidRPr="00A42AAA">
        <w:rPr>
          <w:rStyle w:val="Hyperlink"/>
          <w:noProof/>
        </w:rPr>
        <w:instrText xml:space="preserve"> TOC \h \z \c "Hình 2." </w:instrText>
      </w:r>
      <w:r w:rsidRPr="00A42AAA">
        <w:rPr>
          <w:rStyle w:val="Hyperlink"/>
          <w:noProof/>
        </w:rPr>
        <w:fldChar w:fldCharType="separate"/>
      </w:r>
      <w:hyperlink w:anchor="_Toc4074607" w:history="1">
        <w:r w:rsidRPr="00C075BC">
          <w:rPr>
            <w:rStyle w:val="Hyperlink"/>
            <w:noProof/>
          </w:rPr>
          <w:t>Hình 2. 2. Đường cong ROC.</w:t>
        </w:r>
        <w:r w:rsidRPr="00A42AAA">
          <w:rPr>
            <w:rStyle w:val="Hyperlink"/>
            <w:webHidden/>
          </w:rPr>
          <w:tab/>
        </w:r>
        <w:r w:rsidRPr="00A42AAA">
          <w:rPr>
            <w:rStyle w:val="Hyperlink"/>
            <w:webHidden/>
          </w:rPr>
          <w:fldChar w:fldCharType="begin"/>
        </w:r>
        <w:r w:rsidRPr="00A42AAA">
          <w:rPr>
            <w:rStyle w:val="Hyperlink"/>
            <w:webHidden/>
          </w:rPr>
          <w:instrText xml:space="preserve"> PAGEREF _Toc4074607 \h </w:instrText>
        </w:r>
        <w:r w:rsidRPr="00A42AAA">
          <w:rPr>
            <w:rStyle w:val="Hyperlink"/>
            <w:webHidden/>
          </w:rPr>
        </w:r>
        <w:r w:rsidRPr="00A42AAA">
          <w:rPr>
            <w:rStyle w:val="Hyperlink"/>
            <w:webHidden/>
          </w:rPr>
          <w:fldChar w:fldCharType="separate"/>
        </w:r>
        <w:r w:rsidR="00537052">
          <w:rPr>
            <w:rStyle w:val="Hyperlink"/>
            <w:noProof/>
            <w:webHidden/>
          </w:rPr>
          <w:t>36</w:t>
        </w:r>
        <w:r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608" w:history="1">
        <w:r w:rsidR="00A42AAA" w:rsidRPr="00C075BC">
          <w:rPr>
            <w:rStyle w:val="Hyperlink"/>
            <w:noProof/>
          </w:rPr>
          <w:t>Hình 2. 3. Mô hình đánh giá ROC trên Knowledge Flow.</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608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37</w:t>
        </w:r>
        <w:r w:rsidR="00A42AAA" w:rsidRPr="00A42AAA">
          <w:rPr>
            <w:rStyle w:val="Hyperlink"/>
            <w:webHidden/>
          </w:rPr>
          <w:fldChar w:fldCharType="end"/>
        </w:r>
      </w:hyperlink>
    </w:p>
    <w:p w:rsidR="00A42AAA" w:rsidRPr="00A42AAA" w:rsidRDefault="00A42AAA" w:rsidP="00A42AAA">
      <w:pPr>
        <w:pStyle w:val="TableofFigures"/>
        <w:tabs>
          <w:tab w:val="right" w:leader="dot" w:pos="9350"/>
        </w:tabs>
        <w:ind w:firstLine="142"/>
        <w:rPr>
          <w:rStyle w:val="Hyperlink"/>
        </w:rPr>
      </w:pPr>
      <w:r w:rsidRPr="00A42AAA">
        <w:rPr>
          <w:rStyle w:val="Hyperlink"/>
          <w:noProof/>
        </w:rPr>
        <w:fldChar w:fldCharType="end"/>
      </w:r>
      <w:r w:rsidRPr="00A42AAA">
        <w:rPr>
          <w:rStyle w:val="Hyperlink"/>
        </w:rPr>
        <w:fldChar w:fldCharType="begin"/>
      </w:r>
      <w:r w:rsidRPr="00A42AAA">
        <w:rPr>
          <w:rStyle w:val="Hyperlink"/>
        </w:rPr>
        <w:instrText xml:space="preserve"> TOC \h \z \c "Hình 3." </w:instrText>
      </w:r>
      <w:r w:rsidRPr="00A42AAA">
        <w:rPr>
          <w:rStyle w:val="Hyperlink"/>
        </w:rPr>
        <w:fldChar w:fldCharType="separate"/>
      </w:r>
      <w:hyperlink w:anchor="_Toc4074540" w:history="1">
        <w:r w:rsidRPr="00E10238">
          <w:rPr>
            <w:rStyle w:val="Hyperlink"/>
            <w:noProof/>
          </w:rPr>
          <w:t>Hình 3. 1. Chia bộ dữ liệ</w:t>
        </w:r>
        <w:r w:rsidR="00BE042F">
          <w:rPr>
            <w:rStyle w:val="Hyperlink"/>
            <w:noProof/>
          </w:rPr>
          <w:t>u PhishingWebsite</w:t>
        </w:r>
        <w:r w:rsidRPr="00E10238">
          <w:rPr>
            <w:rStyle w:val="Hyperlink"/>
            <w:noProof/>
          </w:rPr>
          <w:t xml:space="preserve"> sử dụng bộ lọc Remove Percentage.</w:t>
        </w:r>
        <w:r w:rsidRPr="00A42AAA">
          <w:rPr>
            <w:rStyle w:val="Hyperlink"/>
            <w:webHidden/>
          </w:rPr>
          <w:tab/>
        </w:r>
        <w:r w:rsidRPr="00A42AAA">
          <w:rPr>
            <w:rStyle w:val="Hyperlink"/>
            <w:webHidden/>
          </w:rPr>
          <w:fldChar w:fldCharType="begin"/>
        </w:r>
        <w:r w:rsidRPr="00A42AAA">
          <w:rPr>
            <w:rStyle w:val="Hyperlink"/>
            <w:webHidden/>
          </w:rPr>
          <w:instrText xml:space="preserve"> PAGEREF _Toc4074540 \h </w:instrText>
        </w:r>
        <w:r w:rsidRPr="00A42AAA">
          <w:rPr>
            <w:rStyle w:val="Hyperlink"/>
            <w:webHidden/>
          </w:rPr>
        </w:r>
        <w:r w:rsidRPr="00A42AAA">
          <w:rPr>
            <w:rStyle w:val="Hyperlink"/>
            <w:webHidden/>
          </w:rPr>
          <w:fldChar w:fldCharType="separate"/>
        </w:r>
        <w:r w:rsidR="00537052">
          <w:rPr>
            <w:rStyle w:val="Hyperlink"/>
            <w:noProof/>
            <w:webHidden/>
          </w:rPr>
          <w:t>38</w:t>
        </w:r>
        <w:r w:rsidRPr="00A42AAA">
          <w:rPr>
            <w:rStyle w:val="Hyperlink"/>
            <w:webHidden/>
          </w:rPr>
          <w:fldChar w:fldCharType="end"/>
        </w:r>
      </w:hyperlink>
    </w:p>
    <w:p w:rsidR="00A42AAA" w:rsidRPr="00A42AAA" w:rsidRDefault="00DA4D5F" w:rsidP="00A42AAA">
      <w:pPr>
        <w:pStyle w:val="TableofFigures"/>
        <w:tabs>
          <w:tab w:val="right" w:leader="dot" w:pos="9350"/>
        </w:tabs>
        <w:ind w:left="142" w:firstLine="0"/>
        <w:rPr>
          <w:rStyle w:val="Hyperlink"/>
        </w:rPr>
      </w:pPr>
      <w:hyperlink w:anchor="_Toc4074541" w:history="1">
        <w:r w:rsidR="00A42AAA" w:rsidRPr="00E10238">
          <w:rPr>
            <w:rStyle w:val="Hyperlink"/>
            <w:noProof/>
          </w:rPr>
          <w:t>Hình 3. 2. Chọn bộ phân lớp Naïve Bayes để huấn luyện.</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1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39</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left="142" w:firstLine="0"/>
        <w:rPr>
          <w:rStyle w:val="Hyperlink"/>
        </w:rPr>
      </w:pPr>
      <w:hyperlink w:anchor="_Toc4074542" w:history="1">
        <w:r w:rsidR="00A42AAA" w:rsidRPr="00E10238">
          <w:rPr>
            <w:rStyle w:val="Hyperlink"/>
            <w:noProof/>
          </w:rPr>
          <w:t>Hình 3. 3. Tiến hành huấn luyện bộ dữ liệu Training Set sử dụng bộ phân lớp Naïve Bayes vớ</w:t>
        </w:r>
        <w:r w:rsidR="000F05D4">
          <w:rPr>
            <w:rStyle w:val="Hyperlink"/>
            <w:noProof/>
          </w:rPr>
          <w:t>i 10-fold</w:t>
        </w:r>
        <w:r w:rsidR="00A42AAA" w:rsidRPr="00E10238">
          <w:rPr>
            <w:rStyle w:val="Hyperlink"/>
            <w:noProof/>
          </w:rPr>
          <w:t xml:space="preserve"> Cross Validation.</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2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39</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3" w:history="1">
        <w:r w:rsidR="00A42AAA" w:rsidRPr="00E10238">
          <w:rPr>
            <w:rStyle w:val="Hyperlink"/>
            <w:noProof/>
          </w:rPr>
          <w:t>Hình 3. 4. Kiểm thử lại mô hình với Test Set.</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3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0</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4" w:history="1">
        <w:r w:rsidR="00A42AAA" w:rsidRPr="00E10238">
          <w:rPr>
            <w:rStyle w:val="Hyperlink"/>
            <w:noProof/>
          </w:rPr>
          <w:t>Hình 3. 5. Kết quả kiểm thử với Test Set của mô hình phân lớp Naïve Bayes.</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4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0</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5" w:history="1">
        <w:r w:rsidR="00A42AAA" w:rsidRPr="00E10238">
          <w:rPr>
            <w:rStyle w:val="Hyperlink"/>
            <w:noProof/>
          </w:rPr>
          <w:t>Hình 3. 6. Kết quả kiểm thử với Test Set của mô hình phân lớp Random Forest.</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5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1</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6" w:history="1">
        <w:r w:rsidR="00A42AAA" w:rsidRPr="00E10238">
          <w:rPr>
            <w:rStyle w:val="Hyperlink"/>
            <w:noProof/>
          </w:rPr>
          <w:t>Hình 3. 7. Lưu mô hình huấn luyệ</w:t>
        </w:r>
        <w:r w:rsidR="000F05D4">
          <w:rPr>
            <w:rStyle w:val="Hyperlink"/>
            <w:noProof/>
          </w:rPr>
          <w:t>n 10-fold</w:t>
        </w:r>
        <w:r w:rsidR="00A42AAA" w:rsidRPr="00E10238">
          <w:rPr>
            <w:rStyle w:val="Hyperlink"/>
            <w:noProof/>
          </w:rPr>
          <w:t xml:space="preserve"> Cross Valication.</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6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2</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7" w:history="1">
        <w:r w:rsidR="00A42AAA" w:rsidRPr="00E10238">
          <w:rPr>
            <w:rStyle w:val="Hyperlink"/>
            <w:noProof/>
          </w:rPr>
          <w:t>Hình 3. 8. Thêm model vào mô hình phân lớp.</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7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3</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8" w:history="1">
        <w:r w:rsidR="00A42AAA" w:rsidRPr="00E10238">
          <w:rPr>
            <w:rStyle w:val="Hyperlink"/>
            <w:noProof/>
          </w:rPr>
          <w:t>Hình 3. 9. Tiến hành đánh giá mô hình.</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8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4</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49" w:history="1">
        <w:r w:rsidR="00A42AAA" w:rsidRPr="00E10238">
          <w:rPr>
            <w:rStyle w:val="Hyperlink"/>
            <w:noProof/>
          </w:rPr>
          <w:t>Hình 3. 10. Đánh giá mô hình thành công.</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49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4</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0" w:history="1">
        <w:r w:rsidR="00A42AAA" w:rsidRPr="00E10238">
          <w:rPr>
            <w:rStyle w:val="Hyperlink"/>
            <w:noProof/>
          </w:rPr>
          <w:t>Hình 3. 11. Kết quả đánh giá mô hình đường ROC trên bộ dữ liệu Phishing Website.</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0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5</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1" w:history="1">
        <w:r w:rsidR="00A42AAA" w:rsidRPr="00E10238">
          <w:rPr>
            <w:rStyle w:val="Hyperlink"/>
            <w:noProof/>
          </w:rPr>
          <w:t>Hình 3. 12. Bộ dữ liệu Unlabel.</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1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6</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2" w:history="1">
        <w:r w:rsidR="00A42AAA" w:rsidRPr="00E10238">
          <w:rPr>
            <w:rStyle w:val="Hyperlink"/>
            <w:noProof/>
          </w:rPr>
          <w:t>Hình 3. 13. Giao diện của ứng dụng.</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2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7</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3" w:history="1">
        <w:r w:rsidR="00A42AAA" w:rsidRPr="00E10238">
          <w:rPr>
            <w:rStyle w:val="Hyperlink"/>
            <w:noProof/>
          </w:rPr>
          <w:t>Hình 3. 14. Các Java Class và Jframe của ứng dụng.</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3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7</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4" w:history="1">
        <w:r w:rsidR="00A42AAA" w:rsidRPr="00E10238">
          <w:rPr>
            <w:rStyle w:val="Hyperlink"/>
            <w:noProof/>
          </w:rPr>
          <w:t>Hình 3. 15. Tạo mới thư viện trong Netbeans.</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4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8</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5" w:history="1">
        <w:r w:rsidR="00A42AAA" w:rsidRPr="00E10238">
          <w:rPr>
            <w:rStyle w:val="Hyperlink"/>
            <w:noProof/>
          </w:rPr>
          <w:t>Hình 3. 16. Thêm file .jar và folder doc của Weka vào thư viện.</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5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8</w:t>
        </w:r>
        <w:r w:rsidR="00A42AAA" w:rsidRPr="00A42AAA">
          <w:rPr>
            <w:rStyle w:val="Hyperlink"/>
            <w:webHidden/>
          </w:rPr>
          <w:fldChar w:fldCharType="end"/>
        </w:r>
      </w:hyperlink>
    </w:p>
    <w:p w:rsidR="00A42AAA" w:rsidRPr="00A42AAA" w:rsidRDefault="00DA4D5F" w:rsidP="00A42AAA">
      <w:pPr>
        <w:pStyle w:val="TableofFigures"/>
        <w:tabs>
          <w:tab w:val="right" w:leader="dot" w:pos="9350"/>
        </w:tabs>
        <w:ind w:firstLine="142"/>
        <w:rPr>
          <w:rStyle w:val="Hyperlink"/>
        </w:rPr>
      </w:pPr>
      <w:hyperlink w:anchor="_Toc4074556" w:history="1">
        <w:r w:rsidR="00A42AAA" w:rsidRPr="00E10238">
          <w:rPr>
            <w:rStyle w:val="Hyperlink"/>
            <w:noProof/>
          </w:rPr>
          <w:t>Hình 3. 17. Kết quả của chương trình sau khi dự đoán.</w:t>
        </w:r>
        <w:r w:rsidR="00A42AAA" w:rsidRPr="00A42AAA">
          <w:rPr>
            <w:rStyle w:val="Hyperlink"/>
            <w:webHidden/>
          </w:rPr>
          <w:tab/>
        </w:r>
        <w:r w:rsidR="00A42AAA" w:rsidRPr="00A42AAA">
          <w:rPr>
            <w:rStyle w:val="Hyperlink"/>
            <w:webHidden/>
          </w:rPr>
          <w:fldChar w:fldCharType="begin"/>
        </w:r>
        <w:r w:rsidR="00A42AAA" w:rsidRPr="00A42AAA">
          <w:rPr>
            <w:rStyle w:val="Hyperlink"/>
            <w:webHidden/>
          </w:rPr>
          <w:instrText xml:space="preserve"> PAGEREF _Toc4074556 \h </w:instrText>
        </w:r>
        <w:r w:rsidR="00A42AAA" w:rsidRPr="00A42AAA">
          <w:rPr>
            <w:rStyle w:val="Hyperlink"/>
            <w:webHidden/>
          </w:rPr>
        </w:r>
        <w:r w:rsidR="00A42AAA" w:rsidRPr="00A42AAA">
          <w:rPr>
            <w:rStyle w:val="Hyperlink"/>
            <w:webHidden/>
          </w:rPr>
          <w:fldChar w:fldCharType="separate"/>
        </w:r>
        <w:r w:rsidR="00537052">
          <w:rPr>
            <w:rStyle w:val="Hyperlink"/>
            <w:noProof/>
            <w:webHidden/>
          </w:rPr>
          <w:t>49</w:t>
        </w:r>
        <w:r w:rsidR="00A42AAA" w:rsidRPr="00A42AAA">
          <w:rPr>
            <w:rStyle w:val="Hyperlink"/>
            <w:webHidden/>
          </w:rPr>
          <w:fldChar w:fldCharType="end"/>
        </w:r>
      </w:hyperlink>
    </w:p>
    <w:p w:rsidR="0036021B" w:rsidRDefault="00A42AAA" w:rsidP="00A42AAA">
      <w:pPr>
        <w:pStyle w:val="TableofFigures"/>
        <w:tabs>
          <w:tab w:val="right" w:leader="dot" w:pos="9350"/>
        </w:tabs>
        <w:ind w:firstLine="142"/>
        <w:rPr>
          <w:noProof/>
        </w:rPr>
      </w:pPr>
      <w:r w:rsidRPr="00A42AAA">
        <w:rPr>
          <w:rStyle w:val="Hyperlink"/>
        </w:rPr>
        <w:fldChar w:fldCharType="end"/>
      </w:r>
    </w:p>
    <w:p w:rsidR="00A42AAA" w:rsidRDefault="00A42AAA" w:rsidP="00A42AAA">
      <w:pPr>
        <w:ind w:left="0" w:firstLine="0"/>
      </w:pPr>
    </w:p>
    <w:p w:rsidR="00CE29E8" w:rsidRPr="0036021B" w:rsidRDefault="00CE29E8" w:rsidP="0036021B">
      <w:pPr>
        <w:sectPr w:rsidR="00CE29E8" w:rsidRPr="0036021B" w:rsidSect="00CE29E8">
          <w:footerReference w:type="default" r:id="rId13"/>
          <w:pgSz w:w="12240" w:h="15840"/>
          <w:pgMar w:top="1440" w:right="1440" w:bottom="1440" w:left="1440" w:header="720" w:footer="720" w:gutter="0"/>
          <w:pgNumType w:fmt="upperRoman"/>
          <w:cols w:space="720"/>
          <w:docGrid w:linePitch="360"/>
        </w:sectPr>
      </w:pPr>
    </w:p>
    <w:p w:rsidR="0050413D" w:rsidRDefault="00CE29E8" w:rsidP="00CE29E8">
      <w:pPr>
        <w:pStyle w:val="Heading1"/>
        <w:rPr>
          <w:rFonts w:cs="Times New Roman"/>
          <w:b/>
          <w:color w:val="auto"/>
          <w:sz w:val="32"/>
        </w:rPr>
      </w:pPr>
      <w:bookmarkStart w:id="9" w:name="_Toc1462110"/>
      <w:bookmarkStart w:id="10" w:name="_Toc3462666"/>
      <w:bookmarkStart w:id="11" w:name="_Toc6825034"/>
      <w:r w:rsidRPr="00E558D4">
        <w:rPr>
          <w:rFonts w:cs="Times New Roman"/>
          <w:b/>
          <w:color w:val="auto"/>
          <w:sz w:val="32"/>
        </w:rPr>
        <w:lastRenderedPageBreak/>
        <w:t>DANH MỤC BẢNG BIỂU</w:t>
      </w:r>
      <w:bookmarkEnd w:id="9"/>
      <w:bookmarkEnd w:id="10"/>
      <w:bookmarkEnd w:id="11"/>
    </w:p>
    <w:p w:rsidR="0055690C" w:rsidRPr="0055690C" w:rsidRDefault="0055690C" w:rsidP="0055690C"/>
    <w:p w:rsidR="009F3736" w:rsidRDefault="009F3736" w:rsidP="0044518F">
      <w:pPr>
        <w:pStyle w:val="TableofFigures"/>
        <w:tabs>
          <w:tab w:val="right" w:leader="dot" w:pos="9350"/>
        </w:tabs>
        <w:ind w:firstLine="142"/>
        <w:rPr>
          <w:rFonts w:asciiTheme="minorHAnsi" w:eastAsiaTheme="minorEastAsia" w:hAnsiTheme="minorHAnsi" w:cstheme="minorBidi"/>
          <w:noProof/>
          <w:sz w:val="22"/>
        </w:rPr>
      </w:pPr>
      <w:r>
        <w:fldChar w:fldCharType="begin"/>
      </w:r>
      <w:r>
        <w:instrText xml:space="preserve"> TOC \c "Bảng 2." </w:instrText>
      </w:r>
      <w:r>
        <w:fldChar w:fldCharType="separate"/>
      </w:r>
      <w:r w:rsidRPr="004407F5">
        <w:rPr>
          <w:noProof/>
        </w:rPr>
        <w:t>Bảng 2.1. Bảng các thuộc tính của bộ dữ liệu Phishing Website.</w:t>
      </w:r>
      <w:r>
        <w:rPr>
          <w:noProof/>
        </w:rPr>
        <w:tab/>
      </w:r>
      <w:r>
        <w:rPr>
          <w:noProof/>
        </w:rPr>
        <w:fldChar w:fldCharType="begin"/>
      </w:r>
      <w:r>
        <w:rPr>
          <w:noProof/>
        </w:rPr>
        <w:instrText xml:space="preserve"> PAGEREF _Toc4074892 \h </w:instrText>
      </w:r>
      <w:r>
        <w:rPr>
          <w:noProof/>
        </w:rPr>
      </w:r>
      <w:r>
        <w:rPr>
          <w:noProof/>
        </w:rPr>
        <w:fldChar w:fldCharType="separate"/>
      </w:r>
      <w:r w:rsidR="00537052">
        <w:rPr>
          <w:noProof/>
        </w:rPr>
        <w:t>25</w:t>
      </w:r>
      <w:r>
        <w:rPr>
          <w:noProof/>
        </w:rPr>
        <w:fldChar w:fldCharType="end"/>
      </w:r>
    </w:p>
    <w:p w:rsidR="009F3736" w:rsidRDefault="009F3736" w:rsidP="0044518F">
      <w:pPr>
        <w:pStyle w:val="TableofFigures"/>
        <w:tabs>
          <w:tab w:val="right" w:leader="dot" w:pos="9350"/>
        </w:tabs>
        <w:ind w:firstLine="142"/>
        <w:rPr>
          <w:rFonts w:asciiTheme="minorHAnsi" w:eastAsiaTheme="minorEastAsia" w:hAnsiTheme="minorHAnsi" w:cstheme="minorBidi"/>
          <w:noProof/>
          <w:sz w:val="22"/>
        </w:rPr>
      </w:pPr>
      <w:r w:rsidRPr="004407F5">
        <w:rPr>
          <w:noProof/>
        </w:rPr>
        <w:t>Bảng 2.2. Một số cổng quan trọng của trang Web.</w:t>
      </w:r>
      <w:r>
        <w:rPr>
          <w:noProof/>
        </w:rPr>
        <w:tab/>
      </w:r>
      <w:r>
        <w:rPr>
          <w:noProof/>
        </w:rPr>
        <w:fldChar w:fldCharType="begin"/>
      </w:r>
      <w:r>
        <w:rPr>
          <w:noProof/>
        </w:rPr>
        <w:instrText xml:space="preserve"> PAGEREF _Toc4074893 \h </w:instrText>
      </w:r>
      <w:r>
        <w:rPr>
          <w:noProof/>
        </w:rPr>
      </w:r>
      <w:r>
        <w:rPr>
          <w:noProof/>
        </w:rPr>
        <w:fldChar w:fldCharType="separate"/>
      </w:r>
      <w:r w:rsidR="00537052">
        <w:rPr>
          <w:noProof/>
        </w:rPr>
        <w:t>29</w:t>
      </w:r>
      <w:r>
        <w:rPr>
          <w:noProof/>
        </w:rPr>
        <w:fldChar w:fldCharType="end"/>
      </w:r>
    </w:p>
    <w:p w:rsidR="009F3736" w:rsidRPr="009F3736" w:rsidRDefault="009F3736" w:rsidP="0044518F">
      <w:pPr>
        <w:pStyle w:val="TableofFigures"/>
        <w:tabs>
          <w:tab w:val="right" w:leader="dot" w:pos="9350"/>
        </w:tabs>
        <w:ind w:firstLine="142"/>
        <w:rPr>
          <w:noProof/>
        </w:rPr>
      </w:pPr>
      <w:r>
        <w:fldChar w:fldCharType="end"/>
      </w:r>
      <w:r>
        <w:rPr>
          <w:noProof/>
        </w:rPr>
        <w:fldChar w:fldCharType="begin"/>
      </w:r>
      <w:r>
        <w:rPr>
          <w:noProof/>
        </w:rPr>
        <w:instrText xml:space="preserve"> TOC \h \z \c "Bảng 3." </w:instrText>
      </w:r>
      <w:r>
        <w:rPr>
          <w:noProof/>
        </w:rPr>
        <w:fldChar w:fldCharType="separate"/>
      </w:r>
      <w:hyperlink w:anchor="_Toc4074897" w:history="1">
        <w:r w:rsidRPr="009F3736">
          <w:rPr>
            <w:noProof/>
          </w:rPr>
          <w:t>Bảng 3.1. Bảng kết quả thí nghiệm so sánh các kết quả các mô hình.</w:t>
        </w:r>
        <w:r>
          <w:rPr>
            <w:noProof/>
            <w:webHidden/>
          </w:rPr>
          <w:tab/>
        </w:r>
        <w:r>
          <w:rPr>
            <w:noProof/>
            <w:webHidden/>
          </w:rPr>
          <w:fldChar w:fldCharType="begin"/>
        </w:r>
        <w:r>
          <w:rPr>
            <w:noProof/>
            <w:webHidden/>
          </w:rPr>
          <w:instrText xml:space="preserve"> PAGEREF _Toc4074897 \h </w:instrText>
        </w:r>
        <w:r>
          <w:rPr>
            <w:noProof/>
            <w:webHidden/>
          </w:rPr>
        </w:r>
        <w:r>
          <w:rPr>
            <w:noProof/>
            <w:webHidden/>
          </w:rPr>
          <w:fldChar w:fldCharType="separate"/>
        </w:r>
        <w:r w:rsidR="00537052">
          <w:rPr>
            <w:noProof/>
            <w:webHidden/>
          </w:rPr>
          <w:t>49</w:t>
        </w:r>
        <w:r>
          <w:rPr>
            <w:noProof/>
            <w:webHidden/>
          </w:rPr>
          <w:fldChar w:fldCharType="end"/>
        </w:r>
      </w:hyperlink>
    </w:p>
    <w:p w:rsidR="00231990" w:rsidRPr="00231990" w:rsidRDefault="009F3736" w:rsidP="0044518F">
      <w:pPr>
        <w:pStyle w:val="TableofFigures"/>
        <w:tabs>
          <w:tab w:val="right" w:leader="dot" w:pos="9350"/>
        </w:tabs>
        <w:ind w:firstLine="142"/>
      </w:pPr>
      <w:r>
        <w:rPr>
          <w:noProof/>
        </w:rPr>
        <w:fldChar w:fldCharType="end"/>
      </w:r>
    </w:p>
    <w:p w:rsidR="00231990" w:rsidRDefault="00231990" w:rsidP="00231990"/>
    <w:p w:rsidR="00231990" w:rsidRPr="00231990" w:rsidRDefault="00231990" w:rsidP="00231990">
      <w:pPr>
        <w:sectPr w:rsidR="00231990" w:rsidRPr="00231990" w:rsidSect="00CE29E8">
          <w:footerReference w:type="default" r:id="rId14"/>
          <w:pgSz w:w="12240" w:h="15840"/>
          <w:pgMar w:top="1440" w:right="1440" w:bottom="1440" w:left="1440" w:header="720" w:footer="720" w:gutter="0"/>
          <w:pgNumType w:fmt="upperRoman"/>
          <w:cols w:space="720"/>
          <w:docGrid w:linePitch="360"/>
        </w:sectPr>
      </w:pPr>
    </w:p>
    <w:p w:rsidR="00CE29E8" w:rsidRPr="00E558D4" w:rsidRDefault="0050413D" w:rsidP="00CE29E8">
      <w:pPr>
        <w:pStyle w:val="Heading1"/>
        <w:rPr>
          <w:rFonts w:cs="Times New Roman"/>
          <w:b/>
          <w:color w:val="auto"/>
          <w:sz w:val="32"/>
        </w:rPr>
      </w:pPr>
      <w:bookmarkStart w:id="12" w:name="_Toc6825035"/>
      <w:r w:rsidRPr="00E558D4">
        <w:rPr>
          <w:rFonts w:cs="Times New Roman"/>
          <w:b/>
          <w:color w:val="auto"/>
          <w:sz w:val="32"/>
        </w:rPr>
        <w:lastRenderedPageBreak/>
        <w:t>DANH MỤC SƠ ĐỒ</w:t>
      </w:r>
      <w:bookmarkEnd w:id="12"/>
    </w:p>
    <w:p w:rsidR="00CE29E8" w:rsidRDefault="00CE29E8"/>
    <w:p w:rsidR="002020AD" w:rsidRDefault="002020AD" w:rsidP="002020AD">
      <w:pPr>
        <w:pStyle w:val="TableofFigures"/>
        <w:tabs>
          <w:tab w:val="right" w:leader="dot" w:pos="9350"/>
        </w:tabs>
        <w:ind w:firstLine="142"/>
        <w:rPr>
          <w:rFonts w:asciiTheme="minorHAnsi" w:eastAsiaTheme="minorEastAsia" w:hAnsiTheme="minorHAnsi" w:cstheme="minorBidi"/>
          <w:noProof/>
          <w:sz w:val="22"/>
        </w:rPr>
      </w:pPr>
      <w:r>
        <w:fldChar w:fldCharType="begin"/>
      </w:r>
      <w:r>
        <w:instrText xml:space="preserve"> TOC \h \z \c "Sơ đồ 1." </w:instrText>
      </w:r>
      <w:r>
        <w:fldChar w:fldCharType="separate"/>
      </w:r>
      <w:hyperlink w:anchor="_Toc4072756" w:history="1">
        <w:r w:rsidRPr="00C27610">
          <w:rPr>
            <w:rStyle w:val="Hyperlink"/>
            <w:noProof/>
          </w:rPr>
          <w:t>Sơ đồ 1. 1: Tiến hóa của công nghệ cơ sở dữ liệu theo quan điểm của J.Han và M.Kamber.</w:t>
        </w:r>
        <w:r>
          <w:rPr>
            <w:noProof/>
            <w:webHidden/>
          </w:rPr>
          <w:tab/>
        </w:r>
        <w:r>
          <w:rPr>
            <w:noProof/>
            <w:webHidden/>
          </w:rPr>
          <w:fldChar w:fldCharType="begin"/>
        </w:r>
        <w:r>
          <w:rPr>
            <w:noProof/>
            <w:webHidden/>
          </w:rPr>
          <w:instrText xml:space="preserve"> PAGEREF _Toc4072756 \h </w:instrText>
        </w:r>
        <w:r>
          <w:rPr>
            <w:noProof/>
            <w:webHidden/>
          </w:rPr>
        </w:r>
        <w:r>
          <w:rPr>
            <w:noProof/>
            <w:webHidden/>
          </w:rPr>
          <w:fldChar w:fldCharType="separate"/>
        </w:r>
        <w:r w:rsidR="00537052">
          <w:rPr>
            <w:noProof/>
            <w:webHidden/>
          </w:rPr>
          <w:t>4</w:t>
        </w:r>
        <w:r>
          <w:rPr>
            <w:noProof/>
            <w:webHidden/>
          </w:rPr>
          <w:fldChar w:fldCharType="end"/>
        </w:r>
      </w:hyperlink>
    </w:p>
    <w:p w:rsidR="002020AD" w:rsidRDefault="00DA4D5F" w:rsidP="002020AD">
      <w:pPr>
        <w:pStyle w:val="TableofFigures"/>
        <w:tabs>
          <w:tab w:val="right" w:leader="dot" w:pos="9350"/>
        </w:tabs>
        <w:ind w:firstLine="142"/>
        <w:rPr>
          <w:rFonts w:asciiTheme="minorHAnsi" w:eastAsiaTheme="minorEastAsia" w:hAnsiTheme="minorHAnsi" w:cstheme="minorBidi"/>
          <w:noProof/>
          <w:sz w:val="22"/>
        </w:rPr>
      </w:pPr>
      <w:hyperlink w:anchor="_Toc4072757" w:history="1">
        <w:r w:rsidR="002020AD" w:rsidRPr="00C27610">
          <w:rPr>
            <w:rStyle w:val="Hyperlink"/>
            <w:noProof/>
          </w:rPr>
          <w:t>Sơ đồ 1. 2. Quy trình quyết định dự đoán nhiệt độ (Cây quyết định cơ bản).</w:t>
        </w:r>
        <w:r w:rsidR="002020AD">
          <w:rPr>
            <w:noProof/>
            <w:webHidden/>
          </w:rPr>
          <w:tab/>
        </w:r>
        <w:r w:rsidR="002020AD">
          <w:rPr>
            <w:noProof/>
            <w:webHidden/>
          </w:rPr>
          <w:fldChar w:fldCharType="begin"/>
        </w:r>
        <w:r w:rsidR="002020AD">
          <w:rPr>
            <w:noProof/>
            <w:webHidden/>
          </w:rPr>
          <w:instrText xml:space="preserve"> PAGEREF _Toc4072757 \h </w:instrText>
        </w:r>
        <w:r w:rsidR="002020AD">
          <w:rPr>
            <w:noProof/>
            <w:webHidden/>
          </w:rPr>
        </w:r>
        <w:r w:rsidR="002020AD">
          <w:rPr>
            <w:noProof/>
            <w:webHidden/>
          </w:rPr>
          <w:fldChar w:fldCharType="separate"/>
        </w:r>
        <w:r w:rsidR="00537052">
          <w:rPr>
            <w:noProof/>
            <w:webHidden/>
          </w:rPr>
          <w:t>16</w:t>
        </w:r>
        <w:r w:rsidR="002020AD">
          <w:rPr>
            <w:noProof/>
            <w:webHidden/>
          </w:rPr>
          <w:fldChar w:fldCharType="end"/>
        </w:r>
      </w:hyperlink>
    </w:p>
    <w:p w:rsidR="00CE29E8" w:rsidRDefault="002020AD" w:rsidP="00FC5EA2">
      <w:pPr>
        <w:pStyle w:val="S"/>
        <w:sectPr w:rsidR="00CE29E8" w:rsidSect="00CE29E8">
          <w:pgSz w:w="12240" w:h="15840"/>
          <w:pgMar w:top="1440" w:right="1440" w:bottom="1440" w:left="1440" w:header="720" w:footer="720" w:gutter="0"/>
          <w:pgNumType w:fmt="upperRoman"/>
          <w:cols w:space="720"/>
          <w:docGrid w:linePitch="360"/>
        </w:sectPr>
      </w:pPr>
      <w:r>
        <w:fldChar w:fldCharType="end"/>
      </w:r>
    </w:p>
    <w:p w:rsidR="00CE29E8" w:rsidRPr="00E558D4" w:rsidRDefault="00CE29E8" w:rsidP="00CE29E8">
      <w:pPr>
        <w:pStyle w:val="Heading1"/>
        <w:rPr>
          <w:rFonts w:cs="Times New Roman"/>
          <w:b/>
          <w:color w:val="auto"/>
          <w:sz w:val="32"/>
        </w:rPr>
      </w:pPr>
      <w:bookmarkStart w:id="13" w:name="_Toc1462111"/>
      <w:bookmarkStart w:id="14" w:name="_Toc3462667"/>
      <w:bookmarkStart w:id="15" w:name="_Toc6825036"/>
      <w:r w:rsidRPr="00E558D4">
        <w:rPr>
          <w:rFonts w:cs="Times New Roman"/>
          <w:b/>
          <w:color w:val="auto"/>
          <w:sz w:val="32"/>
        </w:rPr>
        <w:lastRenderedPageBreak/>
        <w:t>DANH MỤC THUẬT NGỮ</w:t>
      </w:r>
      <w:bookmarkEnd w:id="13"/>
      <w:bookmarkEnd w:id="14"/>
      <w:bookmarkEnd w:id="15"/>
    </w:p>
    <w:p w:rsidR="005829CB" w:rsidRDefault="005829CB" w:rsidP="007C23EE">
      <w:pPr>
        <w:rPr>
          <w:sz w:val="28"/>
          <w:szCs w:val="28"/>
        </w:rPr>
      </w:pPr>
    </w:p>
    <w:tbl>
      <w:tblPr>
        <w:tblW w:w="8648" w:type="dxa"/>
        <w:tblInd w:w="4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
        <w:gridCol w:w="1521"/>
        <w:gridCol w:w="3263"/>
        <w:gridCol w:w="3118"/>
      </w:tblGrid>
      <w:tr w:rsidR="002221AF" w:rsidTr="001F7FA6">
        <w:trPr>
          <w:trHeight w:val="435"/>
        </w:trPr>
        <w:tc>
          <w:tcPr>
            <w:tcW w:w="746" w:type="dxa"/>
            <w:vAlign w:val="center"/>
          </w:tcPr>
          <w:p w:rsidR="00533C20" w:rsidRPr="00E77CA4" w:rsidRDefault="00533C20" w:rsidP="00027802">
            <w:pPr>
              <w:ind w:left="0" w:firstLine="0"/>
              <w:jc w:val="center"/>
              <w:rPr>
                <w:b/>
                <w:sz w:val="28"/>
                <w:szCs w:val="28"/>
              </w:rPr>
            </w:pPr>
            <w:r w:rsidRPr="00E77CA4">
              <w:rPr>
                <w:b/>
                <w:sz w:val="28"/>
                <w:szCs w:val="28"/>
              </w:rPr>
              <w:t>STT</w:t>
            </w:r>
          </w:p>
        </w:tc>
        <w:tc>
          <w:tcPr>
            <w:tcW w:w="1521" w:type="dxa"/>
            <w:vAlign w:val="center"/>
          </w:tcPr>
          <w:p w:rsidR="00533C20" w:rsidRPr="00E77CA4" w:rsidRDefault="00533C20" w:rsidP="00027802">
            <w:pPr>
              <w:ind w:left="0" w:firstLine="0"/>
              <w:jc w:val="center"/>
              <w:rPr>
                <w:b/>
                <w:sz w:val="28"/>
                <w:szCs w:val="28"/>
              </w:rPr>
            </w:pPr>
            <w:r w:rsidRPr="00E77CA4">
              <w:rPr>
                <w:b/>
                <w:sz w:val="28"/>
                <w:szCs w:val="28"/>
              </w:rPr>
              <w:t>Từ viết tắt</w:t>
            </w:r>
          </w:p>
        </w:tc>
        <w:tc>
          <w:tcPr>
            <w:tcW w:w="3263" w:type="dxa"/>
            <w:vAlign w:val="center"/>
          </w:tcPr>
          <w:p w:rsidR="00533C20" w:rsidRPr="00E77CA4" w:rsidRDefault="00000514" w:rsidP="00027802">
            <w:pPr>
              <w:ind w:left="0" w:firstLine="0"/>
              <w:jc w:val="center"/>
              <w:rPr>
                <w:b/>
                <w:sz w:val="28"/>
                <w:szCs w:val="28"/>
              </w:rPr>
            </w:pPr>
            <w:r w:rsidRPr="00E77CA4">
              <w:rPr>
                <w:b/>
                <w:sz w:val="28"/>
                <w:szCs w:val="28"/>
              </w:rPr>
              <w:t>T</w:t>
            </w:r>
            <w:r w:rsidR="00C02891" w:rsidRPr="00E77CA4">
              <w:rPr>
                <w:b/>
                <w:sz w:val="28"/>
                <w:szCs w:val="28"/>
              </w:rPr>
              <w:t>iếng việt</w:t>
            </w:r>
          </w:p>
        </w:tc>
        <w:tc>
          <w:tcPr>
            <w:tcW w:w="3118" w:type="dxa"/>
            <w:vAlign w:val="center"/>
          </w:tcPr>
          <w:p w:rsidR="00533C20" w:rsidRPr="00E77CA4" w:rsidRDefault="00000514" w:rsidP="00027802">
            <w:pPr>
              <w:ind w:left="0" w:firstLine="0"/>
              <w:jc w:val="center"/>
              <w:rPr>
                <w:b/>
                <w:sz w:val="28"/>
                <w:szCs w:val="28"/>
              </w:rPr>
            </w:pPr>
            <w:r w:rsidRPr="00E77CA4">
              <w:rPr>
                <w:b/>
                <w:sz w:val="28"/>
                <w:szCs w:val="28"/>
              </w:rPr>
              <w:t>T</w:t>
            </w:r>
            <w:r w:rsidR="00C02891" w:rsidRPr="00E77CA4">
              <w:rPr>
                <w:b/>
                <w:sz w:val="28"/>
                <w:szCs w:val="28"/>
              </w:rPr>
              <w:t>iếng anh</w:t>
            </w:r>
          </w:p>
        </w:tc>
      </w:tr>
      <w:tr w:rsidR="002221AF" w:rsidTr="001F7FA6">
        <w:trPr>
          <w:trHeight w:val="412"/>
        </w:trPr>
        <w:tc>
          <w:tcPr>
            <w:tcW w:w="746" w:type="dxa"/>
          </w:tcPr>
          <w:p w:rsidR="00533C20" w:rsidRDefault="00C02891" w:rsidP="00027802">
            <w:pPr>
              <w:ind w:left="0" w:firstLine="0"/>
              <w:jc w:val="center"/>
              <w:rPr>
                <w:sz w:val="28"/>
                <w:szCs w:val="28"/>
              </w:rPr>
            </w:pPr>
            <w:r>
              <w:rPr>
                <w:sz w:val="28"/>
                <w:szCs w:val="28"/>
              </w:rPr>
              <w:t>1</w:t>
            </w:r>
          </w:p>
        </w:tc>
        <w:tc>
          <w:tcPr>
            <w:tcW w:w="1521" w:type="dxa"/>
          </w:tcPr>
          <w:p w:rsidR="00533C20" w:rsidRDefault="005A77A9" w:rsidP="002221AF">
            <w:pPr>
              <w:ind w:left="0" w:firstLine="0"/>
              <w:jc w:val="left"/>
              <w:rPr>
                <w:sz w:val="28"/>
                <w:szCs w:val="28"/>
              </w:rPr>
            </w:pPr>
            <w:r>
              <w:rPr>
                <w:sz w:val="28"/>
                <w:szCs w:val="28"/>
              </w:rPr>
              <w:t>RF</w:t>
            </w:r>
          </w:p>
        </w:tc>
        <w:tc>
          <w:tcPr>
            <w:tcW w:w="3263" w:type="dxa"/>
          </w:tcPr>
          <w:p w:rsidR="00533C20" w:rsidRDefault="005A77A9" w:rsidP="002221AF">
            <w:pPr>
              <w:ind w:left="0" w:firstLine="0"/>
              <w:jc w:val="left"/>
              <w:rPr>
                <w:sz w:val="28"/>
                <w:szCs w:val="28"/>
              </w:rPr>
            </w:pPr>
            <w:r>
              <w:rPr>
                <w:sz w:val="28"/>
                <w:szCs w:val="28"/>
              </w:rPr>
              <w:t>Rừng ngẫu nhiên</w:t>
            </w:r>
          </w:p>
        </w:tc>
        <w:tc>
          <w:tcPr>
            <w:tcW w:w="3118" w:type="dxa"/>
          </w:tcPr>
          <w:p w:rsidR="00533C20" w:rsidRDefault="005A77A9" w:rsidP="002221AF">
            <w:pPr>
              <w:ind w:left="0" w:firstLine="0"/>
              <w:jc w:val="left"/>
              <w:rPr>
                <w:sz w:val="28"/>
                <w:szCs w:val="28"/>
              </w:rPr>
            </w:pPr>
            <w:r>
              <w:rPr>
                <w:sz w:val="28"/>
                <w:szCs w:val="28"/>
              </w:rPr>
              <w:t>Random Forest</w:t>
            </w:r>
          </w:p>
        </w:tc>
      </w:tr>
      <w:tr w:rsidR="002221AF" w:rsidTr="001F7FA6">
        <w:trPr>
          <w:trHeight w:val="880"/>
        </w:trPr>
        <w:tc>
          <w:tcPr>
            <w:tcW w:w="746" w:type="dxa"/>
          </w:tcPr>
          <w:p w:rsidR="00533C20" w:rsidRDefault="00C02891" w:rsidP="00027802">
            <w:pPr>
              <w:ind w:left="0" w:firstLine="0"/>
              <w:jc w:val="center"/>
              <w:rPr>
                <w:sz w:val="28"/>
                <w:szCs w:val="28"/>
              </w:rPr>
            </w:pPr>
            <w:r>
              <w:rPr>
                <w:sz w:val="28"/>
                <w:szCs w:val="28"/>
              </w:rPr>
              <w:t>2</w:t>
            </w:r>
          </w:p>
        </w:tc>
        <w:tc>
          <w:tcPr>
            <w:tcW w:w="1521" w:type="dxa"/>
          </w:tcPr>
          <w:p w:rsidR="00533C20" w:rsidRDefault="005A77A9" w:rsidP="002221AF">
            <w:pPr>
              <w:ind w:left="0" w:firstLine="0"/>
              <w:jc w:val="left"/>
              <w:rPr>
                <w:sz w:val="28"/>
                <w:szCs w:val="28"/>
              </w:rPr>
            </w:pPr>
            <w:r>
              <w:rPr>
                <w:sz w:val="28"/>
                <w:szCs w:val="28"/>
              </w:rPr>
              <w:t>NLP</w:t>
            </w:r>
          </w:p>
        </w:tc>
        <w:tc>
          <w:tcPr>
            <w:tcW w:w="3263" w:type="dxa"/>
          </w:tcPr>
          <w:p w:rsidR="00533C20" w:rsidRDefault="005A77A9" w:rsidP="002221AF">
            <w:pPr>
              <w:ind w:left="0" w:firstLine="0"/>
              <w:jc w:val="left"/>
              <w:rPr>
                <w:sz w:val="28"/>
                <w:szCs w:val="28"/>
              </w:rPr>
            </w:pPr>
            <w:r>
              <w:rPr>
                <w:sz w:val="28"/>
                <w:szCs w:val="28"/>
              </w:rPr>
              <w:t>Xử lý ngôn ngữ tự nhiên</w:t>
            </w:r>
          </w:p>
        </w:tc>
        <w:tc>
          <w:tcPr>
            <w:tcW w:w="3118" w:type="dxa"/>
          </w:tcPr>
          <w:p w:rsidR="00533C20" w:rsidRDefault="005A77A9" w:rsidP="002221AF">
            <w:pPr>
              <w:ind w:left="0" w:firstLine="0"/>
              <w:jc w:val="left"/>
              <w:rPr>
                <w:sz w:val="28"/>
                <w:szCs w:val="28"/>
              </w:rPr>
            </w:pPr>
            <w:r w:rsidRPr="00AC0453">
              <w:rPr>
                <w:sz w:val="28"/>
                <w:szCs w:val="28"/>
              </w:rPr>
              <w:t>Natural Language Processing</w:t>
            </w:r>
          </w:p>
        </w:tc>
      </w:tr>
      <w:tr w:rsidR="002221AF" w:rsidTr="001F7FA6">
        <w:tc>
          <w:tcPr>
            <w:tcW w:w="746" w:type="dxa"/>
          </w:tcPr>
          <w:p w:rsidR="005A77A9" w:rsidRDefault="005A77A9" w:rsidP="00027802">
            <w:pPr>
              <w:ind w:left="0" w:firstLine="0"/>
              <w:jc w:val="center"/>
              <w:rPr>
                <w:sz w:val="28"/>
                <w:szCs w:val="28"/>
              </w:rPr>
            </w:pPr>
            <w:r>
              <w:rPr>
                <w:sz w:val="28"/>
                <w:szCs w:val="28"/>
              </w:rPr>
              <w:t>3</w:t>
            </w:r>
          </w:p>
        </w:tc>
        <w:tc>
          <w:tcPr>
            <w:tcW w:w="1521" w:type="dxa"/>
          </w:tcPr>
          <w:p w:rsidR="005A77A9" w:rsidRDefault="005A77A9" w:rsidP="002221AF">
            <w:pPr>
              <w:ind w:left="0" w:firstLine="0"/>
              <w:jc w:val="left"/>
              <w:rPr>
                <w:sz w:val="28"/>
                <w:szCs w:val="28"/>
              </w:rPr>
            </w:pPr>
            <w:r>
              <w:rPr>
                <w:sz w:val="28"/>
                <w:szCs w:val="28"/>
              </w:rPr>
              <w:t>URL</w:t>
            </w:r>
          </w:p>
        </w:tc>
        <w:tc>
          <w:tcPr>
            <w:tcW w:w="3263" w:type="dxa"/>
          </w:tcPr>
          <w:p w:rsidR="005A77A9" w:rsidRDefault="005A77A9" w:rsidP="002221AF">
            <w:pPr>
              <w:ind w:left="0" w:firstLine="0"/>
              <w:jc w:val="left"/>
              <w:rPr>
                <w:sz w:val="28"/>
                <w:szCs w:val="28"/>
              </w:rPr>
            </w:pPr>
            <w:r w:rsidRPr="005A77A9">
              <w:rPr>
                <w:sz w:val="28"/>
                <w:szCs w:val="28"/>
              </w:rPr>
              <w:t>Định vị Tài nguyên thống nhất</w:t>
            </w:r>
          </w:p>
        </w:tc>
        <w:tc>
          <w:tcPr>
            <w:tcW w:w="3118" w:type="dxa"/>
          </w:tcPr>
          <w:p w:rsidR="005A77A9" w:rsidRPr="00AC0453" w:rsidRDefault="005A77A9" w:rsidP="002221AF">
            <w:pPr>
              <w:ind w:left="0" w:firstLine="0"/>
              <w:jc w:val="left"/>
              <w:rPr>
                <w:sz w:val="28"/>
                <w:szCs w:val="28"/>
              </w:rPr>
            </w:pPr>
            <w:r w:rsidRPr="00AC0453">
              <w:rPr>
                <w:sz w:val="28"/>
                <w:szCs w:val="28"/>
              </w:rPr>
              <w:t>Uniform Resource Locator</w:t>
            </w:r>
          </w:p>
        </w:tc>
      </w:tr>
      <w:tr w:rsidR="00611FF2" w:rsidTr="001F7FA6">
        <w:tc>
          <w:tcPr>
            <w:tcW w:w="746" w:type="dxa"/>
          </w:tcPr>
          <w:p w:rsidR="00611FF2" w:rsidRDefault="00611FF2" w:rsidP="00027802">
            <w:pPr>
              <w:ind w:left="0" w:firstLine="0"/>
              <w:jc w:val="center"/>
              <w:rPr>
                <w:sz w:val="28"/>
                <w:szCs w:val="28"/>
              </w:rPr>
            </w:pPr>
            <w:r>
              <w:rPr>
                <w:sz w:val="28"/>
                <w:szCs w:val="28"/>
              </w:rPr>
              <w:t>4</w:t>
            </w:r>
          </w:p>
        </w:tc>
        <w:tc>
          <w:tcPr>
            <w:tcW w:w="1521" w:type="dxa"/>
          </w:tcPr>
          <w:p w:rsidR="00611FF2" w:rsidRDefault="00611FF2" w:rsidP="002221AF">
            <w:pPr>
              <w:ind w:left="0" w:firstLine="0"/>
              <w:jc w:val="left"/>
              <w:rPr>
                <w:sz w:val="28"/>
                <w:szCs w:val="28"/>
              </w:rPr>
            </w:pPr>
            <w:r w:rsidRPr="007C23EE">
              <w:rPr>
                <w:sz w:val="28"/>
                <w:szCs w:val="28"/>
              </w:rPr>
              <w:t>PCA-RF</w:t>
            </w:r>
          </w:p>
        </w:tc>
        <w:tc>
          <w:tcPr>
            <w:tcW w:w="3263" w:type="dxa"/>
          </w:tcPr>
          <w:p w:rsidR="00611FF2" w:rsidRPr="005A77A9" w:rsidRDefault="00611FF2" w:rsidP="002221AF">
            <w:pPr>
              <w:ind w:left="0" w:firstLine="0"/>
              <w:jc w:val="left"/>
              <w:rPr>
                <w:sz w:val="28"/>
                <w:szCs w:val="28"/>
              </w:rPr>
            </w:pPr>
            <w:r>
              <w:rPr>
                <w:sz w:val="28"/>
                <w:szCs w:val="28"/>
              </w:rPr>
              <w:t>Phân tích thành phần chính của Rừng ngẫu nhiên</w:t>
            </w:r>
          </w:p>
        </w:tc>
        <w:tc>
          <w:tcPr>
            <w:tcW w:w="3118" w:type="dxa"/>
          </w:tcPr>
          <w:p w:rsidR="00611FF2" w:rsidRPr="00AC0453" w:rsidRDefault="00611FF2" w:rsidP="002221AF">
            <w:pPr>
              <w:ind w:left="0" w:firstLine="0"/>
              <w:jc w:val="left"/>
              <w:rPr>
                <w:sz w:val="28"/>
                <w:szCs w:val="28"/>
              </w:rPr>
            </w:pPr>
            <w:r>
              <w:rPr>
                <w:sz w:val="28"/>
                <w:szCs w:val="28"/>
              </w:rPr>
              <w:t>Principal Component A</w:t>
            </w:r>
            <w:r w:rsidRPr="007C23EE">
              <w:rPr>
                <w:sz w:val="28"/>
                <w:szCs w:val="28"/>
              </w:rPr>
              <w:t>nalysis Random Forest</w:t>
            </w:r>
          </w:p>
        </w:tc>
      </w:tr>
      <w:tr w:rsidR="00611FF2" w:rsidTr="001F7FA6">
        <w:tc>
          <w:tcPr>
            <w:tcW w:w="746" w:type="dxa"/>
          </w:tcPr>
          <w:p w:rsidR="00611FF2" w:rsidRDefault="00611FF2" w:rsidP="00027802">
            <w:pPr>
              <w:ind w:left="0" w:firstLine="0"/>
              <w:jc w:val="center"/>
              <w:rPr>
                <w:sz w:val="28"/>
                <w:szCs w:val="28"/>
              </w:rPr>
            </w:pPr>
            <w:r>
              <w:rPr>
                <w:sz w:val="28"/>
                <w:szCs w:val="28"/>
              </w:rPr>
              <w:t>5</w:t>
            </w:r>
          </w:p>
        </w:tc>
        <w:tc>
          <w:tcPr>
            <w:tcW w:w="1521" w:type="dxa"/>
          </w:tcPr>
          <w:p w:rsidR="00611FF2" w:rsidRDefault="00611FF2" w:rsidP="002221AF">
            <w:pPr>
              <w:ind w:left="0" w:firstLine="0"/>
              <w:jc w:val="left"/>
              <w:rPr>
                <w:sz w:val="28"/>
                <w:szCs w:val="28"/>
              </w:rPr>
            </w:pPr>
            <w:r>
              <w:rPr>
                <w:sz w:val="28"/>
                <w:szCs w:val="28"/>
              </w:rPr>
              <w:t>oRFs</w:t>
            </w:r>
          </w:p>
        </w:tc>
        <w:tc>
          <w:tcPr>
            <w:tcW w:w="3263" w:type="dxa"/>
          </w:tcPr>
          <w:p w:rsidR="00611FF2" w:rsidRPr="005A77A9" w:rsidRDefault="00611FF2" w:rsidP="002221AF">
            <w:pPr>
              <w:ind w:left="0" w:firstLine="0"/>
              <w:jc w:val="left"/>
              <w:rPr>
                <w:sz w:val="28"/>
                <w:szCs w:val="28"/>
              </w:rPr>
            </w:pPr>
            <w:r>
              <w:rPr>
                <w:sz w:val="28"/>
                <w:szCs w:val="28"/>
              </w:rPr>
              <w:t>Rừng ngẫu nhiên xiên</w:t>
            </w:r>
          </w:p>
        </w:tc>
        <w:tc>
          <w:tcPr>
            <w:tcW w:w="3118" w:type="dxa"/>
          </w:tcPr>
          <w:p w:rsidR="00611FF2" w:rsidRPr="00AC0453" w:rsidRDefault="00611FF2" w:rsidP="002221AF">
            <w:pPr>
              <w:ind w:left="0" w:firstLine="0"/>
              <w:jc w:val="left"/>
              <w:rPr>
                <w:sz w:val="28"/>
                <w:szCs w:val="28"/>
              </w:rPr>
            </w:pPr>
            <w:r w:rsidRPr="007C23EE">
              <w:rPr>
                <w:sz w:val="28"/>
                <w:szCs w:val="28"/>
              </w:rPr>
              <w:t>oblique Random Forests</w:t>
            </w:r>
          </w:p>
        </w:tc>
      </w:tr>
      <w:tr w:rsidR="002221AF" w:rsidTr="001F7FA6">
        <w:tc>
          <w:tcPr>
            <w:tcW w:w="746" w:type="dxa"/>
          </w:tcPr>
          <w:p w:rsidR="002221AF" w:rsidRDefault="002221AF" w:rsidP="00027802">
            <w:pPr>
              <w:ind w:left="0" w:firstLine="0"/>
              <w:jc w:val="center"/>
              <w:rPr>
                <w:sz w:val="28"/>
                <w:szCs w:val="28"/>
              </w:rPr>
            </w:pPr>
            <w:r>
              <w:rPr>
                <w:sz w:val="28"/>
                <w:szCs w:val="28"/>
              </w:rPr>
              <w:t>7</w:t>
            </w:r>
          </w:p>
        </w:tc>
        <w:tc>
          <w:tcPr>
            <w:tcW w:w="1521" w:type="dxa"/>
          </w:tcPr>
          <w:p w:rsidR="002221AF" w:rsidRDefault="002221AF" w:rsidP="002221AF">
            <w:pPr>
              <w:ind w:left="0" w:firstLine="0"/>
              <w:jc w:val="left"/>
            </w:pPr>
            <w:r>
              <w:t>HEFS</w:t>
            </w:r>
          </w:p>
        </w:tc>
        <w:tc>
          <w:tcPr>
            <w:tcW w:w="3263" w:type="dxa"/>
          </w:tcPr>
          <w:p w:rsidR="002221AF" w:rsidRDefault="002221AF" w:rsidP="002221AF">
            <w:pPr>
              <w:ind w:left="0" w:firstLine="0"/>
              <w:jc w:val="left"/>
              <w:rPr>
                <w:sz w:val="28"/>
                <w:szCs w:val="28"/>
              </w:rPr>
            </w:pPr>
            <w:r>
              <w:rPr>
                <w:sz w:val="28"/>
                <w:szCs w:val="28"/>
              </w:rPr>
              <w:t>Lựa chọn tính năng đồng bộ lai</w:t>
            </w:r>
          </w:p>
        </w:tc>
        <w:tc>
          <w:tcPr>
            <w:tcW w:w="3118" w:type="dxa"/>
          </w:tcPr>
          <w:p w:rsidR="002221AF" w:rsidRDefault="002221AF" w:rsidP="002221AF">
            <w:pPr>
              <w:ind w:left="0" w:firstLine="0"/>
              <w:jc w:val="left"/>
              <w:rPr>
                <w:sz w:val="28"/>
                <w:szCs w:val="28"/>
              </w:rPr>
            </w:pPr>
            <w:r w:rsidRPr="006D29FE">
              <w:rPr>
                <w:sz w:val="28"/>
                <w:szCs w:val="28"/>
              </w:rPr>
              <w:t>Hybrid Ensemble Feature Selection</w:t>
            </w:r>
          </w:p>
        </w:tc>
      </w:tr>
      <w:tr w:rsidR="006D29FE" w:rsidTr="001F7FA6">
        <w:tc>
          <w:tcPr>
            <w:tcW w:w="746" w:type="dxa"/>
          </w:tcPr>
          <w:p w:rsidR="006D29FE" w:rsidRDefault="006D29FE" w:rsidP="00027802">
            <w:pPr>
              <w:ind w:left="0" w:firstLine="0"/>
              <w:jc w:val="center"/>
              <w:rPr>
                <w:sz w:val="28"/>
                <w:szCs w:val="28"/>
              </w:rPr>
            </w:pPr>
            <w:r>
              <w:rPr>
                <w:sz w:val="28"/>
                <w:szCs w:val="28"/>
              </w:rPr>
              <w:t>8</w:t>
            </w:r>
          </w:p>
        </w:tc>
        <w:tc>
          <w:tcPr>
            <w:tcW w:w="1521" w:type="dxa"/>
          </w:tcPr>
          <w:p w:rsidR="006D29FE" w:rsidRDefault="006D29FE" w:rsidP="002221AF">
            <w:pPr>
              <w:ind w:left="0" w:firstLine="0"/>
              <w:jc w:val="left"/>
            </w:pPr>
            <w:r>
              <w:t>CDF-g</w:t>
            </w:r>
          </w:p>
        </w:tc>
        <w:tc>
          <w:tcPr>
            <w:tcW w:w="3263" w:type="dxa"/>
          </w:tcPr>
          <w:p w:rsidR="006D29FE" w:rsidRPr="006D29FE" w:rsidRDefault="006D29FE" w:rsidP="002221AF">
            <w:pPr>
              <w:ind w:left="0" w:firstLine="0"/>
              <w:jc w:val="left"/>
              <w:rPr>
                <w:sz w:val="28"/>
                <w:szCs w:val="28"/>
              </w:rPr>
            </w:pPr>
            <w:r w:rsidRPr="006D29FE">
              <w:rPr>
                <w:sz w:val="28"/>
                <w:szCs w:val="28"/>
              </w:rPr>
              <w:t>Chức năng phân phối tích lũy gradient</w:t>
            </w:r>
          </w:p>
        </w:tc>
        <w:tc>
          <w:tcPr>
            <w:tcW w:w="3118" w:type="dxa"/>
          </w:tcPr>
          <w:p w:rsidR="006D29FE" w:rsidRPr="006D29FE" w:rsidRDefault="006D29FE" w:rsidP="002221AF">
            <w:pPr>
              <w:ind w:left="0" w:firstLine="0"/>
              <w:jc w:val="left"/>
              <w:rPr>
                <w:sz w:val="28"/>
                <w:szCs w:val="28"/>
              </w:rPr>
            </w:pPr>
            <w:r w:rsidRPr="006D29FE">
              <w:rPr>
                <w:sz w:val="28"/>
                <w:szCs w:val="28"/>
              </w:rPr>
              <w:t>Cumulative Distribution Function gradient</w:t>
            </w:r>
          </w:p>
        </w:tc>
      </w:tr>
      <w:tr w:rsidR="006D29FE" w:rsidTr="001F7FA6">
        <w:tc>
          <w:tcPr>
            <w:tcW w:w="746" w:type="dxa"/>
          </w:tcPr>
          <w:p w:rsidR="006D29FE" w:rsidRDefault="006D29FE" w:rsidP="00027802">
            <w:pPr>
              <w:ind w:left="0" w:firstLine="0"/>
              <w:jc w:val="center"/>
              <w:rPr>
                <w:sz w:val="28"/>
                <w:szCs w:val="28"/>
              </w:rPr>
            </w:pPr>
            <w:r>
              <w:rPr>
                <w:sz w:val="28"/>
                <w:szCs w:val="28"/>
              </w:rPr>
              <w:t>9</w:t>
            </w:r>
          </w:p>
        </w:tc>
        <w:tc>
          <w:tcPr>
            <w:tcW w:w="1521" w:type="dxa"/>
          </w:tcPr>
          <w:p w:rsidR="006D29FE" w:rsidRDefault="006D29FE" w:rsidP="002221AF">
            <w:pPr>
              <w:ind w:left="0" w:firstLine="0"/>
              <w:jc w:val="left"/>
            </w:pPr>
            <w:r>
              <w:t>UCI</w:t>
            </w:r>
          </w:p>
        </w:tc>
        <w:tc>
          <w:tcPr>
            <w:tcW w:w="3263" w:type="dxa"/>
          </w:tcPr>
          <w:p w:rsidR="006D29FE" w:rsidRPr="006D29FE" w:rsidRDefault="006D29FE" w:rsidP="002221AF">
            <w:pPr>
              <w:ind w:left="0" w:firstLine="0"/>
              <w:jc w:val="left"/>
              <w:rPr>
                <w:sz w:val="28"/>
                <w:szCs w:val="28"/>
              </w:rPr>
            </w:pPr>
            <w:r>
              <w:rPr>
                <w:sz w:val="28"/>
                <w:szCs w:val="28"/>
              </w:rPr>
              <w:t xml:space="preserve">Trường đại học </w:t>
            </w:r>
            <w:r w:rsidRPr="006D29FE">
              <w:rPr>
                <w:sz w:val="28"/>
                <w:szCs w:val="28"/>
              </w:rPr>
              <w:t>California, Irvine</w:t>
            </w:r>
          </w:p>
        </w:tc>
        <w:tc>
          <w:tcPr>
            <w:tcW w:w="3118" w:type="dxa"/>
          </w:tcPr>
          <w:p w:rsidR="006D29FE" w:rsidRPr="006D29FE" w:rsidRDefault="006D29FE" w:rsidP="002221AF">
            <w:pPr>
              <w:ind w:left="0" w:firstLine="0"/>
              <w:jc w:val="left"/>
              <w:rPr>
                <w:sz w:val="28"/>
                <w:szCs w:val="28"/>
              </w:rPr>
            </w:pPr>
            <w:r w:rsidRPr="006D29FE">
              <w:rPr>
                <w:sz w:val="28"/>
                <w:szCs w:val="28"/>
              </w:rPr>
              <w:t>University of California, Irvine</w:t>
            </w:r>
          </w:p>
        </w:tc>
      </w:tr>
      <w:tr w:rsidR="00F5282E" w:rsidTr="001F7FA6">
        <w:trPr>
          <w:trHeight w:val="423"/>
        </w:trPr>
        <w:tc>
          <w:tcPr>
            <w:tcW w:w="746" w:type="dxa"/>
          </w:tcPr>
          <w:p w:rsidR="00F5282E" w:rsidRDefault="00F5282E" w:rsidP="00027802">
            <w:pPr>
              <w:ind w:left="0" w:firstLine="0"/>
              <w:jc w:val="center"/>
              <w:rPr>
                <w:sz w:val="28"/>
                <w:szCs w:val="28"/>
              </w:rPr>
            </w:pPr>
            <w:r>
              <w:rPr>
                <w:sz w:val="28"/>
                <w:szCs w:val="28"/>
              </w:rPr>
              <w:t>10</w:t>
            </w:r>
          </w:p>
        </w:tc>
        <w:tc>
          <w:tcPr>
            <w:tcW w:w="1521" w:type="dxa"/>
          </w:tcPr>
          <w:p w:rsidR="00F5282E" w:rsidRDefault="00F5282E" w:rsidP="002221AF">
            <w:pPr>
              <w:ind w:left="0" w:firstLine="0"/>
              <w:jc w:val="left"/>
            </w:pPr>
            <w:r>
              <w:t>CSDL</w:t>
            </w:r>
          </w:p>
        </w:tc>
        <w:tc>
          <w:tcPr>
            <w:tcW w:w="3263" w:type="dxa"/>
          </w:tcPr>
          <w:p w:rsidR="00F5282E" w:rsidRDefault="00F5282E" w:rsidP="002221AF">
            <w:pPr>
              <w:ind w:left="0" w:firstLine="0"/>
              <w:jc w:val="left"/>
              <w:rPr>
                <w:sz w:val="28"/>
                <w:szCs w:val="28"/>
              </w:rPr>
            </w:pPr>
            <w:r>
              <w:rPr>
                <w:sz w:val="28"/>
                <w:szCs w:val="28"/>
              </w:rPr>
              <w:t>Cơ sở dữ liệu</w:t>
            </w:r>
          </w:p>
        </w:tc>
        <w:tc>
          <w:tcPr>
            <w:tcW w:w="3118" w:type="dxa"/>
          </w:tcPr>
          <w:p w:rsidR="00F5282E" w:rsidRPr="006D29FE" w:rsidRDefault="00F5282E" w:rsidP="002221AF">
            <w:pPr>
              <w:ind w:left="0" w:firstLine="0"/>
              <w:jc w:val="left"/>
              <w:rPr>
                <w:sz w:val="28"/>
                <w:szCs w:val="28"/>
              </w:rPr>
            </w:pPr>
          </w:p>
        </w:tc>
      </w:tr>
      <w:tr w:rsidR="00C33546" w:rsidTr="001F7FA6">
        <w:tc>
          <w:tcPr>
            <w:tcW w:w="746" w:type="dxa"/>
          </w:tcPr>
          <w:p w:rsidR="00C33546" w:rsidRDefault="00C33546" w:rsidP="00027802">
            <w:pPr>
              <w:ind w:left="0" w:firstLine="0"/>
              <w:jc w:val="center"/>
              <w:rPr>
                <w:sz w:val="28"/>
                <w:szCs w:val="28"/>
              </w:rPr>
            </w:pPr>
            <w:r>
              <w:rPr>
                <w:sz w:val="28"/>
                <w:szCs w:val="28"/>
              </w:rPr>
              <w:t>11</w:t>
            </w:r>
          </w:p>
        </w:tc>
        <w:tc>
          <w:tcPr>
            <w:tcW w:w="1521" w:type="dxa"/>
          </w:tcPr>
          <w:p w:rsidR="00C33546" w:rsidRDefault="00C33546" w:rsidP="002221AF">
            <w:pPr>
              <w:ind w:left="0" w:firstLine="0"/>
              <w:jc w:val="left"/>
            </w:pPr>
            <w:r>
              <w:t>DT</w:t>
            </w:r>
          </w:p>
        </w:tc>
        <w:tc>
          <w:tcPr>
            <w:tcW w:w="3263" w:type="dxa"/>
          </w:tcPr>
          <w:p w:rsidR="00C33546" w:rsidRDefault="00C33546" w:rsidP="002221AF">
            <w:pPr>
              <w:ind w:left="0" w:firstLine="0"/>
              <w:jc w:val="left"/>
              <w:rPr>
                <w:sz w:val="28"/>
                <w:szCs w:val="28"/>
              </w:rPr>
            </w:pPr>
            <w:r w:rsidRPr="00F422CC">
              <w:rPr>
                <w:szCs w:val="24"/>
              </w:rPr>
              <w:t>Decision Tree</w:t>
            </w:r>
          </w:p>
        </w:tc>
        <w:tc>
          <w:tcPr>
            <w:tcW w:w="3118" w:type="dxa"/>
          </w:tcPr>
          <w:p w:rsidR="00C33546" w:rsidRPr="006D29FE" w:rsidRDefault="00C33546" w:rsidP="002221AF">
            <w:pPr>
              <w:ind w:left="0" w:firstLine="0"/>
              <w:jc w:val="left"/>
              <w:rPr>
                <w:sz w:val="28"/>
                <w:szCs w:val="28"/>
              </w:rPr>
            </w:pPr>
            <w:r>
              <w:rPr>
                <w:sz w:val="28"/>
                <w:szCs w:val="28"/>
              </w:rPr>
              <w:t>Cây quyết định</w:t>
            </w:r>
          </w:p>
        </w:tc>
      </w:tr>
    </w:tbl>
    <w:p w:rsidR="005829CB" w:rsidRPr="00AC0453" w:rsidRDefault="005829CB" w:rsidP="00000514">
      <w:pPr>
        <w:ind w:hanging="430"/>
        <w:rPr>
          <w:sz w:val="28"/>
          <w:szCs w:val="28"/>
        </w:rPr>
        <w:sectPr w:rsidR="005829CB" w:rsidRPr="00AC0453" w:rsidSect="00CE29E8">
          <w:footerReference w:type="default" r:id="rId15"/>
          <w:pgSz w:w="12240" w:h="15840"/>
          <w:pgMar w:top="1440" w:right="1440" w:bottom="1440" w:left="1440" w:header="720" w:footer="720" w:gutter="0"/>
          <w:pgNumType w:fmt="upperRoman"/>
          <w:cols w:space="720"/>
          <w:docGrid w:linePitch="360"/>
        </w:sectPr>
      </w:pPr>
    </w:p>
    <w:p w:rsidR="008C7056" w:rsidRPr="00E558D4" w:rsidRDefault="00CE29E8" w:rsidP="00CE29E8">
      <w:pPr>
        <w:pStyle w:val="Heading1"/>
        <w:rPr>
          <w:rFonts w:cs="Times New Roman"/>
          <w:b/>
          <w:color w:val="auto"/>
          <w:sz w:val="32"/>
        </w:rPr>
      </w:pPr>
      <w:bookmarkStart w:id="16" w:name="_Toc1462112"/>
      <w:bookmarkStart w:id="17" w:name="_Toc3462668"/>
      <w:bookmarkStart w:id="18" w:name="_Toc6825037"/>
      <w:r w:rsidRPr="00E558D4">
        <w:rPr>
          <w:rFonts w:cs="Times New Roman"/>
          <w:b/>
          <w:color w:val="auto"/>
          <w:sz w:val="32"/>
        </w:rPr>
        <w:lastRenderedPageBreak/>
        <w:t>PHẦ</w:t>
      </w:r>
      <w:r w:rsidR="00B3315F" w:rsidRPr="00E558D4">
        <w:rPr>
          <w:rFonts w:cs="Times New Roman"/>
          <w:b/>
          <w:color w:val="auto"/>
          <w:sz w:val="32"/>
        </w:rPr>
        <w:t>N I</w:t>
      </w:r>
      <w:r w:rsidRPr="00E558D4">
        <w:rPr>
          <w:rFonts w:cs="Times New Roman"/>
          <w:b/>
          <w:color w:val="auto"/>
          <w:sz w:val="32"/>
        </w:rPr>
        <w:t>. MỞ ĐẦU</w:t>
      </w:r>
      <w:bookmarkEnd w:id="16"/>
      <w:bookmarkEnd w:id="17"/>
      <w:bookmarkEnd w:id="18"/>
    </w:p>
    <w:p w:rsidR="00717FBC" w:rsidRPr="00E077D2" w:rsidRDefault="00717FBC" w:rsidP="007460B0">
      <w:pPr>
        <w:pStyle w:val="ListParagraph"/>
        <w:numPr>
          <w:ilvl w:val="0"/>
          <w:numId w:val="1"/>
        </w:numPr>
        <w:outlineLvl w:val="1"/>
        <w:rPr>
          <w:rFonts w:eastAsia="Times New Roman"/>
          <w:b/>
          <w:color w:val="212121"/>
          <w:sz w:val="28"/>
          <w:szCs w:val="28"/>
          <w:lang w:val="vi-VN"/>
        </w:rPr>
      </w:pPr>
      <w:bookmarkStart w:id="19" w:name="_Toc3462669"/>
      <w:bookmarkStart w:id="20" w:name="_Toc6825038"/>
      <w:r w:rsidRPr="00E077D2">
        <w:rPr>
          <w:rFonts w:eastAsia="Times New Roman"/>
          <w:b/>
          <w:color w:val="212121"/>
          <w:sz w:val="28"/>
          <w:szCs w:val="28"/>
          <w:lang w:val="vi-VN"/>
        </w:rPr>
        <w:t>Lý do chọn đề tài.</w:t>
      </w:r>
      <w:bookmarkEnd w:id="19"/>
      <w:bookmarkEnd w:id="20"/>
    </w:p>
    <w:p w:rsidR="007460B0" w:rsidRDefault="007460B0" w:rsidP="0044518F">
      <w:pPr>
        <w:pStyle w:val="ListParagraph"/>
        <w:ind w:left="426" w:firstLine="567"/>
      </w:pPr>
      <w:r w:rsidRPr="00312D71">
        <w:t>Internet</w:t>
      </w:r>
      <w:r w:rsidR="00BF3769">
        <w:t xml:space="preserve"> ngày càng phát triển nhanh chóng</w:t>
      </w:r>
      <w:r w:rsidRPr="00312D71">
        <w:t>, người dùng</w:t>
      </w:r>
      <w:r w:rsidR="00BF3769">
        <w:t xml:space="preserve"> bắt đầu</w:t>
      </w:r>
      <w:r w:rsidRPr="00312D71">
        <w:t xml:space="preserve"> thay đổi</w:t>
      </w:r>
      <w:r w:rsidR="00BF3769">
        <w:t xml:space="preserve"> các</w:t>
      </w:r>
      <w:r w:rsidRPr="00312D71">
        <w:t xml:space="preserve"> sở thích của họ</w:t>
      </w:r>
      <w:r w:rsidR="00BF3769">
        <w:t xml:space="preserve"> như giải trí, học tập, làm việc,</w:t>
      </w:r>
      <w:r w:rsidRPr="00312D71">
        <w:t xml:space="preserve"> mua sắm truyền thố</w:t>
      </w:r>
      <w:r w:rsidR="00BF3769">
        <w:t>ng sang sử dụng các dịch vụ</w:t>
      </w:r>
      <w:r w:rsidRPr="00312D71">
        <w:t xml:space="preserve"> thông qua Internet.</w:t>
      </w:r>
      <w:r w:rsidR="0045059E">
        <w:t xml:space="preserve"> </w:t>
      </w:r>
      <w:r w:rsidR="009F611F">
        <w:t xml:space="preserve">Kéo </w:t>
      </w:r>
      <w:proofErr w:type="gramStart"/>
      <w:r w:rsidR="009F611F">
        <w:t>theo</w:t>
      </w:r>
      <w:proofErr w:type="gramEnd"/>
      <w:r w:rsidR="009F611F">
        <w:t xml:space="preserve"> đó, việc lợi dụng Internet để lừa đảo ngày càng gia tăng. Những kẻ lừa đảo sử dụng nhiều chiêu trò khác nhau để người dùng mắc bẫy từ đó thu thập các thông tin như tên người dùng, mật khẩu, thẻ ngân hàng</w:t>
      </w:r>
      <w:r w:rsidR="00CA115B">
        <w:t>, số điện thoại</w:t>
      </w:r>
      <w:r w:rsidR="009F611F">
        <w:t xml:space="preserve">... Các thông tin này sau đó được sử dụng cho các hành </w:t>
      </w:r>
      <w:proofErr w:type="gramStart"/>
      <w:r w:rsidR="009F611F">
        <w:t>vi</w:t>
      </w:r>
      <w:proofErr w:type="gramEnd"/>
      <w:r w:rsidR="009F611F">
        <w:t xml:space="preserve"> lừa đảo chủ yếu liên quan đến chiếm đoạt tài sản. Một vấn đề đặt ra là phân biệt giữa trang web lừa đảo và </w:t>
      </w:r>
      <w:r w:rsidR="008532CB">
        <w:t>hợp pháp</w:t>
      </w:r>
      <w:r w:rsidR="009F611F">
        <w:t>.</w:t>
      </w:r>
      <w:r w:rsidR="00CA115B">
        <w:t xml:space="preserve"> Các trang web lừa đảo ngày càng tinh </w:t>
      </w:r>
      <w:proofErr w:type="gramStart"/>
      <w:r w:rsidR="00CA115B">
        <w:t>vi</w:t>
      </w:r>
      <w:proofErr w:type="gramEnd"/>
      <w:r w:rsidR="00CA115B">
        <w:t xml:space="preserve"> hơn và rất khó có thể nhận ra.</w:t>
      </w:r>
      <w:r w:rsidR="009F611F">
        <w:t xml:space="preserve"> Mặc dù đã có nhiều phương pháp và kỹ thuật khác nhau</w:t>
      </w:r>
      <w:r w:rsidR="00CA115B">
        <w:t xml:space="preserve"> được đưa ra</w:t>
      </w:r>
      <w:r w:rsidR="009F611F">
        <w:t xml:space="preserve"> nhưng vẫn chưa có sự đồ</w:t>
      </w:r>
      <w:r w:rsidR="00D7302E">
        <w:t>ng nhất</w:t>
      </w:r>
      <w:r w:rsidR="009F611F">
        <w:t xml:space="preserve"> về phương pháp tốt nhất </w:t>
      </w:r>
      <w:r w:rsidR="00CA115B">
        <w:t>và các tính năng tối ưu trong việc đánh giá một trang web có phải là lừa đả</w:t>
      </w:r>
      <w:r w:rsidR="00820633">
        <w:t>o hay không.</w:t>
      </w:r>
      <w:r w:rsidR="009F611F">
        <w:t xml:space="preserve"> Trong </w:t>
      </w:r>
      <w:r w:rsidR="001F7FA6">
        <w:t>khóa luận</w:t>
      </w:r>
      <w:r w:rsidR="009F611F">
        <w:t xml:space="preserve"> này, </w:t>
      </w:r>
      <w:r w:rsidR="00991BEC">
        <w:t xml:space="preserve">chúng </w:t>
      </w:r>
      <w:r w:rsidR="009F611F">
        <w:t>tôi tiến hành nghiên cứu về việc phát hiện Website lừa đảo dựa trên mô hình phân lớp Random Forest.</w:t>
      </w:r>
    </w:p>
    <w:p w:rsidR="005748CB" w:rsidRPr="005748CB" w:rsidRDefault="005748CB" w:rsidP="0044518F">
      <w:pPr>
        <w:pStyle w:val="ListParagraph"/>
        <w:ind w:left="426" w:firstLine="567"/>
        <w:rPr>
          <w:sz w:val="16"/>
          <w:szCs w:val="16"/>
        </w:rPr>
      </w:pPr>
    </w:p>
    <w:p w:rsidR="00A700BD" w:rsidRPr="00E077D2" w:rsidRDefault="00717FBC" w:rsidP="007460B0">
      <w:pPr>
        <w:pStyle w:val="ListParagraph"/>
        <w:numPr>
          <w:ilvl w:val="0"/>
          <w:numId w:val="1"/>
        </w:numPr>
        <w:outlineLvl w:val="1"/>
        <w:rPr>
          <w:rFonts w:eastAsia="Times New Roman"/>
          <w:b/>
          <w:color w:val="212121"/>
          <w:sz w:val="28"/>
          <w:szCs w:val="28"/>
          <w:lang w:val="vi-VN"/>
        </w:rPr>
      </w:pPr>
      <w:bookmarkStart w:id="21" w:name="_Toc3462670"/>
      <w:bookmarkStart w:id="22" w:name="_Toc6825039"/>
      <w:r w:rsidRPr="00E077D2">
        <w:rPr>
          <w:rFonts w:eastAsia="Times New Roman"/>
          <w:b/>
          <w:color w:val="212121"/>
          <w:sz w:val="28"/>
          <w:szCs w:val="28"/>
          <w:lang w:val="vi-VN"/>
        </w:rPr>
        <w:t>Mục tiêu nghiên cứu.</w:t>
      </w:r>
      <w:bookmarkEnd w:id="21"/>
      <w:bookmarkEnd w:id="22"/>
    </w:p>
    <w:p w:rsidR="00C34A57" w:rsidRDefault="007766CD" w:rsidP="0044518F">
      <w:pPr>
        <w:pStyle w:val="ListParagraph"/>
        <w:ind w:left="426" w:firstLine="567"/>
      </w:pPr>
      <w:r>
        <w:t>Mục tiêu của khóa luận</w:t>
      </w:r>
      <w:r w:rsidR="00FB7D3B">
        <w:t xml:space="preserve"> là </w:t>
      </w:r>
      <w:proofErr w:type="gramStart"/>
      <w:r w:rsidR="00FB7D3B">
        <w:t>thu</w:t>
      </w:r>
      <w:proofErr w:type="gramEnd"/>
      <w:r w:rsidR="00FB7D3B">
        <w:t xml:space="preserve"> thập dữ liệu vào tiến hành </w:t>
      </w:r>
      <w:r w:rsidR="00222654">
        <w:t xml:space="preserve">huấn luyện và kiếm thử dữ </w:t>
      </w:r>
      <w:r w:rsidR="00FB7D3B">
        <w:t>liệ</w:t>
      </w:r>
      <w:r w:rsidR="00222654">
        <w:t xml:space="preserve">u với </w:t>
      </w:r>
      <w:r w:rsidR="00FB7D3B">
        <w:t>các bộ phân lớp trên Weka.</w:t>
      </w:r>
    </w:p>
    <w:p w:rsidR="00FB7D3B" w:rsidRDefault="00FB7D3B" w:rsidP="0044518F">
      <w:pPr>
        <w:pStyle w:val="ListParagraph"/>
        <w:ind w:left="426" w:firstLine="567"/>
      </w:pPr>
      <w:r>
        <w:t>Sau đó, xây dựng một ứng dụng trên Java Swing để tiế</w:t>
      </w:r>
      <w:r w:rsidR="00656844">
        <w:t xml:space="preserve">n hành </w:t>
      </w:r>
      <w:r>
        <w:t xml:space="preserve">dự đoán từ các bộ dữ liệu không nhãn (Unlabel Set) dự đoán nhãn lớp cho bộ dữ liệu đó. </w:t>
      </w:r>
    </w:p>
    <w:p w:rsidR="005748CB" w:rsidRPr="005748CB" w:rsidRDefault="005748CB" w:rsidP="0044518F">
      <w:pPr>
        <w:pStyle w:val="ListParagraph"/>
        <w:ind w:left="426" w:firstLine="567"/>
        <w:rPr>
          <w:sz w:val="16"/>
          <w:szCs w:val="16"/>
        </w:rPr>
      </w:pPr>
    </w:p>
    <w:p w:rsidR="00717FBC" w:rsidRPr="00E077D2" w:rsidRDefault="00717FBC" w:rsidP="007460B0">
      <w:pPr>
        <w:pStyle w:val="ListParagraph"/>
        <w:numPr>
          <w:ilvl w:val="0"/>
          <w:numId w:val="1"/>
        </w:numPr>
        <w:outlineLvl w:val="1"/>
        <w:rPr>
          <w:rFonts w:eastAsia="Times New Roman"/>
          <w:b/>
          <w:color w:val="212121"/>
          <w:sz w:val="28"/>
          <w:szCs w:val="28"/>
          <w:lang w:val="vi-VN"/>
        </w:rPr>
      </w:pPr>
      <w:bookmarkStart w:id="23" w:name="_Toc3462671"/>
      <w:bookmarkStart w:id="24" w:name="_Toc6825040"/>
      <w:r w:rsidRPr="00E077D2">
        <w:rPr>
          <w:rFonts w:eastAsia="Times New Roman"/>
          <w:b/>
          <w:color w:val="212121"/>
          <w:sz w:val="28"/>
          <w:szCs w:val="28"/>
          <w:lang w:val="vi-VN"/>
        </w:rPr>
        <w:t>Đối tượng nghiên cứu.</w:t>
      </w:r>
      <w:bookmarkEnd w:id="23"/>
      <w:bookmarkEnd w:id="24"/>
    </w:p>
    <w:p w:rsidR="00E77CA4" w:rsidRDefault="00E34094" w:rsidP="0044518F">
      <w:pPr>
        <w:pStyle w:val="ListParagraph"/>
        <w:ind w:left="426" w:firstLine="567"/>
      </w:pPr>
      <w:r>
        <w:t>Đối tượng nghiên cứu ở đây là m</w:t>
      </w:r>
      <w:r w:rsidR="00471104">
        <w:t>ô hình phân lớ</w:t>
      </w:r>
      <w:r w:rsidR="00E77CA4">
        <w:t>p Random Forest, bộ dữ liệu Phishing Website và cách xây dựng mô hình phân lớp cũng như thiết lập dự đoán Website lừa đảo.</w:t>
      </w:r>
    </w:p>
    <w:p w:rsidR="005748CB" w:rsidRPr="005748CB" w:rsidRDefault="005748CB" w:rsidP="0044518F">
      <w:pPr>
        <w:pStyle w:val="ListParagraph"/>
        <w:ind w:left="426" w:firstLine="567"/>
        <w:rPr>
          <w:sz w:val="16"/>
          <w:szCs w:val="16"/>
        </w:rPr>
      </w:pPr>
    </w:p>
    <w:p w:rsidR="00A700BD" w:rsidRPr="00E077D2" w:rsidRDefault="00717FBC" w:rsidP="007460B0">
      <w:pPr>
        <w:pStyle w:val="ListParagraph"/>
        <w:numPr>
          <w:ilvl w:val="0"/>
          <w:numId w:val="1"/>
        </w:numPr>
        <w:outlineLvl w:val="1"/>
        <w:rPr>
          <w:rFonts w:eastAsia="Times New Roman"/>
          <w:b/>
          <w:color w:val="212121"/>
          <w:sz w:val="28"/>
          <w:szCs w:val="28"/>
          <w:lang w:val="vi-VN"/>
        </w:rPr>
      </w:pPr>
      <w:bookmarkStart w:id="25" w:name="_Toc3462672"/>
      <w:bookmarkStart w:id="26" w:name="_Toc6825041"/>
      <w:r w:rsidRPr="00E077D2">
        <w:rPr>
          <w:rFonts w:eastAsia="Times New Roman"/>
          <w:b/>
          <w:color w:val="212121"/>
          <w:sz w:val="28"/>
          <w:szCs w:val="28"/>
          <w:lang w:val="vi-VN"/>
        </w:rPr>
        <w:t>Phương pháp nghiên cứu.</w:t>
      </w:r>
      <w:bookmarkEnd w:id="25"/>
      <w:bookmarkEnd w:id="26"/>
    </w:p>
    <w:p w:rsidR="00A95F7B" w:rsidRDefault="00D64C47" w:rsidP="0044518F">
      <w:pPr>
        <w:pStyle w:val="ListParagraph"/>
        <w:ind w:left="426" w:firstLine="567"/>
      </w:pPr>
      <w:r>
        <w:t>Phương pháp sử dụng xuyên suốt trong quá trình thực hiện đề tài là tìm hiểu về các kĩ thuật khai phá dữ liệ</w:t>
      </w:r>
      <w:r w:rsidR="00F672FE">
        <w:t>u và sử dụ</w:t>
      </w:r>
      <w:r w:rsidR="004B7BB8">
        <w:t>ng kĩ thuật đó</w:t>
      </w:r>
      <w:r w:rsidR="00F672FE">
        <w:t xml:space="preserve"> trong khai phá dữ liệu.</w:t>
      </w:r>
    </w:p>
    <w:p w:rsidR="00F672FE" w:rsidRDefault="00F672FE" w:rsidP="0044518F">
      <w:pPr>
        <w:pStyle w:val="ListParagraph"/>
        <w:ind w:left="426" w:firstLine="567"/>
      </w:pPr>
      <w:r>
        <w:t>Sử dụng phần mềm Weka để tiến hành các kĩ thuật khai phá, sử dụng các thuật toán để huấn luyện, kiểm thử và sau đó đánh giá mô hình.</w:t>
      </w:r>
    </w:p>
    <w:p w:rsidR="00D7302E" w:rsidRPr="00A700BD" w:rsidRDefault="00D7302E" w:rsidP="0044518F">
      <w:pPr>
        <w:pStyle w:val="ListParagraph"/>
        <w:ind w:left="426" w:firstLine="567"/>
      </w:pPr>
      <w:r>
        <w:t>Sử dụng NetBeans IDE xây dựng ứng dụng dự đoán Website lừa đảo</w:t>
      </w:r>
      <w:r w:rsidR="004B7BB8">
        <w:t>.</w:t>
      </w:r>
    </w:p>
    <w:p w:rsidR="00F5282E" w:rsidRPr="00E077D2" w:rsidRDefault="00717FBC" w:rsidP="00FB7D3B">
      <w:pPr>
        <w:pStyle w:val="ListParagraph"/>
        <w:numPr>
          <w:ilvl w:val="0"/>
          <w:numId w:val="1"/>
        </w:numPr>
        <w:outlineLvl w:val="1"/>
        <w:rPr>
          <w:rFonts w:eastAsia="Times New Roman"/>
          <w:b/>
          <w:color w:val="212121"/>
          <w:sz w:val="28"/>
          <w:szCs w:val="28"/>
          <w:lang w:val="vi-VN"/>
        </w:rPr>
      </w:pPr>
      <w:bookmarkStart w:id="27" w:name="_Toc3462673"/>
      <w:bookmarkStart w:id="28" w:name="_Toc6825042"/>
      <w:r w:rsidRPr="00E077D2">
        <w:rPr>
          <w:rFonts w:eastAsia="Times New Roman"/>
          <w:b/>
          <w:color w:val="212121"/>
          <w:sz w:val="28"/>
          <w:szCs w:val="28"/>
          <w:lang w:val="vi-VN"/>
        </w:rPr>
        <w:lastRenderedPageBreak/>
        <w:t>Cấu trúc của Khóa luận.</w:t>
      </w:r>
      <w:bookmarkEnd w:id="27"/>
      <w:bookmarkEnd w:id="28"/>
    </w:p>
    <w:p w:rsidR="00DB162D" w:rsidRDefault="00F5282E" w:rsidP="0044518F">
      <w:pPr>
        <w:pStyle w:val="ListParagraph"/>
        <w:ind w:left="426" w:firstLine="567"/>
      </w:pPr>
      <w:r>
        <w:t>Chương I: Cơ sở lý thuyế</w:t>
      </w:r>
      <w:r w:rsidR="00807B00">
        <w:t>t. Chương này</w:t>
      </w:r>
      <w:r>
        <w:t xml:space="preserve"> giới thiệu tổng quan về khai phá dữ liệu, các</w:t>
      </w:r>
      <w:r w:rsidR="00E03CA1">
        <w:t xml:space="preserve"> </w:t>
      </w:r>
      <w:r w:rsidR="00D64C47">
        <w:t>phương</w:t>
      </w:r>
      <w:r>
        <w:t xml:space="preserve"> pháp khai phá dữ liệu và phương pháp xây dựng mô hình đánh giá. Giới thiệu các</w:t>
      </w:r>
      <w:r w:rsidR="00E03CA1">
        <w:t xml:space="preserve"> </w:t>
      </w:r>
      <w:r>
        <w:t>công thức toán trong khai phá dữ liệu và</w:t>
      </w:r>
      <w:r w:rsidR="00807B00">
        <w:t xml:space="preserve"> phát biểu</w:t>
      </w:r>
      <w:r>
        <w:t xml:space="preserve"> bài toán</w:t>
      </w:r>
      <w:r w:rsidR="00807B00">
        <w:t xml:space="preserve"> nghiên cứu</w:t>
      </w:r>
      <w:r>
        <w:t xml:space="preserve"> của đề tài</w:t>
      </w:r>
      <w:r w:rsidR="00DB162D">
        <w:t>.</w:t>
      </w:r>
    </w:p>
    <w:p w:rsidR="00DB162D" w:rsidRDefault="00DB162D" w:rsidP="0044518F">
      <w:pPr>
        <w:pStyle w:val="ListParagraph"/>
        <w:ind w:left="426" w:firstLine="567"/>
      </w:pPr>
      <w:r>
        <w:t>Chương II:  Xây dự</w:t>
      </w:r>
      <w:r w:rsidR="00807B00">
        <w:t>ng mô hình. Chương này</w:t>
      </w:r>
      <w:r>
        <w:t xml:space="preserve"> trình bày phương pháp xây dựn</w:t>
      </w:r>
      <w:r w:rsidR="004B7BB8">
        <w:t>g mô hình phân lớp của Random Forest và các bộ phân lớp cơ bản, phương pháp đánh giá ROC, và cách xây dựng ứng dụng dự đoán Website lừa đảo.</w:t>
      </w:r>
    </w:p>
    <w:p w:rsidR="00DB162D" w:rsidRDefault="00DB162D" w:rsidP="0044518F">
      <w:pPr>
        <w:pStyle w:val="ListParagraph"/>
        <w:ind w:left="426" w:firstLine="567"/>
        <w:sectPr w:rsidR="00DB162D" w:rsidSect="00CE29E8">
          <w:pgSz w:w="12240" w:h="15840"/>
          <w:pgMar w:top="1440" w:right="1440" w:bottom="1440" w:left="1440" w:header="720" w:footer="720" w:gutter="0"/>
          <w:pgNumType w:start="1"/>
          <w:cols w:space="720"/>
          <w:docGrid w:linePitch="360"/>
        </w:sectPr>
      </w:pPr>
      <w:r>
        <w:t>Chương III: Thí nghiệm và kết luận. Chương này tiến hành thí nghiệm, chia tập dữ liệu đã chuẩn bị</w:t>
      </w:r>
      <w:r w:rsidR="00D64C47">
        <w:t xml:space="preserve"> thành</w:t>
      </w:r>
      <w:r>
        <w:t xml:space="preserve"> bộ dữ liệu huấn luyện và kiểm thử</w:t>
      </w:r>
      <w:r w:rsidR="00E77CA4">
        <w:t>, tiếp đến</w:t>
      </w:r>
      <w:r>
        <w:t xml:space="preserve"> tiến hành kiểm thử với mô hình phân lớp Random Forest. Sau đó thiết lập mô hình đánh giá ROC bằng ứng dụng Knowledge Flow trên Weka</w:t>
      </w:r>
      <w:r w:rsidR="00E77CA4">
        <w:t xml:space="preserve"> và thiết lập ứng dụng trên Java Swing để tiến hành dự đoán Website lừa đảo cho các bộ dữ liệu không nhãn lớp</w:t>
      </w:r>
      <w:r>
        <w:t>. Cuối cùng sẽ đưa ra kết quả của cuộc thí nghiệm và đánh giá kết quả.</w:t>
      </w:r>
    </w:p>
    <w:p w:rsidR="00717FBC" w:rsidRPr="00E558D4" w:rsidRDefault="00CE29E8" w:rsidP="00CE29E8">
      <w:pPr>
        <w:pStyle w:val="Heading1"/>
        <w:rPr>
          <w:rFonts w:cs="Times New Roman"/>
          <w:b/>
          <w:color w:val="auto"/>
          <w:sz w:val="32"/>
        </w:rPr>
      </w:pPr>
      <w:bookmarkStart w:id="29" w:name="_Toc1462113"/>
      <w:bookmarkStart w:id="30" w:name="_Toc3462674"/>
      <w:bookmarkStart w:id="31" w:name="_Toc6825043"/>
      <w:r w:rsidRPr="00E558D4">
        <w:rPr>
          <w:rFonts w:cs="Times New Roman"/>
          <w:b/>
          <w:color w:val="auto"/>
          <w:sz w:val="32"/>
        </w:rPr>
        <w:lastRenderedPageBreak/>
        <w:t>PHẦ</w:t>
      </w:r>
      <w:r w:rsidR="00B3315F" w:rsidRPr="00E558D4">
        <w:rPr>
          <w:rFonts w:cs="Times New Roman"/>
          <w:b/>
          <w:color w:val="auto"/>
          <w:sz w:val="32"/>
        </w:rPr>
        <w:t>N II</w:t>
      </w:r>
      <w:r w:rsidRPr="00E558D4">
        <w:rPr>
          <w:rFonts w:cs="Times New Roman"/>
          <w:b/>
          <w:color w:val="auto"/>
          <w:sz w:val="32"/>
        </w:rPr>
        <w:t>. NỘI DUNG</w:t>
      </w:r>
      <w:bookmarkEnd w:id="29"/>
      <w:bookmarkEnd w:id="30"/>
      <w:r w:rsidR="00B3315F" w:rsidRPr="00E558D4">
        <w:rPr>
          <w:rFonts w:cs="Times New Roman"/>
          <w:b/>
          <w:color w:val="auto"/>
          <w:sz w:val="32"/>
        </w:rPr>
        <w:t xml:space="preserve"> NGHIÊN CỨU</w:t>
      </w:r>
      <w:bookmarkEnd w:id="31"/>
    </w:p>
    <w:p w:rsidR="00717FBC" w:rsidRDefault="00B3315F" w:rsidP="00B3315F">
      <w:pPr>
        <w:pStyle w:val="Heading2"/>
        <w:jc w:val="center"/>
        <w:rPr>
          <w:b/>
          <w:color w:val="auto"/>
          <w:sz w:val="30"/>
          <w:szCs w:val="30"/>
        </w:rPr>
      </w:pPr>
      <w:bookmarkStart w:id="32" w:name="_Toc1462114"/>
      <w:bookmarkStart w:id="33" w:name="_Toc3462675"/>
      <w:bookmarkStart w:id="34" w:name="_Toc6825044"/>
      <w:r w:rsidRPr="00F1605C">
        <w:rPr>
          <w:b/>
          <w:color w:val="auto"/>
          <w:sz w:val="30"/>
          <w:szCs w:val="30"/>
        </w:rPr>
        <w:t>CHƯƠNG I</w:t>
      </w:r>
      <w:r w:rsidR="00717FBC" w:rsidRPr="00F1605C">
        <w:rPr>
          <w:b/>
          <w:color w:val="auto"/>
          <w:sz w:val="30"/>
          <w:szCs w:val="30"/>
        </w:rPr>
        <w:t>.</w:t>
      </w:r>
      <w:bookmarkEnd w:id="32"/>
      <w:bookmarkEnd w:id="33"/>
      <w:r w:rsidRPr="00F1605C">
        <w:rPr>
          <w:b/>
          <w:color w:val="auto"/>
          <w:sz w:val="30"/>
          <w:szCs w:val="30"/>
        </w:rPr>
        <w:t xml:space="preserve"> CƠ SỞ LÝ THUYẾT</w:t>
      </w:r>
      <w:bookmarkEnd w:id="34"/>
    </w:p>
    <w:p w:rsidR="00E077D2" w:rsidRPr="00E077D2" w:rsidRDefault="00E077D2" w:rsidP="00E077D2"/>
    <w:p w:rsidR="00717FBC" w:rsidRPr="00F1605C" w:rsidRDefault="00717FBC" w:rsidP="00F1605C">
      <w:pPr>
        <w:pStyle w:val="ListParagraph"/>
        <w:numPr>
          <w:ilvl w:val="1"/>
          <w:numId w:val="2"/>
        </w:numPr>
        <w:ind w:left="993" w:hanging="567"/>
        <w:outlineLvl w:val="2"/>
        <w:rPr>
          <w:b/>
          <w:sz w:val="28"/>
          <w:szCs w:val="28"/>
        </w:rPr>
      </w:pPr>
      <w:bookmarkStart w:id="35" w:name="_Toc1462115"/>
      <w:bookmarkStart w:id="36" w:name="_Toc3462676"/>
      <w:bookmarkStart w:id="37" w:name="_Toc6825045"/>
      <w:r w:rsidRPr="00F1605C">
        <w:rPr>
          <w:b/>
          <w:sz w:val="28"/>
          <w:szCs w:val="28"/>
        </w:rPr>
        <w:t>Tổng quan về khai phá dữ liệu.</w:t>
      </w:r>
      <w:bookmarkEnd w:id="35"/>
      <w:bookmarkEnd w:id="36"/>
      <w:bookmarkEnd w:id="37"/>
    </w:p>
    <w:p w:rsidR="007F6122" w:rsidRPr="00F1605C" w:rsidRDefault="007F6122" w:rsidP="00F1605C">
      <w:pPr>
        <w:pStyle w:val="ListParagraph"/>
        <w:numPr>
          <w:ilvl w:val="2"/>
          <w:numId w:val="2"/>
        </w:numPr>
        <w:ind w:left="1134" w:hanging="708"/>
        <w:outlineLvl w:val="3"/>
        <w:rPr>
          <w:i/>
          <w:sz w:val="26"/>
          <w:szCs w:val="26"/>
        </w:rPr>
      </w:pPr>
      <w:bookmarkStart w:id="38" w:name="_Toc3462677"/>
      <w:bookmarkStart w:id="39" w:name="_Toc6825046"/>
      <w:bookmarkStart w:id="40" w:name="_Toc1462116"/>
      <w:r w:rsidRPr="00F1605C">
        <w:rPr>
          <w:i/>
          <w:sz w:val="26"/>
          <w:szCs w:val="26"/>
        </w:rPr>
        <w:t>Nhu cầu phát hiện tri thức từ dữ liệu.</w:t>
      </w:r>
      <w:bookmarkEnd w:id="38"/>
      <w:bookmarkEnd w:id="39"/>
    </w:p>
    <w:p w:rsidR="003575AA" w:rsidRDefault="009E58F7" w:rsidP="003575AA">
      <w:pPr>
        <w:pStyle w:val="ListParagraph"/>
        <w:ind w:left="426" w:firstLine="567"/>
      </w:pPr>
      <w:r>
        <w:t>Tốc độ vượt bậc về dung lượng dữ liệu do con người khởi tạo, lưu giữ và truyền dẫn ngày càng tăng cùng với nhu cầu hoạt động về mọi mặt của đời sống xã hội và sự phát triển của công nghệ chế tạo các thiết bị xử lý, lưu trữ và truyền dẫn dữ liệu đã dẫn đế</w:t>
      </w:r>
      <w:r w:rsidR="00200019">
        <w:t>n “H</w:t>
      </w:r>
      <w:r>
        <w:t>iện tượng bùng nổ thông tin”.</w:t>
      </w:r>
    </w:p>
    <w:p w:rsidR="00352F91" w:rsidRDefault="00D33E0E" w:rsidP="003575AA">
      <w:pPr>
        <w:pStyle w:val="ListParagraph"/>
        <w:ind w:left="426" w:firstLine="567"/>
      </w:pPr>
      <w:r>
        <w:t xml:space="preserve">Các kết quả của sự phát triển công nghệ phần cứng máy tính đã tạo điều kiện thuận lợi cho sự phát triển công nghệ </w:t>
      </w:r>
      <w:r w:rsidR="00D7302E">
        <w:t>CSDL</w:t>
      </w:r>
      <w:r w:rsidR="0028616F">
        <w:t xml:space="preserve"> </w:t>
      </w:r>
      <w:r>
        <w:t xml:space="preserve">(liên quan tới tổ chức và quản lý </w:t>
      </w:r>
      <w:r w:rsidR="00D7302E">
        <w:t>CSDL</w:t>
      </w:r>
      <w:r>
        <w:t>) và công nghệ mạng (liên quan tới hoạt động truyền dẫn dữ liệu).</w:t>
      </w:r>
      <w:r w:rsidR="003575AA">
        <w:t xml:space="preserve"> </w:t>
      </w:r>
      <w:r>
        <w:t>Công nghệ CSDL đã và đang phát triển không ngừng nhằm đáp ứng nhu cầu quản lý dữ liệu của con ngườ</w:t>
      </w:r>
      <w:r w:rsidR="005E6DA7">
        <w:t xml:space="preserve">i nói </w:t>
      </w:r>
      <w:proofErr w:type="gramStart"/>
      <w:r w:rsidR="005E6DA7">
        <w:t>chung</w:t>
      </w:r>
      <w:proofErr w:type="gramEnd"/>
      <w:r>
        <w:t xml:space="preserve"> và trong hoạt động quả</w:t>
      </w:r>
      <w:r w:rsidR="005E6DA7">
        <w:t>n lý nói riêng</w:t>
      </w:r>
      <w:r>
        <w:t>.</w:t>
      </w:r>
      <w:r w:rsidR="00F74CED">
        <w:t xml:space="preserve"> </w:t>
      </w:r>
      <w:r w:rsidR="00352F91">
        <w:t xml:space="preserve">Trong quá trình tiến hóa của công nghệ CSDL, nhiều hệ quản trị cơ sở dữ liệu được phát triển và năng lực của hệ quản trị cũng ngày càng được nâng cao. Một ví dụ về sự tăng trưởng nổi bật về kích thước CSDL quản lý đó chính là sự xuất hiện nhiều CSDL có kích thước </w:t>
      </w:r>
      <w:r w:rsidR="00917976">
        <w:t>hàng trăm TB (1TB = 1000 GB). Ngoài ra sự phát triển về công nghệ mạng cả về quy mô và tốc độ đã tạo ra sự tăng trưởng mạnh về năng lực truyền dẫn thông tin.</w:t>
      </w:r>
    </w:p>
    <w:p w:rsidR="00D33E0E" w:rsidRDefault="006012EA" w:rsidP="003575AA">
      <w:pPr>
        <w:pStyle w:val="ListParagraph"/>
        <w:ind w:left="426" w:firstLine="567"/>
      </w:pPr>
      <w:r>
        <w:t xml:space="preserve">Thích ứng với hoàn cảnh đó, các phương pháp xử lý dữ liệu và các bộ công cụ tiện ích thi hành các phương pháp này ra đời. Xây dựng phát triển phương pháp và công cụ xử lý dữ liệu lớn nhằm mục đích phát </w:t>
      </w:r>
      <w:r w:rsidR="00807B00">
        <w:t>hiệ</w:t>
      </w:r>
      <w:r>
        <w:t xml:space="preserve">n tri thức tiềm ẩn là nội dung của lĩnh vực phát hiện tri thức trong </w:t>
      </w:r>
      <w:r w:rsidR="003575AA">
        <w:t>cơ sở dữ liệu.</w:t>
      </w:r>
    </w:p>
    <w:p w:rsidR="009E58F7" w:rsidRDefault="00656844" w:rsidP="00E077D2">
      <w:pPr>
        <w:pStyle w:val="ListParagraph"/>
        <w:ind w:left="1134" w:hanging="567"/>
      </w:pPr>
      <w:r>
        <w:rPr>
          <w:noProof/>
        </w:rPr>
        <w:lastRenderedPageBreak/>
        <w:drawing>
          <wp:inline distT="0" distB="0" distL="0" distR="0" wp14:anchorId="718250EE" wp14:editId="2F67AD67">
            <wp:extent cx="6032500" cy="556260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91775" cy="5617258"/>
                    </a:xfrm>
                    <a:prstGeom prst="rect">
                      <a:avLst/>
                    </a:prstGeom>
                    <a:noFill/>
                    <a:ln>
                      <a:noFill/>
                    </a:ln>
                  </pic:spPr>
                </pic:pic>
              </a:graphicData>
            </a:graphic>
          </wp:inline>
        </w:drawing>
      </w:r>
    </w:p>
    <w:p w:rsidR="002020AD" w:rsidRDefault="002020AD" w:rsidP="009D5E88">
      <w:pPr>
        <w:pStyle w:val="Caption"/>
        <w:jc w:val="center"/>
      </w:pPr>
      <w:bookmarkStart w:id="41" w:name="_Toc4072756"/>
      <w:r w:rsidRPr="002020AD">
        <w:rPr>
          <w:i w:val="0"/>
          <w:iCs w:val="0"/>
          <w:color w:val="auto"/>
          <w:sz w:val="24"/>
          <w:szCs w:val="22"/>
        </w:rPr>
        <w:t xml:space="preserve">Sơ đồ 1. </w:t>
      </w:r>
      <w:r w:rsidRPr="002020AD">
        <w:rPr>
          <w:i w:val="0"/>
          <w:iCs w:val="0"/>
          <w:color w:val="auto"/>
          <w:sz w:val="24"/>
          <w:szCs w:val="22"/>
        </w:rPr>
        <w:fldChar w:fldCharType="begin"/>
      </w:r>
      <w:r w:rsidRPr="002020AD">
        <w:rPr>
          <w:i w:val="0"/>
          <w:iCs w:val="0"/>
          <w:color w:val="auto"/>
          <w:sz w:val="24"/>
          <w:szCs w:val="22"/>
        </w:rPr>
        <w:instrText xml:space="preserve"> SEQ Sơ_đồ_1. \* ARABIC </w:instrText>
      </w:r>
      <w:r w:rsidRPr="002020AD">
        <w:rPr>
          <w:i w:val="0"/>
          <w:iCs w:val="0"/>
          <w:color w:val="auto"/>
          <w:sz w:val="24"/>
          <w:szCs w:val="22"/>
        </w:rPr>
        <w:fldChar w:fldCharType="separate"/>
      </w:r>
      <w:r w:rsidR="00537052">
        <w:rPr>
          <w:i w:val="0"/>
          <w:iCs w:val="0"/>
          <w:noProof/>
          <w:color w:val="auto"/>
          <w:sz w:val="24"/>
          <w:szCs w:val="22"/>
        </w:rPr>
        <w:t>1</w:t>
      </w:r>
      <w:r w:rsidRPr="002020AD">
        <w:rPr>
          <w:i w:val="0"/>
          <w:iCs w:val="0"/>
          <w:color w:val="auto"/>
          <w:sz w:val="24"/>
          <w:szCs w:val="22"/>
        </w:rPr>
        <w:fldChar w:fldCharType="end"/>
      </w:r>
      <w:r w:rsidRPr="002020AD">
        <w:rPr>
          <w:i w:val="0"/>
          <w:iCs w:val="0"/>
          <w:color w:val="auto"/>
          <w:sz w:val="24"/>
          <w:szCs w:val="22"/>
        </w:rPr>
        <w:t>:</w:t>
      </w:r>
      <w:r>
        <w:t xml:space="preserve"> </w:t>
      </w:r>
      <w:r w:rsidRPr="00FC5EA2">
        <w:rPr>
          <w:i w:val="0"/>
          <w:iCs w:val="0"/>
          <w:color w:val="auto"/>
          <w:sz w:val="24"/>
          <w:szCs w:val="22"/>
        </w:rPr>
        <w:t xml:space="preserve">Tiến hóa của công nghệ cơ sở dữ liệu </w:t>
      </w:r>
      <w:proofErr w:type="gramStart"/>
      <w:r w:rsidRPr="00FC5EA2">
        <w:rPr>
          <w:i w:val="0"/>
          <w:iCs w:val="0"/>
          <w:color w:val="auto"/>
          <w:sz w:val="24"/>
          <w:szCs w:val="22"/>
        </w:rPr>
        <w:t>theo</w:t>
      </w:r>
      <w:proofErr w:type="gramEnd"/>
      <w:r w:rsidRPr="00FC5EA2">
        <w:rPr>
          <w:i w:val="0"/>
          <w:iCs w:val="0"/>
          <w:color w:val="auto"/>
          <w:sz w:val="24"/>
          <w:szCs w:val="22"/>
        </w:rPr>
        <w:t xml:space="preserve"> quan điểm của J.Han và M.Kamber</w:t>
      </w:r>
      <w:r w:rsidR="009D5E88">
        <w:rPr>
          <w:i w:val="0"/>
          <w:iCs w:val="0"/>
          <w:color w:val="auto"/>
          <w:sz w:val="24"/>
          <w:szCs w:val="22"/>
        </w:rPr>
        <w:t xml:space="preserve"> (nguồn: Giáo trình khai phá dữ liệu, nhà xuất bản Đại học Quốc gia Hà Nội)</w:t>
      </w:r>
      <w:r w:rsidRPr="00FC5EA2">
        <w:rPr>
          <w:i w:val="0"/>
          <w:iCs w:val="0"/>
          <w:color w:val="auto"/>
          <w:sz w:val="24"/>
          <w:szCs w:val="22"/>
        </w:rPr>
        <w:t>.</w:t>
      </w:r>
      <w:bookmarkEnd w:id="41"/>
    </w:p>
    <w:p w:rsidR="00163A6F" w:rsidRPr="00F1605C" w:rsidRDefault="00163A6F" w:rsidP="00F1605C">
      <w:pPr>
        <w:pStyle w:val="ListParagraph"/>
        <w:numPr>
          <w:ilvl w:val="2"/>
          <w:numId w:val="2"/>
        </w:numPr>
        <w:ind w:left="1134" w:hanging="708"/>
        <w:outlineLvl w:val="3"/>
        <w:rPr>
          <w:i/>
          <w:sz w:val="26"/>
          <w:szCs w:val="26"/>
        </w:rPr>
      </w:pPr>
      <w:bookmarkStart w:id="42" w:name="_Toc1462117"/>
      <w:bookmarkStart w:id="43" w:name="_Toc3462678"/>
      <w:bookmarkStart w:id="44" w:name="_Toc6825047"/>
      <w:bookmarkEnd w:id="40"/>
      <w:r w:rsidRPr="00F1605C">
        <w:rPr>
          <w:i/>
          <w:sz w:val="26"/>
          <w:szCs w:val="26"/>
        </w:rPr>
        <w:t xml:space="preserve">Khai </w:t>
      </w:r>
      <w:r w:rsidR="004941FD" w:rsidRPr="00F1605C">
        <w:rPr>
          <w:i/>
          <w:sz w:val="26"/>
          <w:szCs w:val="26"/>
        </w:rPr>
        <w:t>phá dữ liệu</w:t>
      </w:r>
      <w:r w:rsidRPr="00F1605C">
        <w:rPr>
          <w:i/>
          <w:sz w:val="26"/>
          <w:szCs w:val="26"/>
        </w:rPr>
        <w:t>.</w:t>
      </w:r>
      <w:bookmarkEnd w:id="42"/>
      <w:bookmarkEnd w:id="43"/>
      <w:bookmarkEnd w:id="44"/>
    </w:p>
    <w:p w:rsidR="004941FD" w:rsidRPr="00F1605C" w:rsidRDefault="004941FD" w:rsidP="0044518F">
      <w:pPr>
        <w:pStyle w:val="ListParagraph"/>
        <w:ind w:left="426" w:firstLine="567"/>
      </w:pPr>
      <w:r w:rsidRPr="00F1605C">
        <w:t>Khai phá dữ liệu (Data mining)</w:t>
      </w:r>
      <w:r w:rsidR="00617F02">
        <w:fldChar w:fldCharType="begin"/>
      </w:r>
      <w:r w:rsidR="00617F02">
        <w:instrText xml:space="preserve"> ADDIN ZOTERO_ITEM CSL_CITATION {"citationID":"JN46jmf4","properties":{"formattedCitation":" [1]","plainCitation":" [1]","noteIndex":0},"citationItems":[{"id":47,"uris":["http://zotero.org/users/4557404/items/U632PHZ2"],"uri":["http://zotero.org/users/4557404/items/U632PHZ2"],"itemData":{"id":47,"type":"webpage","title":"Data mining là gì? Tìm hiểu về các công cụ khai phá dữ liệu phổ biến","container-title":"Techblog của VCCloud","abstract":"Data mining - khai phá dữ liệu là quá trình phân loại, sắp xếp các tập hợp dữ liệu lớn để xác định các mẫu và thiết lập các mối liên hệ nhằm giải quyết các vấn đề nhờ phân tích dữ liệu. Các công cụ khai phá dữ liệu cho phép các doanh nghiệp có thể dự đoán được xu hướng tương lai.","URL":"https://tech.vccloud.vn/news-20181117104818209.htm","shortTitle":"Data mining là gì?","language":"vi","accessed":{"date-parts":[["2019",2,18]]}}}],"schema":"https://github.com/citation-style-language/schema/raw/master/csl-citation.json"} </w:instrText>
      </w:r>
      <w:r w:rsidR="00617F02">
        <w:fldChar w:fldCharType="separate"/>
      </w:r>
      <w:r w:rsidR="00617F02" w:rsidRPr="00617F02">
        <w:t xml:space="preserve"> [1]</w:t>
      </w:r>
      <w:r w:rsidR="00617F02">
        <w:fldChar w:fldCharType="end"/>
      </w:r>
      <w:r w:rsidRPr="00F1605C">
        <w:t xml:space="preserve"> là quá trình phân loại, sắp xếp và tính toán các tập dữ liệu lớn để xác định các mẫu và thiết lập các mối liên hệ nhằm giải quyết các vấn đề từ việc phân tích dữ liệu từ đó chuyển bộ dữ liệ</w:t>
      </w:r>
      <w:r w:rsidR="00CC4D7D">
        <w:t>u thành một</w:t>
      </w:r>
      <w:r w:rsidRPr="00F1605C">
        <w:t xml:space="preserve"> cấu trúc dễ hiểu để sử dụng tiếp.</w:t>
      </w:r>
    </w:p>
    <w:p w:rsidR="00D64C47" w:rsidRDefault="00D64C47" w:rsidP="004941FD">
      <w:pPr>
        <w:pStyle w:val="ListParagraph"/>
        <w:ind w:left="1134" w:firstLine="567"/>
        <w:rPr>
          <w:szCs w:val="24"/>
        </w:rPr>
      </w:pPr>
    </w:p>
    <w:p w:rsidR="00D64C47" w:rsidRDefault="00D64C47" w:rsidP="00D64C47">
      <w:pPr>
        <w:pStyle w:val="ListParagraph"/>
        <w:ind w:left="1134" w:hanging="283"/>
        <w:rPr>
          <w:szCs w:val="24"/>
        </w:rPr>
      </w:pPr>
      <w:r>
        <w:rPr>
          <w:noProof/>
          <w:szCs w:val="24"/>
        </w:rPr>
        <w:lastRenderedPageBreak/>
        <w:drawing>
          <wp:inline distT="0" distB="0" distL="0" distR="0" wp14:anchorId="37741479" wp14:editId="7B422771">
            <wp:extent cx="5943600" cy="25482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uy trinh khai pha du lieu.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548255"/>
                    </a:xfrm>
                    <a:prstGeom prst="rect">
                      <a:avLst/>
                    </a:prstGeom>
                  </pic:spPr>
                </pic:pic>
              </a:graphicData>
            </a:graphic>
          </wp:inline>
        </w:drawing>
      </w:r>
    </w:p>
    <w:p w:rsidR="0036021B" w:rsidRDefault="0036021B" w:rsidP="0036021B">
      <w:pPr>
        <w:pStyle w:val="Caption"/>
        <w:jc w:val="center"/>
        <w:rPr>
          <w:i w:val="0"/>
          <w:iCs w:val="0"/>
          <w:color w:val="auto"/>
          <w:sz w:val="24"/>
          <w:szCs w:val="24"/>
        </w:rPr>
      </w:pPr>
      <w:bookmarkStart w:id="45" w:name="_Toc4073071"/>
      <w:bookmarkStart w:id="46" w:name="_Toc4074584"/>
      <w:bookmarkStart w:id="47" w:name="_Toc4058985"/>
      <w:r w:rsidRPr="0036021B">
        <w:rPr>
          <w:i w:val="0"/>
          <w:iCs w:val="0"/>
          <w:color w:val="auto"/>
          <w:sz w:val="24"/>
          <w:szCs w:val="24"/>
        </w:rPr>
        <w:t xml:space="preserve">Hình 1. </w:t>
      </w:r>
      <w:r w:rsidRPr="0036021B">
        <w:rPr>
          <w:i w:val="0"/>
          <w:iCs w:val="0"/>
          <w:color w:val="auto"/>
          <w:sz w:val="24"/>
          <w:szCs w:val="24"/>
        </w:rPr>
        <w:fldChar w:fldCharType="begin"/>
      </w:r>
      <w:r w:rsidRPr="0036021B">
        <w:rPr>
          <w:i w:val="0"/>
          <w:iCs w:val="0"/>
          <w:color w:val="auto"/>
          <w:sz w:val="24"/>
          <w:szCs w:val="24"/>
        </w:rPr>
        <w:instrText xml:space="preserve"> SEQ Hình_1. \* ARABIC </w:instrText>
      </w:r>
      <w:r w:rsidRPr="0036021B">
        <w:rPr>
          <w:i w:val="0"/>
          <w:iCs w:val="0"/>
          <w:color w:val="auto"/>
          <w:sz w:val="24"/>
          <w:szCs w:val="24"/>
        </w:rPr>
        <w:fldChar w:fldCharType="separate"/>
      </w:r>
      <w:r w:rsidR="00537052">
        <w:rPr>
          <w:i w:val="0"/>
          <w:iCs w:val="0"/>
          <w:noProof/>
          <w:color w:val="auto"/>
          <w:sz w:val="24"/>
          <w:szCs w:val="24"/>
        </w:rPr>
        <w:t>1</w:t>
      </w:r>
      <w:r w:rsidRPr="0036021B">
        <w:rPr>
          <w:i w:val="0"/>
          <w:iCs w:val="0"/>
          <w:color w:val="auto"/>
          <w:sz w:val="24"/>
          <w:szCs w:val="24"/>
        </w:rPr>
        <w:fldChar w:fldCharType="end"/>
      </w:r>
      <w:r w:rsidRPr="0036021B">
        <w:rPr>
          <w:i w:val="0"/>
          <w:iCs w:val="0"/>
          <w:color w:val="auto"/>
          <w:sz w:val="24"/>
          <w:szCs w:val="24"/>
        </w:rPr>
        <w:t>. Quy trình khai phá dữ liệ</w:t>
      </w:r>
      <w:r w:rsidR="009D5E88">
        <w:rPr>
          <w:i w:val="0"/>
          <w:iCs w:val="0"/>
          <w:color w:val="auto"/>
          <w:sz w:val="24"/>
          <w:szCs w:val="24"/>
        </w:rPr>
        <w:t>u (</w:t>
      </w:r>
      <w:r w:rsidR="00BC560C">
        <w:rPr>
          <w:i w:val="0"/>
          <w:iCs w:val="0"/>
          <w:color w:val="auto"/>
          <w:sz w:val="24"/>
          <w:szCs w:val="24"/>
        </w:rPr>
        <w:t xml:space="preserve">Quy trình khai phá dữ liệu (Process of Data mining, </w:t>
      </w:r>
      <w:r w:rsidR="009D5E88">
        <w:rPr>
          <w:i w:val="0"/>
          <w:iCs w:val="0"/>
          <w:color w:val="auto"/>
          <w:sz w:val="24"/>
          <w:szCs w:val="24"/>
        </w:rPr>
        <w:t>nguồn:</w:t>
      </w:r>
      <w:r w:rsidR="009D5E88" w:rsidRPr="009D5E88">
        <w:t xml:space="preserve"> </w:t>
      </w:r>
      <w:hyperlink r:id="rId18" w:history="1">
        <w:r w:rsidR="00C21399">
          <w:rPr>
            <w:rStyle w:val="Hyperlink"/>
            <w:i w:val="0"/>
            <w:iCs w:val="0"/>
            <w:sz w:val="24"/>
            <w:szCs w:val="24"/>
          </w:rPr>
          <w:t>https://bienuit.wordpress.com/khaiphadulieu</w:t>
        </w:r>
      </w:hyperlink>
      <w:r w:rsidR="009D5E88">
        <w:rPr>
          <w:i w:val="0"/>
          <w:iCs w:val="0"/>
          <w:color w:val="auto"/>
          <w:sz w:val="24"/>
          <w:szCs w:val="24"/>
        </w:rPr>
        <w:t>)</w:t>
      </w:r>
      <w:r>
        <w:rPr>
          <w:i w:val="0"/>
          <w:iCs w:val="0"/>
          <w:color w:val="auto"/>
          <w:sz w:val="24"/>
          <w:szCs w:val="24"/>
        </w:rPr>
        <w:t>.</w:t>
      </w:r>
      <w:bookmarkEnd w:id="45"/>
      <w:bookmarkEnd w:id="46"/>
    </w:p>
    <w:bookmarkEnd w:id="47"/>
    <w:p w:rsidR="00157450" w:rsidRPr="00F1605C" w:rsidRDefault="00D64C47" w:rsidP="0044518F">
      <w:pPr>
        <w:pStyle w:val="ListParagraph"/>
        <w:ind w:left="426" w:firstLine="567"/>
      </w:pPr>
      <w:r w:rsidRPr="00F1605C">
        <w:t>Quá trình khai phá dữ liệu</w:t>
      </w:r>
      <w:r w:rsidR="00157450" w:rsidRPr="00F1605C">
        <w:t xml:space="preserve"> bao gồ</w:t>
      </w:r>
      <w:r w:rsidR="002311E8" w:rsidRPr="00F1605C">
        <w:t>m:</w:t>
      </w:r>
    </w:p>
    <w:p w:rsidR="00157450" w:rsidRPr="00983412" w:rsidRDefault="00DB162D" w:rsidP="0044518F">
      <w:pPr>
        <w:pStyle w:val="ListParagraph"/>
        <w:numPr>
          <w:ilvl w:val="0"/>
          <w:numId w:val="24"/>
        </w:numPr>
        <w:ind w:left="1134" w:firstLine="0"/>
        <w:rPr>
          <w:szCs w:val="24"/>
        </w:rPr>
      </w:pPr>
      <w:r>
        <w:rPr>
          <w:szCs w:val="24"/>
        </w:rPr>
        <w:t xml:space="preserve">Bước 1: </w:t>
      </w:r>
      <w:r w:rsidR="00157450" w:rsidRPr="00983412">
        <w:rPr>
          <w:szCs w:val="24"/>
        </w:rPr>
        <w:t>Xác định vấn đề</w:t>
      </w:r>
      <w:r w:rsidR="0050609A">
        <w:rPr>
          <w:szCs w:val="24"/>
        </w:rPr>
        <w:t xml:space="preserve">, lĩnh vực cần nghiên cứu và </w:t>
      </w:r>
      <w:r w:rsidR="00157450" w:rsidRPr="00983412">
        <w:rPr>
          <w:szCs w:val="24"/>
        </w:rPr>
        <w:t>dữ liệu</w:t>
      </w:r>
      <w:r w:rsidR="0050609A">
        <w:rPr>
          <w:szCs w:val="24"/>
        </w:rPr>
        <w:t xml:space="preserve"> liên quan</w:t>
      </w:r>
      <w:r w:rsidR="00157450" w:rsidRPr="00983412">
        <w:rPr>
          <w:szCs w:val="24"/>
        </w:rPr>
        <w:t xml:space="preserve"> để giải quyết vấn đề</w:t>
      </w:r>
      <w:r w:rsidR="0045059E">
        <w:rPr>
          <w:szCs w:val="24"/>
        </w:rPr>
        <w:t xml:space="preserve"> (Problem understanding and d</w:t>
      </w:r>
      <w:r w:rsidR="00157450" w:rsidRPr="00983412">
        <w:rPr>
          <w:szCs w:val="24"/>
        </w:rPr>
        <w:t>ata understanding).</w:t>
      </w:r>
    </w:p>
    <w:p w:rsidR="00157450" w:rsidRPr="00983412" w:rsidRDefault="00DB162D" w:rsidP="0044518F">
      <w:pPr>
        <w:pStyle w:val="ListParagraph"/>
        <w:numPr>
          <w:ilvl w:val="0"/>
          <w:numId w:val="24"/>
        </w:numPr>
        <w:ind w:left="1134" w:firstLine="0"/>
        <w:rPr>
          <w:szCs w:val="24"/>
        </w:rPr>
      </w:pPr>
      <w:r>
        <w:rPr>
          <w:szCs w:val="24"/>
        </w:rPr>
        <w:t xml:space="preserve">Bước 2: </w:t>
      </w:r>
      <w:r w:rsidR="00157450" w:rsidRPr="00983412">
        <w:rPr>
          <w:szCs w:val="24"/>
        </w:rPr>
        <w:t>Chuẩn bị dữ liệu (Data preparation), bao gồm các quá trình làm sạch dữ liệ</w:t>
      </w:r>
      <w:r w:rsidR="00CC4D7D">
        <w:rPr>
          <w:szCs w:val="24"/>
        </w:rPr>
        <w:t>u (D</w:t>
      </w:r>
      <w:r w:rsidR="00157450" w:rsidRPr="00983412">
        <w:rPr>
          <w:szCs w:val="24"/>
        </w:rPr>
        <w:t>ata cleaning), tích hợp dữ liệ</w:t>
      </w:r>
      <w:r w:rsidR="002B7615">
        <w:rPr>
          <w:szCs w:val="24"/>
        </w:rPr>
        <w:t>u (D</w:t>
      </w:r>
      <w:r w:rsidR="00157450" w:rsidRPr="00983412">
        <w:rPr>
          <w:szCs w:val="24"/>
        </w:rPr>
        <w:t>ata integration), chọn dữ liệ</w:t>
      </w:r>
      <w:r w:rsidR="0045059E">
        <w:rPr>
          <w:szCs w:val="24"/>
        </w:rPr>
        <w:t>u (D</w:t>
      </w:r>
      <w:r w:rsidR="00157450" w:rsidRPr="00983412">
        <w:rPr>
          <w:szCs w:val="24"/>
        </w:rPr>
        <w:t>ata selection), biến đổi dữ liệ</w:t>
      </w:r>
      <w:r w:rsidR="0045059E">
        <w:rPr>
          <w:szCs w:val="24"/>
        </w:rPr>
        <w:t>u (D</w:t>
      </w:r>
      <w:r w:rsidR="00157450" w:rsidRPr="00983412">
        <w:rPr>
          <w:szCs w:val="24"/>
        </w:rPr>
        <w:t>ata transformation).</w:t>
      </w:r>
    </w:p>
    <w:p w:rsidR="00157450" w:rsidRPr="00983412" w:rsidRDefault="00DB162D" w:rsidP="0044518F">
      <w:pPr>
        <w:pStyle w:val="ListParagraph"/>
        <w:numPr>
          <w:ilvl w:val="0"/>
          <w:numId w:val="24"/>
        </w:numPr>
        <w:ind w:left="1134" w:firstLine="0"/>
        <w:rPr>
          <w:szCs w:val="24"/>
        </w:rPr>
      </w:pPr>
      <w:r>
        <w:rPr>
          <w:szCs w:val="24"/>
        </w:rPr>
        <w:t xml:space="preserve">Bước 3: </w:t>
      </w:r>
      <w:r w:rsidR="006713CC">
        <w:rPr>
          <w:szCs w:val="24"/>
        </w:rPr>
        <w:t>Khai phá</w:t>
      </w:r>
      <w:r w:rsidR="00157450" w:rsidRPr="00983412">
        <w:rPr>
          <w:szCs w:val="24"/>
        </w:rPr>
        <w:t xml:space="preserve"> dữ liệu (Data mining): xác định nhiệm vụ khai thác dữ liệu và lựa chọn kỹ thuật khai thác dữ liệu. Kết quả của bước này cho ta một nguồn tri thức thô.</w:t>
      </w:r>
    </w:p>
    <w:p w:rsidR="00157450" w:rsidRPr="00983412" w:rsidRDefault="00DB162D" w:rsidP="0044518F">
      <w:pPr>
        <w:pStyle w:val="ListParagraph"/>
        <w:numPr>
          <w:ilvl w:val="0"/>
          <w:numId w:val="24"/>
        </w:numPr>
        <w:ind w:left="1134" w:firstLine="0"/>
        <w:rPr>
          <w:szCs w:val="24"/>
        </w:rPr>
      </w:pPr>
      <w:r>
        <w:rPr>
          <w:szCs w:val="24"/>
        </w:rPr>
        <w:t xml:space="preserve">Bước 4: </w:t>
      </w:r>
      <w:r w:rsidR="00157450" w:rsidRPr="00983412">
        <w:rPr>
          <w:szCs w:val="24"/>
        </w:rPr>
        <w:t>Đánh giá (Evaluation): dựa</w:t>
      </w:r>
      <w:r w:rsidR="00CC4605" w:rsidRPr="00983412">
        <w:rPr>
          <w:szCs w:val="24"/>
        </w:rPr>
        <w:t xml:space="preserve"> trên một số tiêu chí tiến hành </w:t>
      </w:r>
      <w:r w:rsidR="00157450" w:rsidRPr="00983412">
        <w:rPr>
          <w:szCs w:val="24"/>
        </w:rPr>
        <w:t xml:space="preserve">kiểm tra và lọc nguồn tri thức </w:t>
      </w:r>
      <w:proofErr w:type="gramStart"/>
      <w:r w:rsidR="00157450" w:rsidRPr="00983412">
        <w:rPr>
          <w:szCs w:val="24"/>
        </w:rPr>
        <w:t>thu</w:t>
      </w:r>
      <w:proofErr w:type="gramEnd"/>
      <w:r w:rsidR="00157450" w:rsidRPr="00983412">
        <w:rPr>
          <w:szCs w:val="24"/>
        </w:rPr>
        <w:t xml:space="preserve"> được.</w:t>
      </w:r>
    </w:p>
    <w:p w:rsidR="00157450" w:rsidRDefault="00DB162D" w:rsidP="0044518F">
      <w:pPr>
        <w:pStyle w:val="ListParagraph"/>
        <w:numPr>
          <w:ilvl w:val="0"/>
          <w:numId w:val="24"/>
        </w:numPr>
        <w:ind w:left="1134" w:firstLine="0"/>
        <w:rPr>
          <w:szCs w:val="24"/>
        </w:rPr>
      </w:pPr>
      <w:r>
        <w:rPr>
          <w:szCs w:val="24"/>
        </w:rPr>
        <w:t xml:space="preserve">Bước 5: </w:t>
      </w:r>
      <w:r w:rsidR="00157450" w:rsidRPr="00983412">
        <w:rPr>
          <w:szCs w:val="24"/>
        </w:rPr>
        <w:t>Triển khai (Deployment).</w:t>
      </w:r>
    </w:p>
    <w:p w:rsidR="00163A6F" w:rsidRPr="00F1605C" w:rsidRDefault="00163A6F" w:rsidP="00F1605C">
      <w:pPr>
        <w:pStyle w:val="ListParagraph"/>
        <w:numPr>
          <w:ilvl w:val="2"/>
          <w:numId w:val="2"/>
        </w:numPr>
        <w:ind w:left="1134" w:hanging="708"/>
        <w:outlineLvl w:val="3"/>
        <w:rPr>
          <w:i/>
          <w:sz w:val="26"/>
          <w:szCs w:val="26"/>
        </w:rPr>
      </w:pPr>
      <w:bookmarkStart w:id="48" w:name="_Toc1462118"/>
      <w:bookmarkStart w:id="49" w:name="_Toc3462679"/>
      <w:bookmarkStart w:id="50" w:name="_Toc6825048"/>
      <w:r w:rsidRPr="00F1605C">
        <w:rPr>
          <w:i/>
          <w:sz w:val="26"/>
          <w:szCs w:val="26"/>
        </w:rPr>
        <w:t>Các lĩnh vực ứng d</w:t>
      </w:r>
      <w:r w:rsidR="002311E8" w:rsidRPr="00F1605C">
        <w:rPr>
          <w:i/>
          <w:sz w:val="26"/>
          <w:szCs w:val="26"/>
        </w:rPr>
        <w:t>ụ</w:t>
      </w:r>
      <w:r w:rsidRPr="00F1605C">
        <w:rPr>
          <w:i/>
          <w:sz w:val="26"/>
          <w:szCs w:val="26"/>
        </w:rPr>
        <w:t>ng.</w:t>
      </w:r>
      <w:bookmarkEnd w:id="48"/>
      <w:bookmarkEnd w:id="49"/>
      <w:bookmarkEnd w:id="50"/>
    </w:p>
    <w:p w:rsidR="00157450" w:rsidRPr="00F1605C" w:rsidRDefault="003575AA" w:rsidP="0044518F">
      <w:pPr>
        <w:pStyle w:val="ListParagraph"/>
        <w:ind w:left="426" w:firstLine="567"/>
      </w:pPr>
      <w:r>
        <w:t>Một số</w:t>
      </w:r>
      <w:r w:rsidR="00157450" w:rsidRPr="00F1605C">
        <w:t xml:space="preserve"> lĩnh vự</w:t>
      </w:r>
      <w:r>
        <w:t>c</w:t>
      </w:r>
      <w:r w:rsidR="00157450" w:rsidRPr="00F1605C">
        <w:t xml:space="preserve"> có ứng dụng</w:t>
      </w:r>
      <w:r>
        <w:t xml:space="preserve"> mạnh về k</w:t>
      </w:r>
      <w:r w:rsidR="00157450" w:rsidRPr="00F1605C">
        <w:t>ha</w:t>
      </w:r>
      <w:r>
        <w:t>i phá</w:t>
      </w:r>
      <w:r w:rsidR="00157450" w:rsidRPr="00F1605C">
        <w:t xml:space="preserve"> dữ liệu bao gồm:</w:t>
      </w:r>
    </w:p>
    <w:p w:rsidR="00157450" w:rsidRPr="004E1737" w:rsidRDefault="00DA4D5F" w:rsidP="0044518F">
      <w:pPr>
        <w:pStyle w:val="ListParagraph"/>
        <w:numPr>
          <w:ilvl w:val="0"/>
          <w:numId w:val="24"/>
        </w:numPr>
        <w:ind w:left="1134" w:firstLine="0"/>
        <w:rPr>
          <w:szCs w:val="24"/>
        </w:rPr>
      </w:pPr>
      <w:hyperlink r:id="rId19" w:tooltip="Thiên văn học" w:history="1">
        <w:r w:rsidR="00157450" w:rsidRPr="004E1737">
          <w:rPr>
            <w:szCs w:val="24"/>
          </w:rPr>
          <w:t>Thiên văn học</w:t>
        </w:r>
      </w:hyperlink>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0" w:tooltip="Tin sinh học" w:history="1">
        <w:r w:rsidR="00157450" w:rsidRPr="004E1737">
          <w:rPr>
            <w:szCs w:val="24"/>
          </w:rPr>
          <w:t>Tin sinh học</w:t>
        </w:r>
      </w:hyperlink>
      <w:r w:rsidR="0069729D" w:rsidRPr="004E1737">
        <w:rPr>
          <w:szCs w:val="24"/>
        </w:rPr>
        <w:t>.</w:t>
      </w:r>
    </w:p>
    <w:p w:rsidR="00157450" w:rsidRPr="004E1737" w:rsidRDefault="00157450" w:rsidP="0044518F">
      <w:pPr>
        <w:pStyle w:val="ListParagraph"/>
        <w:numPr>
          <w:ilvl w:val="0"/>
          <w:numId w:val="24"/>
        </w:numPr>
        <w:ind w:left="1134" w:firstLine="0"/>
        <w:rPr>
          <w:szCs w:val="24"/>
        </w:rPr>
      </w:pPr>
      <w:r w:rsidRPr="004E1737">
        <w:rPr>
          <w:szCs w:val="24"/>
        </w:rPr>
        <w:t>Bào chế thuốc</w:t>
      </w:r>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1" w:tooltip="Thương mại điện tử" w:history="1">
        <w:r w:rsidR="00157450" w:rsidRPr="004E1737">
          <w:rPr>
            <w:szCs w:val="24"/>
          </w:rPr>
          <w:t>Thương mại điện tử</w:t>
        </w:r>
      </w:hyperlink>
      <w:r w:rsidR="0069729D" w:rsidRPr="004E1737">
        <w:rPr>
          <w:szCs w:val="24"/>
        </w:rPr>
        <w:t>.</w:t>
      </w:r>
    </w:p>
    <w:p w:rsidR="00157450" w:rsidRPr="004E1737" w:rsidRDefault="00157450" w:rsidP="0044518F">
      <w:pPr>
        <w:pStyle w:val="ListParagraph"/>
        <w:numPr>
          <w:ilvl w:val="0"/>
          <w:numId w:val="24"/>
        </w:numPr>
        <w:ind w:left="1134" w:firstLine="0"/>
        <w:rPr>
          <w:szCs w:val="24"/>
        </w:rPr>
      </w:pPr>
      <w:r w:rsidRPr="004E1737">
        <w:rPr>
          <w:szCs w:val="24"/>
        </w:rPr>
        <w:t>Phát hiện lừa đảo</w:t>
      </w:r>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2" w:tooltip="Quảng cáo" w:history="1">
        <w:r w:rsidR="00157450" w:rsidRPr="004E1737">
          <w:rPr>
            <w:szCs w:val="24"/>
          </w:rPr>
          <w:t>Quảng cáo</w:t>
        </w:r>
      </w:hyperlink>
      <w:r w:rsidR="00EE3FC4" w:rsidRPr="004E1737">
        <w:rPr>
          <w:szCs w:val="24"/>
        </w:rPr>
        <w:t>.</w:t>
      </w:r>
    </w:p>
    <w:p w:rsidR="00157450" w:rsidRPr="004E1737" w:rsidRDefault="00157450" w:rsidP="0044518F">
      <w:pPr>
        <w:pStyle w:val="ListParagraph"/>
        <w:numPr>
          <w:ilvl w:val="0"/>
          <w:numId w:val="24"/>
        </w:numPr>
        <w:ind w:left="1134" w:firstLine="0"/>
        <w:rPr>
          <w:szCs w:val="24"/>
        </w:rPr>
      </w:pPr>
      <w:r w:rsidRPr="004E1737">
        <w:rPr>
          <w:szCs w:val="24"/>
        </w:rPr>
        <w:t>Marketing</w:t>
      </w:r>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3" w:tooltip="Quản lý quan hệ khách hàng" w:history="1">
        <w:r w:rsidR="00157450" w:rsidRPr="004E1737">
          <w:rPr>
            <w:szCs w:val="24"/>
          </w:rPr>
          <w:t>Quản lý quan hệ khách hàng</w:t>
        </w:r>
      </w:hyperlink>
      <w:r w:rsidR="0069729D" w:rsidRPr="004E1737">
        <w:rPr>
          <w:szCs w:val="24"/>
        </w:rPr>
        <w:t>.</w:t>
      </w:r>
    </w:p>
    <w:p w:rsidR="00157450" w:rsidRPr="004E1737" w:rsidRDefault="00157450" w:rsidP="0044518F">
      <w:pPr>
        <w:pStyle w:val="ListParagraph"/>
        <w:numPr>
          <w:ilvl w:val="0"/>
          <w:numId w:val="24"/>
        </w:numPr>
        <w:ind w:left="1134" w:firstLine="0"/>
        <w:rPr>
          <w:szCs w:val="24"/>
        </w:rPr>
      </w:pPr>
      <w:r w:rsidRPr="004E1737">
        <w:rPr>
          <w:szCs w:val="24"/>
        </w:rPr>
        <w:t>Chăm sóc sức khỏe</w:t>
      </w:r>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4" w:tooltip="Viễn thông" w:history="1">
        <w:r w:rsidR="00157450" w:rsidRPr="004E1737">
          <w:rPr>
            <w:szCs w:val="24"/>
          </w:rPr>
          <w:t>Viễn thông</w:t>
        </w:r>
      </w:hyperlink>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5" w:tooltip="Thể thao" w:history="1">
        <w:r w:rsidR="00157450" w:rsidRPr="004E1737">
          <w:rPr>
            <w:szCs w:val="24"/>
          </w:rPr>
          <w:t>Thể thao</w:t>
        </w:r>
      </w:hyperlink>
      <w:r w:rsidR="00157450" w:rsidRPr="004E1737">
        <w:rPr>
          <w:szCs w:val="24"/>
        </w:rPr>
        <w:t>, </w:t>
      </w:r>
      <w:hyperlink r:id="rId26" w:tooltip="Giải trí" w:history="1">
        <w:r w:rsidR="00157450" w:rsidRPr="004E1737">
          <w:rPr>
            <w:szCs w:val="24"/>
          </w:rPr>
          <w:t>giải trí</w:t>
        </w:r>
      </w:hyperlink>
      <w:r w:rsidR="0069729D" w:rsidRPr="004E1737">
        <w:rPr>
          <w:szCs w:val="24"/>
        </w:rPr>
        <w:t>.</w:t>
      </w:r>
    </w:p>
    <w:p w:rsidR="00157450" w:rsidRPr="004E1737" w:rsidRDefault="00DA4D5F" w:rsidP="0044518F">
      <w:pPr>
        <w:pStyle w:val="ListParagraph"/>
        <w:numPr>
          <w:ilvl w:val="0"/>
          <w:numId w:val="24"/>
        </w:numPr>
        <w:ind w:left="1134" w:firstLine="0"/>
        <w:rPr>
          <w:szCs w:val="24"/>
        </w:rPr>
      </w:pPr>
      <w:hyperlink r:id="rId27" w:tooltip="Đầu tư" w:history="1">
        <w:r w:rsidR="00157450" w:rsidRPr="004E1737">
          <w:rPr>
            <w:szCs w:val="24"/>
          </w:rPr>
          <w:t>Đầu tư</w:t>
        </w:r>
      </w:hyperlink>
      <w:r w:rsidR="0069729D" w:rsidRPr="004E1737">
        <w:rPr>
          <w:szCs w:val="24"/>
        </w:rPr>
        <w:t>.</w:t>
      </w:r>
    </w:p>
    <w:p w:rsidR="00AC0453" w:rsidRDefault="00DA4D5F" w:rsidP="0044518F">
      <w:pPr>
        <w:pStyle w:val="ListParagraph"/>
        <w:numPr>
          <w:ilvl w:val="0"/>
          <w:numId w:val="24"/>
        </w:numPr>
        <w:ind w:left="1134" w:firstLine="0"/>
        <w:rPr>
          <w:szCs w:val="24"/>
        </w:rPr>
      </w:pPr>
      <w:hyperlink r:id="rId28" w:tooltip="Máy truy tìm dữ liệu" w:history="1">
        <w:r w:rsidR="00157450" w:rsidRPr="004E1737">
          <w:rPr>
            <w:szCs w:val="24"/>
          </w:rPr>
          <w:t>Máy tìm kiếm</w:t>
        </w:r>
      </w:hyperlink>
      <w:r w:rsidR="0045059E" w:rsidRPr="004E1737">
        <w:rPr>
          <w:szCs w:val="24"/>
        </w:rPr>
        <w:t> (W</w:t>
      </w:r>
      <w:r w:rsidR="00157450" w:rsidRPr="004E1737">
        <w:rPr>
          <w:szCs w:val="24"/>
        </w:rPr>
        <w:t>eb)</w:t>
      </w:r>
      <w:r w:rsidR="0069729D" w:rsidRPr="004E1737">
        <w:rPr>
          <w:szCs w:val="24"/>
        </w:rPr>
        <w:t>.</w:t>
      </w:r>
    </w:p>
    <w:p w:rsidR="004C478D" w:rsidRPr="005748CB" w:rsidRDefault="004C478D" w:rsidP="004C478D">
      <w:pPr>
        <w:pStyle w:val="ListParagraph"/>
        <w:ind w:left="1134" w:firstLine="0"/>
        <w:rPr>
          <w:sz w:val="16"/>
          <w:szCs w:val="16"/>
        </w:rPr>
      </w:pPr>
    </w:p>
    <w:p w:rsidR="00717FBC" w:rsidRPr="00F1605C" w:rsidRDefault="0069729D" w:rsidP="00F1605C">
      <w:pPr>
        <w:pStyle w:val="ListParagraph"/>
        <w:numPr>
          <w:ilvl w:val="1"/>
          <w:numId w:val="2"/>
        </w:numPr>
        <w:ind w:left="993" w:hanging="567"/>
        <w:outlineLvl w:val="2"/>
        <w:rPr>
          <w:b/>
          <w:sz w:val="28"/>
          <w:szCs w:val="28"/>
        </w:rPr>
      </w:pPr>
      <w:bookmarkStart w:id="51" w:name="_Toc1462119"/>
      <w:r w:rsidRPr="00F1605C">
        <w:rPr>
          <w:b/>
          <w:sz w:val="28"/>
          <w:szCs w:val="28"/>
        </w:rPr>
        <w:t xml:space="preserve"> </w:t>
      </w:r>
      <w:bookmarkStart w:id="52" w:name="_Toc3462680"/>
      <w:bookmarkStart w:id="53" w:name="_Toc6825049"/>
      <w:r w:rsidR="00717FBC" w:rsidRPr="00F1605C">
        <w:rPr>
          <w:b/>
          <w:sz w:val="28"/>
          <w:szCs w:val="28"/>
        </w:rPr>
        <w:t>Các phương pháp khai phá dữ liệu.</w:t>
      </w:r>
      <w:bookmarkEnd w:id="51"/>
      <w:bookmarkEnd w:id="52"/>
      <w:bookmarkEnd w:id="53"/>
    </w:p>
    <w:p w:rsidR="004941FD" w:rsidRPr="00F1605C" w:rsidRDefault="004941FD" w:rsidP="00F1605C">
      <w:pPr>
        <w:pStyle w:val="ListParagraph"/>
        <w:numPr>
          <w:ilvl w:val="2"/>
          <w:numId w:val="2"/>
        </w:numPr>
        <w:ind w:left="1134" w:hanging="708"/>
        <w:outlineLvl w:val="3"/>
        <w:rPr>
          <w:i/>
          <w:sz w:val="26"/>
          <w:szCs w:val="26"/>
        </w:rPr>
      </w:pPr>
      <w:bookmarkStart w:id="54" w:name="_Toc3462681"/>
      <w:bookmarkStart w:id="55" w:name="_Toc6825050"/>
      <w:r w:rsidRPr="00F1605C">
        <w:rPr>
          <w:i/>
          <w:sz w:val="26"/>
          <w:szCs w:val="26"/>
        </w:rPr>
        <w:t>Khai phá luật kết hợp.</w:t>
      </w:r>
      <w:bookmarkEnd w:id="54"/>
      <w:bookmarkEnd w:id="55"/>
    </w:p>
    <w:p w:rsidR="004941FD" w:rsidRPr="00E077D2" w:rsidRDefault="004941FD" w:rsidP="00E077D2">
      <w:pPr>
        <w:pStyle w:val="ListParagraph"/>
        <w:numPr>
          <w:ilvl w:val="3"/>
          <w:numId w:val="2"/>
        </w:numPr>
        <w:ind w:left="1276" w:hanging="850"/>
        <w:outlineLvl w:val="4"/>
        <w:rPr>
          <w:sz w:val="26"/>
          <w:szCs w:val="26"/>
        </w:rPr>
      </w:pPr>
      <w:bookmarkStart w:id="56" w:name="_Toc3462682"/>
      <w:bookmarkStart w:id="57" w:name="_Toc6825051"/>
      <w:r w:rsidRPr="00E077D2">
        <w:rPr>
          <w:sz w:val="26"/>
          <w:szCs w:val="26"/>
        </w:rPr>
        <w:t>Giới thiệu về Luật kết hợp.</w:t>
      </w:r>
      <w:bookmarkEnd w:id="56"/>
      <w:bookmarkEnd w:id="57"/>
    </w:p>
    <w:p w:rsidR="00B8794A" w:rsidRDefault="00B8794A" w:rsidP="0044518F">
      <w:pPr>
        <w:pStyle w:val="ListParagraph"/>
        <w:ind w:left="426" w:firstLine="567"/>
      </w:pPr>
      <w:r>
        <w:t>Khai phá luật kết hợ</w:t>
      </w:r>
      <w:r w:rsidR="00ED24EF">
        <w:t>p</w:t>
      </w:r>
      <w:r w:rsidR="00617F02">
        <w:fldChar w:fldCharType="begin"/>
      </w:r>
      <w:r w:rsidR="00617F02">
        <w:instrText xml:space="preserve"> ADDIN ZOTERO_ITEM CSL_CITATION {"citationID":"KSIcqUFM","properties":{"formattedCitation":" [2]","plainCitation":" [2]","noteIndex":0},"citationItems":[{"id":15,"uris":["http://zotero.org/users/4557404/items/DYW7TXNF"],"uri":["http://zotero.org/users/4557404/items/DYW7TXNF"],"itemData":{"id":15,"type":"article","title":"Giáo trình KHAI PHÁ DỮ LIỆU","language":"Tiếng Việt","author":[{"family":"Nguyễn","given":"Hà Nam"},{"family":"Nguyễn","given":"Trí Thành"},{"family":"Hà","given":"Quang Huy"}]}}],"schema":"https://github.com/citation-style-language/schema/raw/master/csl-citation.json"} </w:instrText>
      </w:r>
      <w:r w:rsidR="00617F02">
        <w:fldChar w:fldCharType="separate"/>
      </w:r>
      <w:r w:rsidR="00617F02" w:rsidRPr="00617F02">
        <w:t xml:space="preserve"> [2]</w:t>
      </w:r>
      <w:r w:rsidR="00617F02">
        <w:fldChar w:fldCharType="end"/>
      </w:r>
      <w:r w:rsidR="00617F02">
        <w:t xml:space="preserve"> </w:t>
      </w:r>
      <w:r>
        <w:t xml:space="preserve">là tìm ra các mẫu có tần suất cao, các mẫu kết hợp, liên quan hoặc các cấu trúc tồn </w:t>
      </w:r>
      <w:r w:rsidR="00C55010">
        <w:t>tại giữa các tập hợp đối tượng</w:t>
      </w:r>
      <w:r w:rsidR="00D138B5">
        <w:t xml:space="preserve"> trong cơ sở dữ liệu các giao dịch, cơ sở dữ liệu quan hệ hoặc các kho chứa thông tin khác. Nói các khác là chúng ta tìm tất cả các tập phổ biến từ trong dữ liệu.</w:t>
      </w:r>
    </w:p>
    <w:p w:rsidR="00D138B5" w:rsidRDefault="00D138B5" w:rsidP="0044518F">
      <w:pPr>
        <w:pStyle w:val="ListParagraph"/>
        <w:ind w:left="426" w:firstLine="567"/>
      </w:pPr>
      <w:bookmarkStart w:id="58" w:name="_Toc3462684"/>
      <w:r>
        <w:t>Bài toán</w:t>
      </w:r>
      <w:bookmarkEnd w:id="58"/>
      <w:r w:rsidR="005E6DA7">
        <w:t xml:space="preserve"> của Luật kết hợp được diễn giải như sau.</w:t>
      </w:r>
    </w:p>
    <w:p w:rsidR="00D138B5" w:rsidRPr="00416783" w:rsidRDefault="00D138B5" w:rsidP="0044518F">
      <w:pPr>
        <w:pStyle w:val="ListParagraph"/>
        <w:ind w:left="426" w:firstLine="567"/>
      </w:pPr>
      <w:r>
        <w:t xml:space="preserve">Cho biết </w:t>
      </w:r>
      <m:oMath>
        <m:r>
          <w:rPr>
            <w:rFonts w:ascii="Cambria Math" w:hAnsi="Cambria Math"/>
          </w:rPr>
          <m:t>T</m:t>
        </m:r>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m:t>
            </m:r>
            <m:r>
              <w:rPr>
                <w:rFonts w:ascii="Cambria Math" w:hAnsi="Cambria Math"/>
              </w:rPr>
              <m:t>t</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r>
              <w:rPr>
                <w:rFonts w:ascii="Cambria Math" w:hAnsi="Cambria Math"/>
              </w:rPr>
              <m:t>t</m:t>
            </m:r>
          </m:e>
          <m:sub>
            <m:r>
              <w:rPr>
                <w:rFonts w:ascii="Cambria Math" w:hAnsi="Cambria Math"/>
              </w:rPr>
              <m:t>n</m:t>
            </m:r>
          </m:sub>
        </m:sSub>
        <m:r>
          <m:rPr>
            <m:sty m:val="p"/>
          </m:rPr>
          <w:rPr>
            <w:rFonts w:ascii="Cambria Math" w:hAnsi="Cambria Math"/>
          </w:rPr>
          <m:t>}</m:t>
        </m:r>
      </m:oMath>
      <w:r w:rsidR="005375EC" w:rsidRPr="00416783">
        <w:t xml:space="preserve"> là tập các giao dịch với </w:t>
      </w:r>
      <m:oMath>
        <m:r>
          <w:rPr>
            <w:rFonts w:ascii="Cambria Math" w:hAnsi="Cambria Math"/>
          </w:rPr>
          <m:t>n</m:t>
        </m:r>
      </m:oMath>
      <w:r w:rsidR="005375EC" w:rsidRPr="00416783">
        <w:t xml:space="preserve"> là số các giao dịch có </w:t>
      </w:r>
      <w:proofErr w:type="gramStart"/>
      <w:r w:rsidR="005375EC" w:rsidRPr="00416783">
        <w:t xml:space="preserve">trong </w:t>
      </w:r>
      <w:proofErr w:type="gramEnd"/>
      <m:oMath>
        <m:r>
          <w:rPr>
            <w:rFonts w:ascii="Cambria Math" w:hAnsi="Cambria Math"/>
          </w:rPr>
          <m:t>T</m:t>
        </m:r>
      </m:oMath>
      <w:r w:rsidR="005375EC" w:rsidRPr="00416783">
        <w:t xml:space="preserve">. Tập </w:t>
      </w:r>
      <m:oMath>
        <m:r>
          <w:rPr>
            <w:rFonts w:ascii="Cambria Math" w:hAnsi="Cambria Math"/>
          </w:rPr>
          <m:t>I</m:t>
        </m:r>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t>
            </m:r>
            <m:r>
              <w:rPr>
                <w:rFonts w:ascii="Cambria Math" w:hAnsi="Cambria Math"/>
              </w:rPr>
              <m:t>i</m:t>
            </m:r>
          </m:e>
          <m:sub>
            <m:r>
              <w:rPr>
                <w:rFonts w:ascii="Cambria Math" w:hAnsi="Cambria Math"/>
              </w:rPr>
              <m:t>n</m:t>
            </m:r>
          </m:sub>
        </m:sSub>
        <m:r>
          <m:rPr>
            <m:sty m:val="p"/>
          </m:rPr>
          <w:rPr>
            <w:rFonts w:ascii="Cambria Math" w:hAnsi="Cambria Math"/>
          </w:rPr>
          <m:t>}</m:t>
        </m:r>
      </m:oMath>
      <w:r w:rsidR="005375EC" w:rsidRPr="00416783">
        <w:t xml:space="preserve"> là một tập gồm n tập mục khác nhau xuất hiện </w:t>
      </w:r>
      <w:proofErr w:type="gramStart"/>
      <w:r w:rsidR="005375EC" w:rsidRPr="00416783">
        <w:t xml:space="preserve">trong </w:t>
      </w:r>
      <w:proofErr w:type="gramEnd"/>
      <m:oMath>
        <m:sSub>
          <m:sSubPr>
            <m:ctrlPr>
              <w:rPr>
                <w:rFonts w:ascii="Cambria Math" w:hAnsi="Cambria Math"/>
              </w:rPr>
            </m:ctrlPr>
          </m:sSubPr>
          <m:e>
            <m:r>
              <w:rPr>
                <w:rFonts w:ascii="Cambria Math" w:hAnsi="Cambria Math"/>
              </w:rPr>
              <m:t>t</m:t>
            </m:r>
          </m:e>
          <m:sub>
            <m:r>
              <w:rPr>
                <w:rFonts w:ascii="Cambria Math" w:hAnsi="Cambria Math"/>
              </w:rPr>
              <m:t>i</m:t>
            </m:r>
          </m:sub>
        </m:sSub>
      </m:oMath>
      <w:r w:rsidR="005375EC" w:rsidRPr="00416783">
        <w:t xml:space="preserve">. Mỗi giao dịch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005375EC" w:rsidRPr="00416783">
        <w:t xml:space="preserve"> là một tập các mục xuất hiện đồng thời. Ta </w:t>
      </w:r>
      <w:proofErr w:type="gramStart"/>
      <w:r w:rsidR="005375EC" w:rsidRPr="00416783">
        <w:t xml:space="preserve">có </w:t>
      </w:r>
      <w:proofErr w:type="gramEnd"/>
      <m:oMath>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r>
          <w:rPr>
            <w:rFonts w:ascii="Cambria Math" w:hAnsi="Cambria Math"/>
          </w:rPr>
          <m:t>I</m:t>
        </m:r>
      </m:oMath>
      <w:r w:rsidR="005375EC" w:rsidRPr="00416783">
        <w:t xml:space="preserve">. Với </w:t>
      </w:r>
      <m:oMath>
        <m:r>
          <w:rPr>
            <w:rFonts w:ascii="Cambria Math" w:hAnsi="Cambria Math"/>
          </w:rPr>
          <m:t>X</m:t>
        </m:r>
      </m:oMath>
      <w:r w:rsidR="005375EC" w:rsidRPr="00416783">
        <w:t xml:space="preserve"> và </w:t>
      </w:r>
      <m:oMath>
        <m:r>
          <w:rPr>
            <w:rFonts w:ascii="Cambria Math" w:hAnsi="Cambria Math"/>
          </w:rPr>
          <m:t>Y</m:t>
        </m:r>
      </m:oMath>
      <w:r w:rsidR="005375EC" w:rsidRPr="00416783">
        <w:t xml:space="preserve"> là các tập mục.</w:t>
      </w:r>
    </w:p>
    <w:p w:rsidR="005375EC" w:rsidRPr="00416783" w:rsidRDefault="005375EC" w:rsidP="0044518F">
      <w:pPr>
        <w:pStyle w:val="ListParagraph"/>
        <w:ind w:left="426" w:firstLine="567"/>
      </w:pPr>
      <w:r w:rsidRPr="00416783">
        <w:t>Một luật kết hợp được biểu diễn bời công thức:</w:t>
      </w:r>
    </w:p>
    <w:p w:rsidR="00EF1819" w:rsidRDefault="00EF1819" w:rsidP="00DA19CB">
      <w:pPr>
        <w:pStyle w:val="ListParagraph"/>
        <w:ind w:left="426" w:firstLine="291"/>
        <w:jc w:val="right"/>
      </w:pPr>
      <w:r w:rsidRPr="00E077D2">
        <w:t xml:space="preserve"> </w:t>
      </w:r>
      <w:r w:rsidRPr="00E077D2">
        <w:tab/>
      </w:r>
      <w:r w:rsidRPr="00E077D2">
        <w:tab/>
      </w:r>
      <w:r w:rsidRPr="00E077D2">
        <w:tab/>
      </w:r>
      <w:r w:rsidRPr="00E077D2">
        <w:tab/>
      </w:r>
      <m:oMath>
        <m:r>
          <w:rPr>
            <w:rFonts w:ascii="Cambria Math" w:hAnsi="Cambria Math"/>
          </w:rPr>
          <m:t>X</m:t>
        </m:r>
        <m:r>
          <m:rPr>
            <m:sty m:val="p"/>
          </m:rPr>
          <w:rPr>
            <w:rFonts w:ascii="Cambria Math" w:hAnsi="Cambria Math"/>
          </w:rPr>
          <m:t xml:space="preserve"> =&gt; </m:t>
        </m:r>
        <m:r>
          <w:rPr>
            <w:rFonts w:ascii="Cambria Math" w:hAnsi="Cambria Math"/>
          </w:rPr>
          <m:t>Y</m:t>
        </m:r>
      </m:oMath>
      <w:r w:rsidR="00DA19CB">
        <w:t xml:space="preserve"> </w:t>
      </w:r>
      <w:r w:rsidR="00DA19CB">
        <w:tab/>
      </w:r>
      <w:r w:rsidR="00E077D2">
        <w:tab/>
      </w:r>
      <w:r w:rsidRPr="00E077D2">
        <w:tab/>
      </w:r>
      <w:r w:rsidR="00E077D2">
        <w:t xml:space="preserve"> </w:t>
      </w:r>
      <w:r w:rsidR="00E077D2">
        <w:tab/>
      </w:r>
      <w:r w:rsidR="00E077D2">
        <w:tab/>
        <w:t xml:space="preserve">       </w:t>
      </w:r>
      <w:r w:rsidR="00FB2676">
        <w:t>(1</w:t>
      </w:r>
      <w:r w:rsidRPr="00E077D2">
        <w:t>)</w:t>
      </w:r>
    </w:p>
    <w:p w:rsidR="005375EC" w:rsidRPr="00416783" w:rsidRDefault="005375EC" w:rsidP="0044518F">
      <w:pPr>
        <w:pStyle w:val="ListParagraph"/>
        <w:ind w:left="426" w:firstLine="567"/>
      </w:pPr>
      <w:r w:rsidRPr="00416783">
        <w:t xml:space="preserve">Trong </w:t>
      </w:r>
      <w:proofErr w:type="gramStart"/>
      <w:r w:rsidRPr="00416783">
        <w:t xml:space="preserve">đó </w:t>
      </w:r>
      <w:proofErr w:type="gramEnd"/>
      <m:oMath>
        <m:r>
          <w:rPr>
            <w:rFonts w:ascii="Cambria Math" w:hAnsi="Cambria Math"/>
          </w:rPr>
          <m:t>X</m:t>
        </m:r>
        <m:r>
          <m:rPr>
            <m:sty m:val="p"/>
          </m:rPr>
          <w:rPr>
            <w:rFonts w:ascii="Cambria Math" w:hAnsi="Cambria Math"/>
          </w:rPr>
          <m:t xml:space="preserve"> ⊆ </m:t>
        </m:r>
        <m:r>
          <w:rPr>
            <w:rFonts w:ascii="Cambria Math" w:hAnsi="Cambria Math"/>
          </w:rPr>
          <m:t>I</m:t>
        </m:r>
      </m:oMath>
      <w:r w:rsidRPr="00416783">
        <w:t xml:space="preserve">, </w:t>
      </w:r>
      <m:oMath>
        <m:r>
          <w:rPr>
            <w:rFonts w:ascii="Cambria Math" w:hAnsi="Cambria Math"/>
          </w:rPr>
          <m:t>Y</m:t>
        </m:r>
        <m:r>
          <m:rPr>
            <m:sty m:val="p"/>
          </m:rPr>
          <w:rPr>
            <w:rFonts w:ascii="Cambria Math" w:hAnsi="Cambria Math"/>
          </w:rPr>
          <m:t xml:space="preserve"> ⊆</m:t>
        </m:r>
        <m:r>
          <w:rPr>
            <w:rFonts w:ascii="Cambria Math" w:hAnsi="Cambria Math"/>
          </w:rPr>
          <m:t>I</m:t>
        </m:r>
      </m:oMath>
      <w:r w:rsidRPr="00416783">
        <w:t xml:space="preserve"> và </w:t>
      </w:r>
      <m:oMath>
        <m:r>
          <w:rPr>
            <w:rFonts w:ascii="Cambria Math" w:hAnsi="Cambria Math"/>
          </w:rPr>
          <m:t>X</m:t>
        </m:r>
        <m:r>
          <m:rPr>
            <m:sty m:val="p"/>
          </m:rPr>
          <w:rPr>
            <w:rFonts w:ascii="Cambria Math" w:hAnsi="Cambria Math"/>
          </w:rPr>
          <m:t xml:space="preserve"> ∩ </m:t>
        </m:r>
        <m:r>
          <w:rPr>
            <w:rFonts w:ascii="Cambria Math" w:hAnsi="Cambria Math"/>
          </w:rPr>
          <m:t>Y</m:t>
        </m:r>
        <m:r>
          <m:rPr>
            <m:sty m:val="p"/>
          </m:rPr>
          <w:rPr>
            <w:rFonts w:ascii="Cambria Math" w:hAnsi="Cambria Math"/>
          </w:rPr>
          <m:t xml:space="preserve"> =∅</m:t>
        </m:r>
      </m:oMath>
    </w:p>
    <w:p w:rsidR="00B74536" w:rsidRDefault="005375EC" w:rsidP="0044518F">
      <w:pPr>
        <w:pStyle w:val="ListParagraph"/>
        <w:ind w:left="426" w:firstLine="567"/>
      </w:pPr>
      <w:r>
        <w:t xml:space="preserve">Một giao dịch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416783">
        <w:t xml:space="preserve"> thuộc </w:t>
      </w:r>
      <m:oMath>
        <m:r>
          <w:rPr>
            <w:rFonts w:ascii="Cambria Math" w:hAnsi="Cambria Math"/>
          </w:rPr>
          <m:t>T</m:t>
        </m:r>
      </m:oMath>
      <w:r w:rsidRPr="00416783">
        <w:t xml:space="preserve"> chứa một tập mục </w:t>
      </w:r>
      <m:oMath>
        <m:r>
          <w:rPr>
            <w:rFonts w:ascii="Cambria Math" w:hAnsi="Cambria Math"/>
          </w:rPr>
          <m:t>X</m:t>
        </m:r>
      </m:oMath>
      <w:r w:rsidRPr="00416783">
        <w:t xml:space="preserve"> nếu </w:t>
      </w:r>
      <m:oMath>
        <m:r>
          <w:rPr>
            <w:rFonts w:ascii="Cambria Math" w:hAnsi="Cambria Math"/>
          </w:rPr>
          <m:t>Y</m:t>
        </m:r>
      </m:oMath>
      <w:r w:rsidRPr="00416783">
        <w:t xml:space="preserve"> là tập con của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416783">
        <w:t>.</w:t>
      </w:r>
      <w:r w:rsidR="00B74536">
        <w:t xml:space="preserve">Độ hỗ trợ của </w:t>
      </w:r>
      <m:oMath>
        <m:r>
          <w:rPr>
            <w:rFonts w:ascii="Cambria Math" w:hAnsi="Cambria Math"/>
          </w:rPr>
          <m:t>X</m:t>
        </m:r>
      </m:oMath>
      <w:r w:rsidR="00B74536">
        <w:t xml:space="preserve"> trong </w:t>
      </w:r>
      <m:oMath>
        <m:r>
          <w:rPr>
            <w:rFonts w:ascii="Cambria Math" w:hAnsi="Cambria Math"/>
          </w:rPr>
          <m:t>T</m:t>
        </m:r>
      </m:oMath>
      <w:r w:rsidR="00B74536">
        <w:t xml:space="preserve"> là số giao dịch chứ</w:t>
      </w:r>
      <w:r w:rsidR="00307723">
        <w:t xml:space="preserve">a </w:t>
      </w:r>
      <m:oMath>
        <m:r>
          <w:rPr>
            <w:rFonts w:ascii="Cambria Math" w:hAnsi="Cambria Math"/>
          </w:rPr>
          <m:t>X</m:t>
        </m:r>
      </m:oMath>
      <w:r w:rsidR="00307723">
        <w:t xml:space="preserve"> trong </w:t>
      </w:r>
      <m:oMath>
        <m:r>
          <w:rPr>
            <w:rFonts w:ascii="Cambria Math" w:hAnsi="Cambria Math"/>
          </w:rPr>
          <m:t>T</m:t>
        </m:r>
      </m:oMath>
      <w:r w:rsidR="00307723">
        <w:t xml:space="preserve"> (</w:t>
      </w:r>
      <w:r w:rsidR="00B74536">
        <w:t xml:space="preserve">viết tắt </w:t>
      </w:r>
      <w:proofErr w:type="gramStart"/>
      <w:r w:rsidR="00B74536">
        <w:t xml:space="preserve">là </w:t>
      </w:r>
      <w:proofErr w:type="gramEnd"/>
      <m:oMath>
        <m:r>
          <w:rPr>
            <w:rFonts w:ascii="Cambria Math" w:hAnsi="Cambria Math"/>
          </w:rPr>
          <m:t>X</m:t>
        </m:r>
        <m:r>
          <m:rPr>
            <m:sty m:val="p"/>
          </m:rPr>
          <w:rPr>
            <w:rFonts w:ascii="Cambria Math" w:hAnsi="Cambria Math"/>
          </w:rPr>
          <m:t>.</m:t>
        </m:r>
        <m:r>
          <w:rPr>
            <w:rFonts w:ascii="Cambria Math" w:hAnsi="Cambria Math"/>
          </w:rPr>
          <m:t>count</m:t>
        </m:r>
      </m:oMath>
      <w:r w:rsidR="00B74536">
        <w:t>).Để đo độ mạnh của một luật kết hợp, ta sử dụng hai độ do sau: Độ hỗ trợ và độ tin cậy.</w:t>
      </w:r>
    </w:p>
    <w:p w:rsidR="00B74536" w:rsidRPr="00307723" w:rsidRDefault="00B74536" w:rsidP="0044518F">
      <w:pPr>
        <w:pStyle w:val="ListParagraph"/>
        <w:ind w:left="426" w:firstLine="567"/>
      </w:pPr>
      <w:r>
        <w:t xml:space="preserve">Độ hỗ trợ của một luật </w:t>
      </w:r>
      <m:oMath>
        <m:r>
          <w:rPr>
            <w:rFonts w:ascii="Cambria Math" w:hAnsi="Cambria Math"/>
          </w:rPr>
          <m:t>X</m:t>
        </m:r>
        <m:r>
          <m:rPr>
            <m:sty m:val="p"/>
          </m:rPr>
          <w:rPr>
            <w:rFonts w:ascii="Cambria Math" w:hAnsi="Cambria Math"/>
          </w:rPr>
          <m:t xml:space="preserve"> =&gt;</m:t>
        </m:r>
        <m:r>
          <w:rPr>
            <w:rFonts w:ascii="Cambria Math" w:hAnsi="Cambria Math"/>
          </w:rPr>
          <m:t>Y</m:t>
        </m:r>
      </m:oMath>
      <w:r>
        <w:t xml:space="preserve"> là tỉ lệ phần </w:t>
      </w:r>
      <w:r w:rsidR="00000514">
        <w:t>tră</w:t>
      </w:r>
      <w:r>
        <w:t xml:space="preserve">m (%) các giao dịch trong </w:t>
      </w:r>
      <m:oMath>
        <m:r>
          <w:rPr>
            <w:rFonts w:ascii="Cambria Math" w:hAnsi="Cambria Math"/>
          </w:rPr>
          <m:t>T</m:t>
        </m:r>
      </m:oMath>
      <w:r>
        <w:t xml:space="preserve"> mà chứa cả </w:t>
      </w:r>
      <m:oMath>
        <m:r>
          <w:rPr>
            <w:rFonts w:ascii="Cambria Math" w:hAnsi="Cambria Math"/>
          </w:rPr>
          <m:t>X</m:t>
        </m:r>
      </m:oMath>
      <w:r w:rsidR="00307723">
        <w:t xml:space="preserve"> </w:t>
      </w:r>
      <w:proofErr w:type="gramStart"/>
      <w:r w:rsidR="00307723">
        <w:t xml:space="preserve">và </w:t>
      </w:r>
      <w:proofErr w:type="gramEnd"/>
      <m:oMath>
        <m:r>
          <w:rPr>
            <w:rFonts w:ascii="Cambria Math" w:hAnsi="Cambria Math"/>
          </w:rPr>
          <m:t>Y</m:t>
        </m:r>
      </m:oMath>
      <w:r>
        <w:t xml:space="preserve">. </w:t>
      </w:r>
      <w:r w:rsidR="00000514">
        <w:t xml:space="preserve">Nó giúp xác định mức độ phổ biến của các giao dịch chứa tập mục </w:t>
      </w:r>
      <m:oMath>
        <m:r>
          <m:rPr>
            <m:sty m:val="p"/>
          </m:rPr>
          <w:rPr>
            <w:rFonts w:ascii="Cambria Math" w:hAnsi="Cambria Math"/>
          </w:rPr>
          <m:t>(</m:t>
        </m:r>
        <m:r>
          <w:rPr>
            <w:rFonts w:ascii="Cambria Math" w:hAnsi="Cambria Math"/>
          </w:rPr>
          <m:t>X</m:t>
        </m:r>
        <m:r>
          <m:rPr>
            <m:sty m:val="p"/>
          </m:rPr>
          <w:rPr>
            <w:rFonts w:ascii="Cambria Math" w:hAnsi="Cambria Math"/>
          </w:rPr>
          <m:t xml:space="preserve"> ∪ </m:t>
        </m:r>
        <m:r>
          <w:rPr>
            <w:rFonts w:ascii="Cambria Math" w:hAnsi="Cambria Math"/>
          </w:rPr>
          <m:t>Y</m:t>
        </m:r>
        <m:r>
          <m:rPr>
            <m:sty m:val="p"/>
          </m:rPr>
          <w:rPr>
            <w:rFonts w:ascii="Cambria Math" w:hAnsi="Cambria Math"/>
          </w:rPr>
          <m:t>)</m:t>
        </m:r>
      </m:oMath>
      <w:r w:rsidR="00000514" w:rsidRPr="00307723">
        <w:t xml:space="preserve"> trong tổng số tất cả các giao dịch. Công thức tính độ hỗ trợ</w:t>
      </w:r>
      <w:r w:rsidR="006713CC">
        <w:t xml:space="preserve"> (S</w:t>
      </w:r>
      <w:r w:rsidR="00000514" w:rsidRPr="00307723">
        <w:t>upport):</w:t>
      </w:r>
    </w:p>
    <w:p w:rsidR="00000514" w:rsidRPr="00307723" w:rsidRDefault="00307723" w:rsidP="00DA19CB">
      <w:pPr>
        <w:pStyle w:val="ListParagraph"/>
        <w:ind w:left="2313" w:firstLine="239"/>
        <w:jc w:val="right"/>
      </w:pPr>
      <m:oMath>
        <m:r>
          <w:rPr>
            <w:rFonts w:ascii="Cambria Math" w:hAnsi="Cambria Math"/>
            <w:szCs w:val="28"/>
          </w:rPr>
          <m:t>Support</m:t>
        </m:r>
        <m:r>
          <m:rPr>
            <m:sty m:val="p"/>
          </m:rPr>
          <w:rPr>
            <w:rFonts w:ascii="Cambria Math" w:hAnsi="Cambria Math"/>
            <w:szCs w:val="28"/>
          </w:rPr>
          <m:t xml:space="preserve"> (</m:t>
        </m:r>
        <m:r>
          <w:rPr>
            <w:rFonts w:ascii="Cambria Math" w:hAnsi="Cambria Math"/>
            <w:szCs w:val="28"/>
          </w:rPr>
          <m:t>X</m:t>
        </m:r>
        <m:r>
          <m:rPr>
            <m:sty m:val="p"/>
          </m:rPr>
          <w:rPr>
            <w:rFonts w:ascii="Cambria Math" w:hAnsi="Cambria Math"/>
            <w:szCs w:val="28"/>
          </w:rPr>
          <m:t>=&gt;</m:t>
        </m:r>
        <m:r>
          <w:rPr>
            <w:rFonts w:ascii="Cambria Math" w:hAnsi="Cambria Math"/>
            <w:szCs w:val="28"/>
          </w:rPr>
          <m:t>Y</m:t>
        </m:r>
        <m:r>
          <m:rPr>
            <m:sty m:val="p"/>
          </m:rPr>
          <w:rPr>
            <w:rFonts w:ascii="Cambria Math" w:hAnsi="Cambria Math"/>
            <w:szCs w:val="28"/>
          </w:rPr>
          <m:t xml:space="preserve">) = </m:t>
        </m:r>
        <m:f>
          <m:fPr>
            <m:ctrlPr>
              <w:rPr>
                <w:rFonts w:ascii="Cambria Math" w:hAnsi="Cambria Math"/>
                <w:szCs w:val="28"/>
              </w:rPr>
            </m:ctrlPr>
          </m:fPr>
          <m:num>
            <m:d>
              <m:dPr>
                <m:ctrlPr>
                  <w:rPr>
                    <w:rFonts w:ascii="Cambria Math" w:hAnsi="Cambria Math"/>
                    <w:szCs w:val="28"/>
                  </w:rPr>
                </m:ctrlPr>
              </m:dPr>
              <m:e>
                <m:r>
                  <w:rPr>
                    <w:rFonts w:ascii="Cambria Math" w:hAnsi="Cambria Math"/>
                    <w:szCs w:val="28"/>
                  </w:rPr>
                  <m:t>X</m:t>
                </m:r>
                <m:r>
                  <m:rPr>
                    <m:sty m:val="p"/>
                  </m:rPr>
                  <w:rPr>
                    <w:rFonts w:ascii="Cambria Math" w:hAnsi="Cambria Math"/>
                    <w:szCs w:val="28"/>
                  </w:rPr>
                  <m:t xml:space="preserve"> ∪ </m:t>
                </m:r>
                <m:r>
                  <w:rPr>
                    <w:rFonts w:ascii="Cambria Math" w:hAnsi="Cambria Math"/>
                    <w:szCs w:val="28"/>
                  </w:rPr>
                  <m:t>Y</m:t>
                </m:r>
              </m:e>
            </m:d>
            <m:r>
              <m:rPr>
                <m:sty m:val="p"/>
              </m:rPr>
              <w:rPr>
                <w:rFonts w:ascii="Cambria Math" w:hAnsi="Cambria Math"/>
                <w:szCs w:val="28"/>
              </w:rPr>
              <m:t>.</m:t>
            </m:r>
            <m:r>
              <w:rPr>
                <w:rFonts w:ascii="Cambria Math" w:hAnsi="Cambria Math"/>
                <w:szCs w:val="28"/>
              </w:rPr>
              <m:t>count</m:t>
            </m:r>
          </m:num>
          <m:den>
            <m:r>
              <w:rPr>
                <w:rFonts w:ascii="Cambria Math" w:hAnsi="Cambria Math"/>
                <w:szCs w:val="28"/>
              </w:rPr>
              <m:t>n</m:t>
            </m:r>
          </m:den>
        </m:f>
        <m:r>
          <m:rPr>
            <m:sty m:val="p"/>
          </m:rPr>
          <w:rPr>
            <w:rFonts w:ascii="Cambria Math" w:hAnsi="Cambria Math"/>
            <w:szCs w:val="28"/>
          </w:rPr>
          <m:t>=</m:t>
        </m:r>
        <m:r>
          <w:rPr>
            <w:rFonts w:ascii="Cambria Math" w:hAnsi="Cambria Math"/>
            <w:szCs w:val="28"/>
          </w:rPr>
          <m:t>P</m:t>
        </m:r>
        <m:r>
          <m:rPr>
            <m:sty m:val="p"/>
          </m:rPr>
          <w:rPr>
            <w:rFonts w:ascii="Cambria Math" w:hAnsi="Cambria Math"/>
            <w:szCs w:val="28"/>
          </w:rPr>
          <m:t>(</m:t>
        </m:r>
        <m:r>
          <w:rPr>
            <w:rFonts w:ascii="Cambria Math" w:hAnsi="Cambria Math"/>
            <w:szCs w:val="28"/>
          </w:rPr>
          <m:t>X</m:t>
        </m:r>
        <m:r>
          <m:rPr>
            <m:sty m:val="p"/>
          </m:rPr>
          <w:rPr>
            <w:rFonts w:ascii="Cambria Math" w:hAnsi="Cambria Math"/>
            <w:szCs w:val="28"/>
          </w:rPr>
          <m:t>∪</m:t>
        </m:r>
        <m:r>
          <w:rPr>
            <w:rFonts w:ascii="Cambria Math" w:hAnsi="Cambria Math"/>
            <w:szCs w:val="28"/>
          </w:rPr>
          <m:t>Y</m:t>
        </m:r>
        <m:r>
          <m:rPr>
            <m:sty m:val="p"/>
          </m:rPr>
          <w:rPr>
            <w:rFonts w:ascii="Cambria Math" w:hAnsi="Cambria Math"/>
            <w:szCs w:val="28"/>
          </w:rPr>
          <m:t xml:space="preserve">) </m:t>
        </m:r>
      </m:oMath>
      <w:r w:rsidRPr="00EF1819">
        <w:rPr>
          <w:rFonts w:eastAsiaTheme="minorEastAsia"/>
          <w:sz w:val="22"/>
        </w:rPr>
        <w:t xml:space="preserve"> </w:t>
      </w:r>
      <w:r w:rsidR="00EF1819">
        <w:rPr>
          <w:rFonts w:eastAsiaTheme="minorEastAsia"/>
          <w:sz w:val="22"/>
        </w:rPr>
        <w:tab/>
      </w:r>
      <w:r w:rsidR="00EF1819">
        <w:rPr>
          <w:rFonts w:eastAsiaTheme="minorEastAsia"/>
          <w:sz w:val="22"/>
        </w:rPr>
        <w:tab/>
      </w:r>
      <w:r w:rsidR="00E077D2">
        <w:rPr>
          <w:rFonts w:eastAsiaTheme="minorEastAsia"/>
          <w:sz w:val="22"/>
        </w:rPr>
        <w:t xml:space="preserve">      </w:t>
      </w:r>
      <w:r w:rsidR="00EF1819">
        <w:rPr>
          <w:rFonts w:eastAsiaTheme="minorEastAsia"/>
        </w:rPr>
        <w:t>(2</w:t>
      </w:r>
      <w:r>
        <w:rPr>
          <w:rFonts w:eastAsiaTheme="minorEastAsia"/>
        </w:rPr>
        <w:t>)</w:t>
      </w:r>
    </w:p>
    <w:p w:rsidR="00B74536" w:rsidRDefault="00307723" w:rsidP="0044518F">
      <w:pPr>
        <w:pStyle w:val="ListParagraph"/>
        <w:ind w:left="426" w:firstLine="567"/>
      </w:pPr>
      <w:r>
        <w:lastRenderedPageBreak/>
        <w:t xml:space="preserve">Độ tin cậy của luật </w:t>
      </w:r>
      <m:oMath>
        <m:r>
          <w:rPr>
            <w:rFonts w:ascii="Cambria Math" w:hAnsi="Cambria Math"/>
          </w:rPr>
          <m:t>X</m:t>
        </m:r>
        <m:r>
          <m:rPr>
            <m:sty m:val="p"/>
          </m:rPr>
          <w:rPr>
            <w:rFonts w:ascii="Cambria Math" w:hAnsi="Cambria Math"/>
          </w:rPr>
          <m:t xml:space="preserve"> =&gt; </m:t>
        </m:r>
        <m:r>
          <w:rPr>
            <w:rFonts w:ascii="Cambria Math" w:hAnsi="Cambria Math"/>
          </w:rPr>
          <m:t>Y</m:t>
        </m:r>
      </m:oMath>
      <w:r>
        <w:t xml:space="preserve"> là tỉ lệ % các giao dịch trong </w:t>
      </w:r>
      <m:oMath>
        <m:r>
          <w:rPr>
            <w:rFonts w:ascii="Cambria Math" w:hAnsi="Cambria Math"/>
          </w:rPr>
          <m:t>T</m:t>
        </m:r>
      </m:oMath>
      <w:r>
        <w:t xml:space="preserve"> chứa cả </w:t>
      </w:r>
      <m:oMath>
        <m:r>
          <w:rPr>
            <w:rFonts w:ascii="Cambria Math" w:hAnsi="Cambria Math"/>
          </w:rPr>
          <m:t>X</m:t>
        </m:r>
      </m:oMath>
      <w:r>
        <w:t xml:space="preserve"> và </w:t>
      </w:r>
      <m:oMath>
        <m:r>
          <w:rPr>
            <w:rFonts w:ascii="Cambria Math" w:hAnsi="Cambria Math"/>
          </w:rPr>
          <m:t>Y</m:t>
        </m:r>
      </m:oMath>
      <w:r>
        <w:t xml:space="preserve"> trên tổng số các giao dịch trong </w:t>
      </w:r>
      <m:oMath>
        <m:r>
          <w:rPr>
            <w:rFonts w:ascii="Cambria Math" w:hAnsi="Cambria Math"/>
          </w:rPr>
          <m:t>T</m:t>
        </m:r>
      </m:oMath>
      <w:r>
        <w:t xml:space="preserve"> chỉ chứa</w:t>
      </w:r>
      <m:oMath>
        <m:r>
          <m:rPr>
            <m:sty m:val="p"/>
          </m:rPr>
          <w:rPr>
            <w:rFonts w:ascii="Cambria Math" w:hAnsi="Cambria Math"/>
          </w:rPr>
          <m:t xml:space="preserve"> </m:t>
        </m:r>
        <m:r>
          <w:rPr>
            <w:rFonts w:ascii="Cambria Math" w:hAnsi="Cambria Math"/>
          </w:rPr>
          <m:t>X</m:t>
        </m:r>
      </m:oMath>
      <w:r>
        <w:t>. Công thức tính độ tin cậy (confidence):</w:t>
      </w:r>
    </w:p>
    <w:p w:rsidR="00307723" w:rsidRPr="00E077D2" w:rsidRDefault="006713CC" w:rsidP="00DA19CB">
      <w:pPr>
        <w:pStyle w:val="ListParagraph"/>
        <w:ind w:left="1440" w:firstLine="720"/>
        <w:jc w:val="right"/>
      </w:pPr>
      <m:oMath>
        <m:r>
          <w:rPr>
            <w:rFonts w:ascii="Cambria Math" w:hAnsi="Cambria Math"/>
          </w:rPr>
          <m:t>Confidence (X =&gt; Y) =</m:t>
        </m:r>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r>
                  <w:rPr>
                    <w:rFonts w:ascii="Cambria Math" w:hAnsi="Cambria Math"/>
                  </w:rPr>
                  <m:t>X</m:t>
                </m:r>
                <m:r>
                  <m:rPr>
                    <m:sty m:val="p"/>
                  </m:rPr>
                  <w:rPr>
                    <w:rFonts w:ascii="Cambria Math" w:hAnsi="Cambria Math"/>
                  </w:rPr>
                  <m:t xml:space="preserve"> ∪ </m:t>
                </m:r>
                <m:r>
                  <w:rPr>
                    <w:rFonts w:ascii="Cambria Math" w:hAnsi="Cambria Math"/>
                  </w:rPr>
                  <m:t>Y</m:t>
                </m:r>
              </m:e>
            </m:d>
            <m:r>
              <m:rPr>
                <m:sty m:val="p"/>
              </m:rPr>
              <w:rPr>
                <w:rFonts w:ascii="Cambria Math" w:hAnsi="Cambria Math"/>
              </w:rPr>
              <m:t>.</m:t>
            </m:r>
            <m:r>
              <w:rPr>
                <w:rFonts w:ascii="Cambria Math" w:hAnsi="Cambria Math"/>
              </w:rPr>
              <m:t>count</m:t>
            </m:r>
          </m:num>
          <m:den>
            <m:r>
              <w:rPr>
                <w:rFonts w:ascii="Cambria Math" w:hAnsi="Cambria Math"/>
              </w:rPr>
              <m:t>X</m:t>
            </m:r>
            <m:r>
              <m:rPr>
                <m:sty m:val="p"/>
              </m:rPr>
              <w:rPr>
                <w:rFonts w:ascii="Cambria Math" w:hAnsi="Cambria Math"/>
              </w:rPr>
              <m:t>.</m:t>
            </m:r>
            <m:r>
              <w:rPr>
                <w:rFonts w:ascii="Cambria Math" w:hAnsi="Cambria Math"/>
              </w:rPr>
              <m:t>count</m:t>
            </m:r>
          </m:den>
        </m:f>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oMath>
      <w:r w:rsidR="00307723" w:rsidRPr="00E077D2">
        <w:t xml:space="preserve"> </w:t>
      </w:r>
      <w:r w:rsidR="00E077D2">
        <w:tab/>
        <w:t xml:space="preserve">  </w:t>
      </w:r>
      <w:r w:rsidR="00EF1819" w:rsidRPr="00E077D2">
        <w:t xml:space="preserve">   </w:t>
      </w:r>
      <w:r w:rsidR="00E077D2">
        <w:tab/>
        <w:t xml:space="preserve">   </w:t>
      </w:r>
      <w:r w:rsidR="00EF1819" w:rsidRPr="00E077D2">
        <w:t>(3</w:t>
      </w:r>
      <w:r w:rsidR="00307723" w:rsidRPr="00E077D2">
        <w:t>)</w:t>
      </w:r>
    </w:p>
    <w:p w:rsidR="00307723" w:rsidRDefault="00307723" w:rsidP="0044518F">
      <w:pPr>
        <w:pStyle w:val="ListParagraph"/>
        <w:ind w:left="426" w:firstLine="567"/>
      </w:pPr>
      <w:r w:rsidRPr="00307723">
        <w:t>Những luật kết hợp thỏa mãn điều kiện độ hỗ trợ tối thiểu</w:t>
      </w:r>
      <w:r w:rsidR="00EF1819">
        <w:t xml:space="preserve"> (</w:t>
      </w:r>
      <m:oMath>
        <m:r>
          <w:rPr>
            <w:rFonts w:ascii="Cambria Math" w:hAnsi="Cambria Math"/>
          </w:rPr>
          <m:t>min</m:t>
        </m:r>
        <m:r>
          <m:rPr>
            <m:sty m:val="p"/>
          </m:rPr>
          <w:rPr>
            <w:rFonts w:ascii="Cambria Math" w:hAnsi="Cambria Math"/>
          </w:rPr>
          <m:t>_</m:t>
        </m:r>
        <m:r>
          <w:rPr>
            <w:rFonts w:ascii="Cambria Math" w:hAnsi="Cambria Math"/>
          </w:rPr>
          <m:t>sup</m:t>
        </m:r>
      </m:oMath>
      <w:r w:rsidR="00EF1819">
        <w:t>)</w:t>
      </w:r>
      <w:r w:rsidRPr="00307723">
        <w:t xml:space="preserve"> và độ tin cậy tối thiểu</w:t>
      </w:r>
      <w:r w:rsidR="00EF1819">
        <w:t xml:space="preserve"> (</w:t>
      </w:r>
      <m:oMath>
        <m:r>
          <w:rPr>
            <w:rFonts w:ascii="Cambria Math" w:hAnsi="Cambria Math"/>
          </w:rPr>
          <m:t>min</m:t>
        </m:r>
        <m:r>
          <m:rPr>
            <m:sty m:val="p"/>
          </m:rPr>
          <w:rPr>
            <w:rFonts w:ascii="Cambria Math" w:hAnsi="Cambria Math"/>
          </w:rPr>
          <m:t>_</m:t>
        </m:r>
        <m:r>
          <w:rPr>
            <w:rFonts w:ascii="Cambria Math" w:hAnsi="Cambria Math"/>
          </w:rPr>
          <m:t>conf</m:t>
        </m:r>
      </m:oMath>
      <w:r w:rsidR="00EF1819">
        <w:t>)</w:t>
      </w:r>
      <w:r w:rsidRPr="00307723">
        <w:t xml:space="preserve"> được gọi là các luật mạnh.</w:t>
      </w:r>
    </w:p>
    <w:p w:rsidR="00EF1819" w:rsidRDefault="006713CC" w:rsidP="0044518F">
      <w:pPr>
        <w:pStyle w:val="ListParagraph"/>
        <w:ind w:left="426" w:firstLine="567"/>
      </w:pPr>
      <w:r>
        <w:t xml:space="preserve">Nhìn </w:t>
      </w:r>
      <w:proofErr w:type="gramStart"/>
      <w:r w:rsidR="00EF1819">
        <w:t>chung</w:t>
      </w:r>
      <w:proofErr w:type="gramEnd"/>
      <w:r w:rsidR="00EF1819">
        <w:t>, khai phá luật kết hợp là một quá trình gồm 2 bước sau:</w:t>
      </w:r>
    </w:p>
    <w:p w:rsidR="00EF1819" w:rsidRPr="00E077D2" w:rsidRDefault="00EF1819" w:rsidP="0044518F">
      <w:pPr>
        <w:pStyle w:val="ListParagraph"/>
        <w:numPr>
          <w:ilvl w:val="0"/>
          <w:numId w:val="24"/>
        </w:numPr>
        <w:ind w:left="1134" w:firstLine="0"/>
        <w:rPr>
          <w:szCs w:val="24"/>
        </w:rPr>
      </w:pPr>
      <w:r w:rsidRPr="00E077D2">
        <w:rPr>
          <w:szCs w:val="24"/>
        </w:rPr>
        <w:t xml:space="preserve">Bước 1: Tìm tất cả các tập mục thường xuyên. Tập mục thường xuyên là tập mục mà độ hỗ trợ của nó lớn hơn hoặc </w:t>
      </w:r>
      <w:proofErr w:type="gramStart"/>
      <w:r w:rsidRPr="00E077D2">
        <w:rPr>
          <w:szCs w:val="24"/>
        </w:rPr>
        <w:t xml:space="preserve">bằng </w:t>
      </w:r>
      <w:proofErr w:type="gramEnd"/>
      <m:oMath>
        <m:r>
          <w:rPr>
            <w:rFonts w:ascii="Cambria Math" w:hAnsi="Cambria Math"/>
            <w:szCs w:val="24"/>
          </w:rPr>
          <m:t>min</m:t>
        </m:r>
        <m:r>
          <m:rPr>
            <m:sty m:val="p"/>
          </m:rPr>
          <w:rPr>
            <w:rFonts w:ascii="Cambria Math" w:hAnsi="Cambria Math"/>
            <w:szCs w:val="24"/>
          </w:rPr>
          <m:t>_</m:t>
        </m:r>
        <m:r>
          <w:rPr>
            <w:rFonts w:ascii="Cambria Math" w:hAnsi="Cambria Math"/>
            <w:szCs w:val="24"/>
          </w:rPr>
          <m:t>sup</m:t>
        </m:r>
      </m:oMath>
      <w:r w:rsidRPr="00E077D2">
        <w:rPr>
          <w:szCs w:val="24"/>
        </w:rPr>
        <w:t>.</w:t>
      </w:r>
    </w:p>
    <w:p w:rsidR="00EF1819" w:rsidRPr="00E077D2" w:rsidRDefault="00EF1819" w:rsidP="0044518F">
      <w:pPr>
        <w:pStyle w:val="ListParagraph"/>
        <w:numPr>
          <w:ilvl w:val="0"/>
          <w:numId w:val="24"/>
        </w:numPr>
        <w:ind w:left="1134" w:firstLine="0"/>
        <w:rPr>
          <w:szCs w:val="24"/>
        </w:rPr>
      </w:pPr>
      <w:r w:rsidRPr="00E077D2">
        <w:rPr>
          <w:szCs w:val="24"/>
        </w:rPr>
        <w:t>Bước 2: Tạo các luật kết hợp mạnh từ tập mục thường xuyên</w:t>
      </w:r>
      <w:r w:rsidR="00E440FC" w:rsidRPr="00E077D2">
        <w:rPr>
          <w:szCs w:val="24"/>
        </w:rPr>
        <w:t xml:space="preserve">. Luật kết hợp mạnh là những luật có độ hỗ trợ và độ tin cậy lớn hơn </w:t>
      </w:r>
      <m:oMath>
        <m:r>
          <w:rPr>
            <w:rFonts w:ascii="Cambria Math" w:hAnsi="Cambria Math"/>
            <w:szCs w:val="24"/>
          </w:rPr>
          <m:t>min</m:t>
        </m:r>
        <m:r>
          <m:rPr>
            <m:sty m:val="p"/>
          </m:rPr>
          <w:rPr>
            <w:rFonts w:ascii="Cambria Math" w:hAnsi="Cambria Math"/>
            <w:szCs w:val="24"/>
          </w:rPr>
          <m:t>_</m:t>
        </m:r>
        <m:r>
          <w:rPr>
            <w:rFonts w:ascii="Cambria Math" w:hAnsi="Cambria Math"/>
            <w:szCs w:val="24"/>
          </w:rPr>
          <m:t>sup</m:t>
        </m:r>
      </m:oMath>
      <w:r w:rsidR="00E440FC" w:rsidRPr="00E077D2">
        <w:rPr>
          <w:szCs w:val="24"/>
        </w:rPr>
        <w:t xml:space="preserve"> và </w:t>
      </w:r>
      <m:oMath>
        <m:r>
          <w:rPr>
            <w:rFonts w:ascii="Cambria Math" w:hAnsi="Cambria Math"/>
            <w:szCs w:val="24"/>
          </w:rPr>
          <m:t>min</m:t>
        </m:r>
        <m:r>
          <m:rPr>
            <m:sty m:val="p"/>
          </m:rPr>
          <w:rPr>
            <w:rFonts w:ascii="Cambria Math" w:hAnsi="Cambria Math"/>
            <w:szCs w:val="24"/>
          </w:rPr>
          <m:t>_</m:t>
        </m:r>
        <m:r>
          <w:rPr>
            <w:rFonts w:ascii="Cambria Math" w:hAnsi="Cambria Math"/>
            <w:szCs w:val="24"/>
          </w:rPr>
          <m:t>conf</m:t>
        </m:r>
      </m:oMath>
      <w:r w:rsidR="00E440FC" w:rsidRPr="00E077D2">
        <w:rPr>
          <w:szCs w:val="24"/>
        </w:rPr>
        <w:t xml:space="preserve"> tương ứng.</w:t>
      </w:r>
    </w:p>
    <w:p w:rsidR="00B8794A" w:rsidRPr="00E077D2" w:rsidRDefault="00B8794A" w:rsidP="00E077D2">
      <w:pPr>
        <w:pStyle w:val="ListParagraph"/>
        <w:numPr>
          <w:ilvl w:val="3"/>
          <w:numId w:val="2"/>
        </w:numPr>
        <w:ind w:left="1276" w:hanging="850"/>
        <w:outlineLvl w:val="4"/>
        <w:rPr>
          <w:sz w:val="26"/>
          <w:szCs w:val="26"/>
        </w:rPr>
      </w:pPr>
      <w:bookmarkStart w:id="59" w:name="_Toc3462685"/>
      <w:bookmarkStart w:id="60" w:name="_Toc6825052"/>
      <w:r w:rsidRPr="00E077D2">
        <w:rPr>
          <w:sz w:val="26"/>
          <w:szCs w:val="26"/>
        </w:rPr>
        <w:t>Thuật toán Apriori.</w:t>
      </w:r>
      <w:bookmarkEnd w:id="59"/>
      <w:bookmarkEnd w:id="60"/>
    </w:p>
    <w:p w:rsidR="00E440FC" w:rsidRDefault="00E440FC" w:rsidP="00C8623A">
      <w:pPr>
        <w:pStyle w:val="ListParagraph"/>
        <w:ind w:left="426" w:firstLine="567"/>
      </w:pPr>
      <w:r>
        <w:t>Apriori</w:t>
      </w:r>
      <w:r w:rsidR="00617F02">
        <w:fldChar w:fldCharType="begin"/>
      </w:r>
      <w:r w:rsidR="00617F02">
        <w:instrText xml:space="preserve"> ADDIN ZOTERO_ITEM CSL_CITATION {"citationID":"dtoveLXB","properties":{"formattedCitation":" [2]","plainCitation":" [2]","noteIndex":0},"citationItems":[{"id":15,"uris":["http://zotero.org/users/4557404/items/DYW7TXNF"],"uri":["http://zotero.org/users/4557404/items/DYW7TXNF"],"itemData":{"id":15,"type":"article","title":"Giáo trình KHAI PHÁ DỮ LIỆU","language":"Tiếng Việt","author":[{"family":"Nguyễn","given":"Hà Nam"},{"family":"Nguyễn","given":"Trí Thành"},{"family":"Hà","given":"Quang Huy"}]}}],"schema":"https://github.com/citation-style-language/schema/raw/master/csl-citation.json"} </w:instrText>
      </w:r>
      <w:r w:rsidR="00617F02">
        <w:fldChar w:fldCharType="separate"/>
      </w:r>
      <w:r w:rsidR="00617F02" w:rsidRPr="00617F02">
        <w:t xml:space="preserve"> [2]</w:t>
      </w:r>
      <w:r w:rsidR="00617F02">
        <w:fldChar w:fldCharType="end"/>
      </w:r>
      <w:r>
        <w:t xml:space="preserve"> là một t</w:t>
      </w:r>
      <w:r w:rsidR="00456FA5">
        <w:t>h</w:t>
      </w:r>
      <w:r>
        <w:t xml:space="preserve">uật toán được giới thiệu lần đầu vào năm 1994 </w:t>
      </w:r>
      <w:r w:rsidR="00456FA5">
        <w:t>bởi</w:t>
      </w:r>
      <w:r>
        <w:t xml:space="preserve"> R.Agrawal và R.Srikant</w:t>
      </w:r>
      <w:r w:rsidR="00456FA5">
        <w:t>,</w:t>
      </w:r>
      <w:r>
        <w:t xml:space="preserve"> nhằm khai phá tập mục phổ </w:t>
      </w:r>
      <w:r w:rsidR="00456FA5">
        <w:t>biến</w:t>
      </w:r>
      <w:r>
        <w:t xml:space="preserve"> nhị phân.</w:t>
      </w:r>
    </w:p>
    <w:p w:rsidR="00E440FC" w:rsidRPr="004528BE" w:rsidRDefault="00E440FC" w:rsidP="00C8623A">
      <w:pPr>
        <w:pStyle w:val="ListParagraph"/>
        <w:ind w:left="426" w:firstLine="567"/>
      </w:pPr>
      <w:r>
        <w:t xml:space="preserve">Thuật toán này thực hiện lặp lại việc tìm kiếm theo mức, sử dụng thông tin ở </w:t>
      </w:r>
      <w:r w:rsidR="005F0BAA">
        <w:t xml:space="preserve">mức </w:t>
      </w:r>
      <m:oMath>
        <m:r>
          <w:rPr>
            <w:rFonts w:ascii="Cambria Math" w:hAnsi="Cambria Math"/>
          </w:rPr>
          <m:t>k</m:t>
        </m:r>
      </m:oMath>
      <w:r w:rsidR="005F0BAA">
        <w:t xml:space="preserve"> để duyệt </w:t>
      </w:r>
      <w:proofErr w:type="gramStart"/>
      <w:r w:rsidR="005F0BAA">
        <w:t xml:space="preserve">mức </w:t>
      </w:r>
      <w:proofErr w:type="gramEnd"/>
      <m:oMath>
        <m:r>
          <w:rPr>
            <w:rFonts w:ascii="Cambria Math" w:hAnsi="Cambria Math"/>
          </w:rPr>
          <m:t>k</m:t>
        </m:r>
        <m:r>
          <m:rPr>
            <m:sty m:val="p"/>
          </m:rPr>
          <w:rPr>
            <w:rFonts w:ascii="Cambria Math" w:hAnsi="Cambria Math"/>
          </w:rPr>
          <m:t xml:space="preserve"> +1</m:t>
        </m:r>
      </m:oMath>
      <w:r w:rsidR="005F0BAA" w:rsidRPr="004528BE">
        <w:t>. Thuật toán này được tiến hành như sau:</w:t>
      </w:r>
    </w:p>
    <w:p w:rsidR="005F0BAA" w:rsidRPr="00E077D2" w:rsidRDefault="005F0BAA" w:rsidP="0044518F">
      <w:pPr>
        <w:pStyle w:val="ListParagraph"/>
        <w:numPr>
          <w:ilvl w:val="0"/>
          <w:numId w:val="24"/>
        </w:numPr>
        <w:ind w:left="1134" w:firstLine="0"/>
        <w:rPr>
          <w:szCs w:val="24"/>
        </w:rPr>
      </w:pPr>
      <w:r w:rsidRPr="00E077D2">
        <w:rPr>
          <w:szCs w:val="24"/>
        </w:rPr>
        <w:t>Đầu tiên, các tập mục thường xuyên có độ dài là 1 được xây dựng bằng việc duyệt qua toàn bộ dữ liệu để đếm sự xuất hiện của từ</w:t>
      </w:r>
      <w:r w:rsidR="007C7E96" w:rsidRPr="00E077D2">
        <w:rPr>
          <w:szCs w:val="24"/>
        </w:rPr>
        <w:t xml:space="preserve">ng phần tử và giá trị này phải lớn hơn hoặc bằng min_sup. Kết quả của việc đếm này được ký hiệu </w:t>
      </w:r>
      <w:proofErr w:type="gramStart"/>
      <w:r w:rsidR="007C7E96" w:rsidRPr="00E077D2">
        <w:rPr>
          <w:szCs w:val="24"/>
        </w:rPr>
        <w:t xml:space="preserve">là </w:t>
      </w:r>
      <w:proofErr w:type="gramEnd"/>
      <m:oMath>
        <m:sSub>
          <m:sSubPr>
            <m:ctrlPr>
              <w:rPr>
                <w:rFonts w:ascii="Cambria Math" w:hAnsi="Cambria Math"/>
                <w:szCs w:val="24"/>
              </w:rPr>
            </m:ctrlPr>
          </m:sSubPr>
          <m:e>
            <m:r>
              <m:rPr>
                <m:sty m:val="p"/>
              </m:rPr>
              <w:rPr>
                <w:rFonts w:ascii="Cambria Math" w:hAnsi="Cambria Math"/>
                <w:szCs w:val="24"/>
              </w:rPr>
              <m:t>L</m:t>
            </m:r>
          </m:e>
          <m:sub>
            <m:r>
              <m:rPr>
                <m:sty m:val="p"/>
              </m:rPr>
              <w:rPr>
                <w:rFonts w:ascii="Cambria Math" w:hAnsi="Cambria Math"/>
                <w:szCs w:val="24"/>
              </w:rPr>
              <m:t>1</m:t>
            </m:r>
          </m:sub>
        </m:sSub>
      </m:oMath>
      <w:r w:rsidR="007C7E96" w:rsidRPr="00E077D2">
        <w:rPr>
          <w:szCs w:val="24"/>
        </w:rPr>
        <w:t>.</w:t>
      </w:r>
    </w:p>
    <w:p w:rsidR="007C7E96" w:rsidRPr="00E077D2" w:rsidRDefault="007C7E96" w:rsidP="0044518F">
      <w:pPr>
        <w:pStyle w:val="ListParagraph"/>
        <w:numPr>
          <w:ilvl w:val="0"/>
          <w:numId w:val="24"/>
        </w:numPr>
        <w:ind w:left="1134" w:firstLine="0"/>
        <w:rPr>
          <w:szCs w:val="24"/>
        </w:rPr>
      </w:pPr>
      <w:r w:rsidRPr="00E077D2">
        <w:rPr>
          <w:szCs w:val="24"/>
        </w:rPr>
        <w:t>Tiế</w:t>
      </w:r>
      <w:r w:rsidR="0028616F">
        <w:rPr>
          <w:szCs w:val="24"/>
        </w:rPr>
        <w:t xml:space="preserve">p </w:t>
      </w:r>
      <w:proofErr w:type="gramStart"/>
      <w:r w:rsidR="0028616F">
        <w:rPr>
          <w:szCs w:val="24"/>
        </w:rPr>
        <w:t>theo</w:t>
      </w:r>
      <w:proofErr w:type="gramEnd"/>
      <w:r w:rsidRPr="00E077D2">
        <w:rPr>
          <w:szCs w:val="24"/>
        </w:rPr>
        <w:t xml:space="preserve"> </w:t>
      </w:r>
      <m:oMath>
        <m:sSub>
          <m:sSubPr>
            <m:ctrlPr>
              <w:rPr>
                <w:rFonts w:ascii="Cambria Math" w:hAnsi="Cambria Math"/>
                <w:szCs w:val="24"/>
              </w:rPr>
            </m:ctrlPr>
          </m:sSubPr>
          <m:e>
            <m:r>
              <m:rPr>
                <m:sty m:val="p"/>
              </m:rPr>
              <w:rPr>
                <w:rFonts w:ascii="Cambria Math" w:hAnsi="Cambria Math"/>
                <w:szCs w:val="24"/>
              </w:rPr>
              <m:t>L</m:t>
            </m:r>
          </m:e>
          <m:sub>
            <m:r>
              <m:rPr>
                <m:sty m:val="p"/>
              </m:rPr>
              <w:rPr>
                <w:rFonts w:ascii="Cambria Math" w:hAnsi="Cambria Math"/>
                <w:szCs w:val="24"/>
              </w:rPr>
              <m:t>1</m:t>
            </m:r>
          </m:sub>
        </m:sSub>
      </m:oMath>
      <w:r w:rsidRPr="00E077D2">
        <w:rPr>
          <w:szCs w:val="24"/>
        </w:rPr>
        <w:t xml:space="preserve"> được sử dụng để tìm kiếm tập mục thường xuyên </w:t>
      </w:r>
      <m:oMath>
        <m:sSub>
          <m:sSubPr>
            <m:ctrlPr>
              <w:rPr>
                <w:rFonts w:ascii="Cambria Math" w:hAnsi="Cambria Math"/>
                <w:szCs w:val="24"/>
              </w:rPr>
            </m:ctrlPr>
          </m:sSubPr>
          <m:e>
            <m:r>
              <m:rPr>
                <m:sty m:val="p"/>
              </m:rPr>
              <w:rPr>
                <w:rFonts w:ascii="Cambria Math" w:hAnsi="Cambria Math"/>
                <w:szCs w:val="24"/>
              </w:rPr>
              <m:t>L</m:t>
            </m:r>
          </m:e>
          <m:sub>
            <m:r>
              <m:rPr>
                <m:sty m:val="p"/>
              </m:rPr>
              <w:rPr>
                <w:rFonts w:ascii="Cambria Math" w:hAnsi="Cambria Math"/>
                <w:szCs w:val="24"/>
              </w:rPr>
              <m:t>2</m:t>
            </m:r>
          </m:sub>
        </m:sSub>
      </m:oMath>
      <w:r w:rsidRPr="00E077D2">
        <w:rPr>
          <w:szCs w:val="24"/>
        </w:rPr>
        <w:t xml:space="preserve"> có độ dài là 2. Việc này được thực hiện lặp đi lặp lại đến khi không tìm được tập mục thường xuyên có độ dài là k thỏa mãn điều </w:t>
      </w:r>
      <w:proofErr w:type="gramStart"/>
      <w:r w:rsidRPr="00E077D2">
        <w:rPr>
          <w:szCs w:val="24"/>
        </w:rPr>
        <w:t xml:space="preserve">kiện </w:t>
      </w:r>
      <w:proofErr w:type="gramEnd"/>
      <m:oMath>
        <m:r>
          <w:rPr>
            <w:rFonts w:ascii="Cambria Math" w:hAnsi="Cambria Math"/>
            <w:szCs w:val="24"/>
          </w:rPr>
          <m:t>min</m:t>
        </m:r>
        <m:r>
          <m:rPr>
            <m:sty m:val="p"/>
          </m:rPr>
          <w:rPr>
            <w:rFonts w:ascii="Cambria Math" w:hAnsi="Cambria Math"/>
            <w:szCs w:val="24"/>
          </w:rPr>
          <m:t>_</m:t>
        </m:r>
        <m:r>
          <w:rPr>
            <w:rFonts w:ascii="Cambria Math" w:hAnsi="Cambria Math"/>
            <w:szCs w:val="24"/>
          </w:rPr>
          <m:t>sup</m:t>
        </m:r>
      </m:oMath>
      <w:r w:rsidRPr="00E077D2">
        <w:rPr>
          <w:szCs w:val="24"/>
        </w:rPr>
        <w:t>.</w:t>
      </w:r>
    </w:p>
    <w:p w:rsidR="00B8794A" w:rsidRPr="00E077D2" w:rsidRDefault="00B8794A" w:rsidP="00E077D2">
      <w:pPr>
        <w:pStyle w:val="ListParagraph"/>
        <w:numPr>
          <w:ilvl w:val="3"/>
          <w:numId w:val="2"/>
        </w:numPr>
        <w:ind w:left="1276" w:hanging="850"/>
        <w:outlineLvl w:val="4"/>
        <w:rPr>
          <w:sz w:val="26"/>
          <w:szCs w:val="26"/>
        </w:rPr>
      </w:pPr>
      <w:bookmarkStart w:id="61" w:name="_Toc3462686"/>
      <w:bookmarkStart w:id="62" w:name="_Toc6825053"/>
      <w:r w:rsidRPr="00E077D2">
        <w:rPr>
          <w:sz w:val="26"/>
          <w:szCs w:val="26"/>
        </w:rPr>
        <w:t>Thuậ</w:t>
      </w:r>
      <w:r w:rsidR="00E440FC" w:rsidRPr="00E077D2">
        <w:rPr>
          <w:sz w:val="26"/>
          <w:szCs w:val="26"/>
        </w:rPr>
        <w:t>t toán FP-</w:t>
      </w:r>
      <w:r w:rsidRPr="00E077D2">
        <w:rPr>
          <w:sz w:val="26"/>
          <w:szCs w:val="26"/>
        </w:rPr>
        <w:t>Growth.</w:t>
      </w:r>
      <w:bookmarkEnd w:id="61"/>
      <w:bookmarkEnd w:id="62"/>
    </w:p>
    <w:p w:rsidR="007C7E96" w:rsidRDefault="007C7E96" w:rsidP="00C8623A">
      <w:pPr>
        <w:pStyle w:val="ListParagraph"/>
        <w:ind w:left="426" w:firstLine="567"/>
      </w:pPr>
      <w:r>
        <w:t>Thuật toán FP-Growth</w:t>
      </w:r>
      <w:r w:rsidR="00617F02">
        <w:fldChar w:fldCharType="begin"/>
      </w:r>
      <w:r w:rsidR="00617F02">
        <w:instrText xml:space="preserve"> ADDIN ZOTERO_ITEM CSL_CITATION {"citationID":"Nul69WUP","properties":{"formattedCitation":" [2]","plainCitation":" [2]","noteIndex":0},"citationItems":[{"id":15,"uris":["http://zotero.org/users/4557404/items/DYW7TXNF"],"uri":["http://zotero.org/users/4557404/items/DYW7TXNF"],"itemData":{"id":15,"type":"article","title":"Giáo trình KHAI PHÁ DỮ LIỆU","language":"Tiếng Việt","author":[{"family":"Nguyễn","given":"Hà Nam"},{"family":"Nguyễn","given":"Trí Thành"},{"family":"Hà","given":"Quang Huy"}]}}],"schema":"https://github.com/citation-style-language/schema/raw/master/csl-citation.json"} </w:instrText>
      </w:r>
      <w:r w:rsidR="00617F02">
        <w:fldChar w:fldCharType="separate"/>
      </w:r>
      <w:r w:rsidR="00617F02" w:rsidRPr="00617F02">
        <w:t xml:space="preserve"> [2]</w:t>
      </w:r>
      <w:r w:rsidR="00617F02">
        <w:fldChar w:fldCharType="end"/>
      </w:r>
      <w:r>
        <w:t xml:space="preserve"> được giới thiệu năm 2000 bời Jiawei Hai Jian Pei và Yiwen Yin nhằm </w:t>
      </w:r>
      <w:r w:rsidR="006E1440">
        <w:t>khắc phục hai nhược điểm của Thuật toán Apriori đó là:</w:t>
      </w:r>
    </w:p>
    <w:p w:rsidR="006E1440" w:rsidRPr="00E077D2" w:rsidRDefault="006E1440" w:rsidP="0044518F">
      <w:pPr>
        <w:pStyle w:val="ListParagraph"/>
        <w:numPr>
          <w:ilvl w:val="0"/>
          <w:numId w:val="24"/>
        </w:numPr>
        <w:ind w:left="1134" w:firstLine="0"/>
        <w:rPr>
          <w:szCs w:val="24"/>
        </w:rPr>
      </w:pPr>
      <w:r w:rsidRPr="00E077D2">
        <w:rPr>
          <w:szCs w:val="24"/>
        </w:rPr>
        <w:t>Chi phí lớn cho một số lượng lớn các tập ứng cử.</w:t>
      </w:r>
    </w:p>
    <w:p w:rsidR="006E1440" w:rsidRPr="00E077D2" w:rsidRDefault="006E1440" w:rsidP="0044518F">
      <w:pPr>
        <w:pStyle w:val="ListParagraph"/>
        <w:numPr>
          <w:ilvl w:val="0"/>
          <w:numId w:val="24"/>
        </w:numPr>
        <w:ind w:left="1134" w:firstLine="0"/>
        <w:rPr>
          <w:szCs w:val="24"/>
        </w:rPr>
      </w:pPr>
      <w:r w:rsidRPr="00E077D2">
        <w:rPr>
          <w:szCs w:val="24"/>
        </w:rPr>
        <w:t>Đòi hỏi lặp lại nhiều lần duyệt CSDL, để kiểm tra tất cả các tập ứng cử</w:t>
      </w:r>
      <w:r w:rsidR="00B9585D" w:rsidRPr="00E077D2">
        <w:rPr>
          <w:szCs w:val="24"/>
        </w:rPr>
        <w:t>.</w:t>
      </w:r>
    </w:p>
    <w:p w:rsidR="00D12541" w:rsidRPr="0035067C" w:rsidRDefault="00D12541" w:rsidP="0035067C">
      <w:pPr>
        <w:pStyle w:val="ListParagraph"/>
        <w:ind w:left="426" w:firstLine="567"/>
      </w:pPr>
      <w:r w:rsidRPr="0035067C">
        <w:t>Thuật toán này được tiến hành như sau:</w:t>
      </w:r>
    </w:p>
    <w:p w:rsidR="00D12541" w:rsidRPr="00E077D2" w:rsidRDefault="00D12541" w:rsidP="0044518F">
      <w:pPr>
        <w:pStyle w:val="ListParagraph"/>
        <w:numPr>
          <w:ilvl w:val="0"/>
          <w:numId w:val="24"/>
        </w:numPr>
        <w:ind w:left="1134" w:firstLine="0"/>
        <w:rPr>
          <w:szCs w:val="24"/>
        </w:rPr>
      </w:pPr>
      <w:r w:rsidRPr="00E077D2">
        <w:rPr>
          <w:szCs w:val="24"/>
        </w:rPr>
        <w:t>Duyệt CSDL lần thứ nhất để tính độ hỗ trợ của tất cả 1-itemset và loại bỏ những mục có độ hỗ trợ bé hơn min_sup</w:t>
      </w:r>
      <w:r w:rsidR="004528BE" w:rsidRPr="00E077D2">
        <w:rPr>
          <w:szCs w:val="24"/>
        </w:rPr>
        <w:t xml:space="preserve">. Các mục còn lại được sắp xếp </w:t>
      </w:r>
      <w:proofErr w:type="gramStart"/>
      <w:r w:rsidR="004528BE" w:rsidRPr="00E077D2">
        <w:rPr>
          <w:szCs w:val="24"/>
        </w:rPr>
        <w:t>theo</w:t>
      </w:r>
      <w:proofErr w:type="gramEnd"/>
      <w:r w:rsidR="004528BE" w:rsidRPr="00E077D2">
        <w:rPr>
          <w:szCs w:val="24"/>
        </w:rPr>
        <w:t xml:space="preserve"> thứ tự giảm dần </w:t>
      </w:r>
      <w:r w:rsidR="004528BE" w:rsidRPr="00E077D2">
        <w:rPr>
          <w:szCs w:val="24"/>
        </w:rPr>
        <w:lastRenderedPageBreak/>
        <w:t>độ hỗ trợ (cũng tức là giảm dần theo số lần xuất hiện trong CSDL), sau đó ta nhận được danh sách L đã sắp xếp.</w:t>
      </w:r>
    </w:p>
    <w:p w:rsidR="004528BE" w:rsidRPr="00E077D2" w:rsidRDefault="004528BE" w:rsidP="0044518F">
      <w:pPr>
        <w:pStyle w:val="ListParagraph"/>
        <w:numPr>
          <w:ilvl w:val="0"/>
          <w:numId w:val="24"/>
        </w:numPr>
        <w:ind w:left="1134" w:firstLine="0"/>
        <w:rPr>
          <w:szCs w:val="24"/>
        </w:rPr>
      </w:pPr>
      <w:r w:rsidRPr="00E077D2">
        <w:rPr>
          <w:szCs w:val="24"/>
        </w:rPr>
        <w:t xml:space="preserve">Duyệt CSDL lần hai, với mỗi tác vụ t, loại bỏ các mục không đủ độ hỗ trợ, các mục còn lại </w:t>
      </w:r>
      <w:proofErr w:type="gramStart"/>
      <w:r w:rsidRPr="00E077D2">
        <w:rPr>
          <w:szCs w:val="24"/>
        </w:rPr>
        <w:t>theo</w:t>
      </w:r>
      <w:proofErr w:type="gramEnd"/>
      <w:r w:rsidRPr="00E077D2">
        <w:rPr>
          <w:szCs w:val="24"/>
        </w:rPr>
        <w:t xml:space="preserve"> thứ tự giảm dần độ hỗ trợ được đưa vào cây FP-tree.</w:t>
      </w:r>
    </w:p>
    <w:p w:rsidR="004528BE" w:rsidRPr="00E077D2" w:rsidRDefault="004528BE" w:rsidP="0044518F">
      <w:pPr>
        <w:pStyle w:val="ListParagraph"/>
        <w:numPr>
          <w:ilvl w:val="0"/>
          <w:numId w:val="24"/>
        </w:numPr>
        <w:ind w:left="1134" w:firstLine="0"/>
        <w:rPr>
          <w:szCs w:val="24"/>
        </w:rPr>
      </w:pPr>
      <w:r w:rsidRPr="00E077D2">
        <w:rPr>
          <w:szCs w:val="24"/>
        </w:rPr>
        <w:t>Tìm các tập mục phổ biến trên cây FP-tree đã xây dựng mà không duyện lại CSDL nữa.</w:t>
      </w:r>
    </w:p>
    <w:p w:rsidR="00B8794A" w:rsidRPr="00E077D2" w:rsidRDefault="00D138B5" w:rsidP="00E077D2">
      <w:pPr>
        <w:pStyle w:val="ListParagraph"/>
        <w:numPr>
          <w:ilvl w:val="3"/>
          <w:numId w:val="2"/>
        </w:numPr>
        <w:ind w:left="1276" w:hanging="850"/>
        <w:outlineLvl w:val="4"/>
        <w:rPr>
          <w:sz w:val="26"/>
          <w:szCs w:val="26"/>
        </w:rPr>
      </w:pPr>
      <w:bookmarkStart w:id="63" w:name="_Toc3462687"/>
      <w:bookmarkStart w:id="64" w:name="_Toc6825054"/>
      <w:r w:rsidRPr="00E077D2">
        <w:rPr>
          <w:sz w:val="26"/>
          <w:szCs w:val="26"/>
        </w:rPr>
        <w:t>Ứng dụng</w:t>
      </w:r>
      <w:bookmarkEnd w:id="63"/>
      <w:r w:rsidR="00BC5B47" w:rsidRPr="00E077D2">
        <w:rPr>
          <w:sz w:val="26"/>
          <w:szCs w:val="26"/>
        </w:rPr>
        <w:t xml:space="preserve"> Khai phá luật kết hợp.</w:t>
      </w:r>
      <w:bookmarkEnd w:id="64"/>
    </w:p>
    <w:p w:rsidR="005725C8" w:rsidRDefault="001770FE" w:rsidP="00C8623A">
      <w:pPr>
        <w:pStyle w:val="ListParagraph"/>
        <w:ind w:left="426" w:firstLine="567"/>
      </w:pPr>
      <w:r>
        <w:t>Khai phá luật kết hợp có một số ứng dụng như: p</w:t>
      </w:r>
      <w:r w:rsidR="004528BE">
        <w:t>hân tích luật kết hợp để hỗ trợ kinh doanh, tìm hiểu thói quen mua sắm của khách hàng</w:t>
      </w:r>
      <w:r>
        <w:t>,</w:t>
      </w:r>
      <w:r w:rsidR="005725C8">
        <w:t xml:space="preserve"> khả năng tìm ra những dấu hiệu để tìm vi phạm bản quyền tài liệ</w:t>
      </w:r>
      <w:r>
        <w:t>u, g</w:t>
      </w:r>
      <w:r w:rsidR="005725C8">
        <w:t>ợi ý và hỗ trợ chuẩn đoán bệnh tậ</w:t>
      </w:r>
      <w:r>
        <w:t>t và h</w:t>
      </w:r>
      <w:r w:rsidR="005725C8">
        <w:t>ỗ trợ ra quyết định trong chứng khoáng.</w:t>
      </w:r>
      <w:r>
        <w:t xml:space="preserve"> </w:t>
      </w:r>
      <w:r w:rsidR="005725C8">
        <w:t>Một số kĩ thuật mới như luật kết hợp hiếm và luật kết hợp âm đã được phát triển nhằm tăng khả năng và mở rộng phạm vị ứng dụng của khai phá luật kết hợp.</w:t>
      </w:r>
    </w:p>
    <w:p w:rsidR="001770FE" w:rsidRPr="001770FE" w:rsidRDefault="001770FE" w:rsidP="00C8623A">
      <w:pPr>
        <w:pStyle w:val="ListParagraph"/>
        <w:ind w:left="426" w:firstLine="567"/>
        <w:rPr>
          <w:sz w:val="16"/>
          <w:szCs w:val="16"/>
        </w:rPr>
      </w:pPr>
    </w:p>
    <w:p w:rsidR="004941FD" w:rsidRPr="00F1605C" w:rsidRDefault="004941FD" w:rsidP="00F1605C">
      <w:pPr>
        <w:pStyle w:val="ListParagraph"/>
        <w:numPr>
          <w:ilvl w:val="2"/>
          <w:numId w:val="2"/>
        </w:numPr>
        <w:ind w:left="1134" w:hanging="708"/>
        <w:outlineLvl w:val="3"/>
        <w:rPr>
          <w:i/>
          <w:sz w:val="26"/>
          <w:szCs w:val="26"/>
        </w:rPr>
      </w:pPr>
      <w:bookmarkStart w:id="65" w:name="_Toc3462688"/>
      <w:bookmarkStart w:id="66" w:name="_Toc6825055"/>
      <w:r w:rsidRPr="00F1605C">
        <w:rPr>
          <w:i/>
          <w:sz w:val="26"/>
          <w:szCs w:val="26"/>
        </w:rPr>
        <w:t>Phân cụm (Clustering).</w:t>
      </w:r>
      <w:bookmarkEnd w:id="65"/>
      <w:bookmarkEnd w:id="66"/>
    </w:p>
    <w:p w:rsidR="004941FD" w:rsidRDefault="004941FD" w:rsidP="00C8623A">
      <w:pPr>
        <w:pStyle w:val="ListParagraph"/>
        <w:ind w:left="426" w:firstLine="567"/>
      </w:pPr>
      <w:r w:rsidRPr="00173332">
        <w:t>Phân cụ</w:t>
      </w:r>
      <w:r w:rsidR="00416783" w:rsidRPr="00173332">
        <w:t>m</w:t>
      </w:r>
      <w:r w:rsidRPr="00173332">
        <w:t xml:space="preserve"> là</w:t>
      </w:r>
      <w:r w:rsidR="00617F02">
        <w:fldChar w:fldCharType="begin"/>
      </w:r>
      <w:r w:rsidR="00617F02">
        <w:instrText xml:space="preserve"> ADDIN ZOTERO_ITEM CSL_CITATION {"citationID":"VMbXic4g","properties":{"formattedCitation":" [2]","plainCitation":" [2]","noteIndex":0},"citationItems":[{"id":15,"uris":["http://zotero.org/users/4557404/items/DYW7TXNF"],"uri":["http://zotero.org/users/4557404/items/DYW7TXNF"],"itemData":{"id":15,"type":"article","title":"Giáo trình KHAI PHÁ DỮ LIỆU","language":"Tiếng Việt","author":[{"family":"Nguyễn","given":"Hà Nam"},{"family":"Nguyễn","given":"Trí Thành"},{"family":"Hà","given":"Quang Huy"}]}}],"schema":"https://github.com/citation-style-language/schema/raw/master/csl-citation.json"} </w:instrText>
      </w:r>
      <w:r w:rsidR="00617F02">
        <w:fldChar w:fldCharType="separate"/>
      </w:r>
      <w:r w:rsidR="00617F02" w:rsidRPr="00617F02">
        <w:t xml:space="preserve"> [2]</w:t>
      </w:r>
      <w:r w:rsidR="00617F02">
        <w:fldChar w:fldCharType="end"/>
      </w:r>
      <w:r w:rsidRPr="00173332">
        <w:t xml:space="preserve"> việc thực hiện nhóm dữ liệu thành các “cụm” để có thể phát hiện được các mẫu phân bố dữ liệu trong </w:t>
      </w:r>
      <w:r>
        <w:t>miền ứng dụng</w:t>
      </w:r>
      <w:r w:rsidR="00763D96">
        <w:t>.</w:t>
      </w:r>
      <w:r w:rsidR="001770FE" w:rsidRPr="0045059E">
        <w:t xml:space="preserve"> </w:t>
      </w:r>
      <w:r w:rsidRPr="0045059E">
        <w:t>Phân cụm là một phương pháp học máy không giám sát, cố gắng khám phá các nhóm tự nhiên và phân phối thống kê dữ liệu</w:t>
      </w:r>
      <w:r>
        <w:t>.</w:t>
      </w:r>
    </w:p>
    <w:p w:rsidR="004941FD" w:rsidRDefault="005032CF" w:rsidP="005032CF">
      <w:pPr>
        <w:pStyle w:val="ListParagraph"/>
        <w:numPr>
          <w:ilvl w:val="3"/>
          <w:numId w:val="2"/>
        </w:numPr>
        <w:ind w:left="1276" w:hanging="850"/>
        <w:outlineLvl w:val="4"/>
      </w:pPr>
      <w:bookmarkStart w:id="67" w:name="_Toc6825056"/>
      <w:r>
        <w:t>Phân cụm phẳ</w:t>
      </w:r>
      <w:r w:rsidR="005700B5">
        <w:t>ng.</w:t>
      </w:r>
      <w:bookmarkEnd w:id="67"/>
    </w:p>
    <w:p w:rsidR="005700B5" w:rsidRDefault="005700B5" w:rsidP="00C8623A">
      <w:pPr>
        <w:pStyle w:val="ListParagraph"/>
        <w:ind w:left="426" w:firstLine="567"/>
      </w:pPr>
      <w:r>
        <w:t>Giải thuật k-means thuộc lớp phân cụm phẳng</w:t>
      </w:r>
      <w:r w:rsidR="00352D8B">
        <w:t>, đầu vào cho thuật toán k-means là tập dữ liệu D gồm n phần tử dữ liệu, số lượng các cụm đầu ra k. Đầu ra của giải thuật là k cụm dữ liệu.</w:t>
      </w:r>
    </w:p>
    <w:p w:rsidR="00352D8B" w:rsidRDefault="00352D8B" w:rsidP="00C8623A">
      <w:pPr>
        <w:pStyle w:val="ListParagraph"/>
        <w:ind w:left="426" w:firstLine="567"/>
      </w:pPr>
      <w:r>
        <w:t>Giải thuật k-means được trình bày như sau:</w:t>
      </w:r>
    </w:p>
    <w:p w:rsidR="00352D8B" w:rsidRDefault="00352D8B" w:rsidP="00C8623A">
      <w:pPr>
        <w:pStyle w:val="ListParagraph"/>
        <w:ind w:left="1276" w:hanging="142"/>
      </w:pPr>
      <w:r>
        <w:t>1. Chọn ngẫu nhiên k phần tử trong tập D làm trọng tâm ban đầu cho các cụm.</w:t>
      </w:r>
    </w:p>
    <w:p w:rsidR="00352D8B" w:rsidRDefault="00352D8B" w:rsidP="00C8623A">
      <w:pPr>
        <w:pStyle w:val="ListParagraph"/>
        <w:ind w:left="1276" w:hanging="142"/>
      </w:pPr>
      <w:r>
        <w:t>2. Phân các phần tử dữ liệu trong D vào các cụm dựa vào độ tương đồng của nó với trọng tâm của các cụm. Phần tử dữ liệu sẽ được phân vào cụm có độ tương đồng lớn nhất.</w:t>
      </w:r>
    </w:p>
    <w:p w:rsidR="00352D8B" w:rsidRDefault="00352D8B" w:rsidP="00C8623A">
      <w:pPr>
        <w:pStyle w:val="ListParagraph"/>
        <w:ind w:left="1276" w:hanging="142"/>
      </w:pPr>
      <w:r>
        <w:t>3. Tính lại trọng tâm của các cụm.</w:t>
      </w:r>
    </w:p>
    <w:p w:rsidR="00352D8B" w:rsidRDefault="00352D8B" w:rsidP="00C8623A">
      <w:pPr>
        <w:pStyle w:val="ListParagraph"/>
        <w:ind w:left="1276" w:hanging="142"/>
      </w:pPr>
      <w:r>
        <w:t>4. Nhảy đến bước 2 cho đến khi quá trình hội tụ (không có sự gán lại các phần tử dữ liệu giữa các cụm, hay trọng tâm của các cụm là không đổi).</w:t>
      </w:r>
    </w:p>
    <w:p w:rsidR="001770FE" w:rsidRDefault="001770FE" w:rsidP="00C8623A">
      <w:pPr>
        <w:pStyle w:val="ListParagraph"/>
        <w:ind w:left="1276" w:hanging="142"/>
      </w:pPr>
    </w:p>
    <w:p w:rsidR="001770FE" w:rsidRDefault="001770FE">
      <w:r>
        <w:br w:type="page"/>
      </w:r>
    </w:p>
    <w:p w:rsidR="005032CF" w:rsidRDefault="005700B5" w:rsidP="005032CF">
      <w:pPr>
        <w:pStyle w:val="ListParagraph"/>
        <w:numPr>
          <w:ilvl w:val="3"/>
          <w:numId w:val="2"/>
        </w:numPr>
        <w:ind w:left="1276" w:hanging="850"/>
        <w:outlineLvl w:val="4"/>
      </w:pPr>
      <w:bookmarkStart w:id="68" w:name="_Toc6825057"/>
      <w:r>
        <w:lastRenderedPageBreak/>
        <w:t>Phân cụm phân cấp.</w:t>
      </w:r>
      <w:bookmarkEnd w:id="68"/>
    </w:p>
    <w:p w:rsidR="004941FD" w:rsidRDefault="00352D8B" w:rsidP="00C8623A">
      <w:pPr>
        <w:pStyle w:val="ListParagraph"/>
        <w:ind w:left="426" w:firstLine="567"/>
      </w:pPr>
      <w:r>
        <w:t>Khác với các giải thuật phân cụm phẳng, các thuật toán phân cụm phân cấp sẽ tạo ra một cây phân cấp các cụm dữ liệ</w:t>
      </w:r>
      <w:r w:rsidR="00173332">
        <w:t>u.</w:t>
      </w:r>
      <w:r w:rsidR="001770FE">
        <w:t xml:space="preserve"> </w:t>
      </w:r>
      <w:r w:rsidR="00173332">
        <w:t>Các thuật toán phân cụm phân cấp bao gồm: Thuật toán phân cụm gộp, thuật toán phân cấp BIRCH, thuật toán phân cụm DIANA và thuật toán phân cụm ROCK.</w:t>
      </w:r>
      <w:r w:rsidR="001770FE">
        <w:t xml:space="preserve"> </w:t>
      </w:r>
      <w:r w:rsidR="00173332">
        <w:t xml:space="preserve">Ngoài phân cụm phẳng và phân cụm phân cấp, còn một số phương pháp như: Phân cụm dựa vào mật độ, dựa trên lưới, dựa trên mô hình, phân cụm đơn đinh, phân cụm dữ liệu có chiều lớn, phân cụm dựa trên ràng buộc, phân cụm </w:t>
      </w:r>
      <w:proofErr w:type="gramStart"/>
      <w:r w:rsidR="00173332">
        <w:t>theo</w:t>
      </w:r>
      <w:proofErr w:type="gramEnd"/>
      <w:r w:rsidR="00173332">
        <w:t xml:space="preserve"> lô và phân cụm gia tăng.</w:t>
      </w:r>
      <w:r w:rsidR="001770FE">
        <w:t xml:space="preserve"> </w:t>
      </w:r>
      <w:r w:rsidR="004941FD">
        <w:t>Phân cụm thuộc khai phá dữ liệu mô tả.</w:t>
      </w:r>
    </w:p>
    <w:p w:rsidR="001770FE" w:rsidRPr="001770FE" w:rsidRDefault="001770FE" w:rsidP="00C8623A">
      <w:pPr>
        <w:pStyle w:val="ListParagraph"/>
        <w:ind w:left="426" w:firstLine="567"/>
        <w:rPr>
          <w:sz w:val="16"/>
          <w:szCs w:val="16"/>
        </w:rPr>
      </w:pPr>
    </w:p>
    <w:p w:rsidR="002311E8" w:rsidRPr="00F1605C" w:rsidRDefault="002311E8" w:rsidP="00F1605C">
      <w:pPr>
        <w:pStyle w:val="ListParagraph"/>
        <w:numPr>
          <w:ilvl w:val="2"/>
          <w:numId w:val="2"/>
        </w:numPr>
        <w:ind w:left="1134" w:hanging="708"/>
        <w:outlineLvl w:val="3"/>
        <w:rPr>
          <w:i/>
          <w:sz w:val="26"/>
          <w:szCs w:val="26"/>
        </w:rPr>
      </w:pPr>
      <w:bookmarkStart w:id="69" w:name="_Toc3462689"/>
      <w:bookmarkStart w:id="70" w:name="_Toc6825058"/>
      <w:r w:rsidRPr="00F1605C">
        <w:rPr>
          <w:i/>
          <w:sz w:val="26"/>
          <w:szCs w:val="26"/>
        </w:rPr>
        <w:t>Phân lớp (Classification).</w:t>
      </w:r>
      <w:bookmarkEnd w:id="69"/>
      <w:bookmarkEnd w:id="70"/>
    </w:p>
    <w:p w:rsidR="002311E8" w:rsidRPr="0069729D" w:rsidRDefault="008600D4" w:rsidP="00C8623A">
      <w:pPr>
        <w:pStyle w:val="ListParagraph"/>
        <w:ind w:left="426" w:firstLine="567"/>
      </w:pPr>
      <w:r>
        <w:t>Phân lớp</w:t>
      </w:r>
      <w:r w:rsidR="00617F02">
        <w:fldChar w:fldCharType="begin"/>
      </w:r>
      <w:r w:rsidR="00617F02">
        <w:instrText xml:space="preserve"> ADDIN ZOTERO_ITEM CSL_CITATION {"citationID":"Zg8Nb0Mv","properties":{"formattedCitation":" [2]","plainCitation":" [2]","noteIndex":0},"citationItems":[{"id":15,"uris":["http://zotero.org/users/4557404/items/DYW7TXNF"],"uri":["http://zotero.org/users/4557404/items/DYW7TXNF"],"itemData":{"id":15,"type":"article","title":"Giáo trình KHAI PHÁ DỮ LIỆU","language":"Tiếng Việt","author":[{"family":"Nguyễn","given":"Hà Nam"},{"family":"Nguyễn","given":"Trí Thành"},{"family":"Hà","given":"Quang Huy"}]}}],"schema":"https://github.com/citation-style-language/schema/raw/master/csl-citation.json"} </w:instrText>
      </w:r>
      <w:r w:rsidR="00617F02">
        <w:fldChar w:fldCharType="separate"/>
      </w:r>
      <w:r w:rsidR="00617F02" w:rsidRPr="00617F02">
        <w:t xml:space="preserve"> [2]</w:t>
      </w:r>
      <w:r w:rsidR="00617F02">
        <w:fldChar w:fldCharType="end"/>
      </w:r>
      <w:r>
        <w:t xml:space="preserve"> l</w:t>
      </w:r>
      <w:r w:rsidR="002311E8" w:rsidRPr="0069729D">
        <w:t>à phương pháp dự báo, cho phép phân loại một đối tượng vào một hoặc một số lớp cho trước.</w:t>
      </w:r>
      <w:r w:rsidR="001770FE" w:rsidRPr="0069729D">
        <w:t xml:space="preserve"> </w:t>
      </w:r>
      <w:r w:rsidR="002311E8" w:rsidRPr="0069729D">
        <w:t>Phân lớp là một hình thức phân tích dữ liệu phổ biến được dung để tạo ra các mô hình mô tả các lớp dữ liệu quan trọng để giúp hiểu rõ hơn về dữ liệu ở mức cao hơn, bao quát hơn ngoài ra còn được sử dụng để dự đoán các nhãn lớp cho dự liệu đầu vào tương ứng.</w:t>
      </w:r>
      <w:r w:rsidR="001770FE" w:rsidRPr="0069729D">
        <w:t xml:space="preserve"> </w:t>
      </w:r>
      <w:r w:rsidR="002311E8" w:rsidRPr="0069729D">
        <w:t>Đặc trưng của mô hình phân lớp là dựa trên các tập dữ liệu có sẵn, các tập dữ liệu này sẽ được chuyển đổi thành các vector với số chiều là các trường trong đó có 1 trường là nhãn lớp.</w:t>
      </w:r>
    </w:p>
    <w:p w:rsidR="002311E8" w:rsidRPr="0069729D" w:rsidRDefault="002311E8" w:rsidP="00C8623A">
      <w:pPr>
        <w:pStyle w:val="ListParagraph"/>
        <w:ind w:left="426" w:firstLine="567"/>
      </w:pPr>
      <w:r w:rsidRPr="0069729D">
        <w:t xml:space="preserve">Dựa trên tập dữ liệu vào dạng vector này, các thuật toán đặc thù sẽ được triển khai để tiến hành thiết lập một ánh </w:t>
      </w:r>
      <w:proofErr w:type="gramStart"/>
      <w:r w:rsidRPr="0069729D">
        <w:t>xạ</w:t>
      </w:r>
      <w:r w:rsidR="0045059E">
        <w:t xml:space="preserve"> </w:t>
      </w:r>
      <w:proofErr w:type="gramEnd"/>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 xml:space="preserve">) = </m:t>
        </m:r>
        <m:r>
          <w:rPr>
            <w:rFonts w:ascii="Cambria Math" w:hAnsi="Cambria Math"/>
          </w:rPr>
          <m:t>c</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m:rPr>
            <m:sty m:val="p"/>
          </m:rPr>
          <w:rPr>
            <w:rFonts w:ascii="Cambria Math" w:hAnsi="Cambria Math" w:cs="Cambria Math"/>
          </w:rPr>
          <m:t>∈</m:t>
        </m:r>
        <m:r>
          <w:rPr>
            <w:rFonts w:ascii="Cambria Math" w:hAnsi="Cambria Math"/>
          </w:rPr>
          <m:t>C</m:t>
        </m:r>
      </m:oMath>
      <w:r w:rsidRPr="0069729D">
        <w:t xml:space="preserve">. Trong đó </w:t>
      </w:r>
      <m:oMath>
        <m:r>
          <w:rPr>
            <w:rFonts w:ascii="Cambria Math" w:hAnsi="Cambria Math"/>
          </w:rPr>
          <m:t>C</m:t>
        </m:r>
      </m:oMath>
      <w:r w:rsidRPr="0069729D">
        <w:t xml:space="preserve"> là tập các nhãn và </w:t>
      </w:r>
      <m:oMath>
        <m:r>
          <w:rPr>
            <w:rFonts w:ascii="Cambria Math" w:hAnsi="Cambria Math"/>
          </w:rPr>
          <m:t>x</m:t>
        </m:r>
      </m:oMath>
      <w:r w:rsidRPr="0069729D">
        <w:t xml:space="preserve"> là vector với các chiều,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oMath>
      <w:r w:rsidRPr="0069729D">
        <w:t xml:space="preserve"> chính là mô hình </w:t>
      </w:r>
      <w:proofErr w:type="gramStart"/>
      <w:r w:rsidRPr="0069729D">
        <w:t>thu</w:t>
      </w:r>
      <w:proofErr w:type="gramEnd"/>
      <w:r w:rsidRPr="0069729D">
        <w:t xml:space="preserve"> được thông qua quá trình học.</w:t>
      </w:r>
    </w:p>
    <w:p w:rsidR="00B53B51" w:rsidRDefault="002311E8" w:rsidP="00C8623A">
      <w:pPr>
        <w:pStyle w:val="ListParagraph"/>
        <w:ind w:left="426" w:firstLine="567"/>
      </w:pPr>
      <w:r w:rsidRPr="0069729D">
        <w:t xml:space="preserve">Các mô hình này được xây dựng với mục tiêu hướng đến là khả năng dự báo </w:t>
      </w:r>
      <m:oMath>
        <m:r>
          <w:rPr>
            <w:rFonts w:ascii="Cambria Math" w:hAnsi="Cambria Math"/>
          </w:rPr>
          <m:t>c</m:t>
        </m:r>
      </m:oMath>
      <w:r w:rsidRPr="0069729D">
        <w:t xml:space="preserve"> có độ chính xác cao nhất, tin cậy nhất, hoặc nằm trong khoảng chấp nhận được. Do đó, dựa trên tập dữ liệu đầu vào, người ta rút bớt một phần để làm tập dữ liệu kiểm thử. Các mô hình được xây dựng trên phần dữ liệu còn lại (bộ dữ liệu huấn luyện) và sẽ được kiểm thử hiệu năng trên tập dữ liêu kiểm thử.</w:t>
      </w:r>
    </w:p>
    <w:p w:rsidR="00B53B51" w:rsidRPr="009C1FB5" w:rsidRDefault="00B53B51" w:rsidP="009C1FB5">
      <w:pPr>
        <w:pStyle w:val="ListParagraph"/>
        <w:numPr>
          <w:ilvl w:val="3"/>
          <w:numId w:val="2"/>
        </w:numPr>
        <w:ind w:left="1276" w:hanging="850"/>
        <w:outlineLvl w:val="4"/>
        <w:rPr>
          <w:sz w:val="26"/>
          <w:szCs w:val="26"/>
        </w:rPr>
      </w:pPr>
      <w:bookmarkStart w:id="71" w:name="_Toc3462690"/>
      <w:bookmarkStart w:id="72" w:name="_Toc6825059"/>
      <w:r w:rsidRPr="009C1FB5">
        <w:rPr>
          <w:sz w:val="26"/>
          <w:szCs w:val="26"/>
        </w:rPr>
        <w:t>Mô hình phân lớp Naïve Bayes.</w:t>
      </w:r>
      <w:bookmarkEnd w:id="71"/>
      <w:bookmarkEnd w:id="72"/>
    </w:p>
    <w:p w:rsidR="00B53B51" w:rsidRDefault="00B53B51" w:rsidP="00C8623A">
      <w:pPr>
        <w:pStyle w:val="ListParagraph"/>
        <w:ind w:left="426" w:firstLine="567"/>
      </w:pPr>
      <w:r>
        <w:t>Phân lớp Naïve Bayes</w:t>
      </w:r>
      <w:r w:rsidR="00ED24EF">
        <w:fldChar w:fldCharType="begin"/>
      </w:r>
      <w:r w:rsidR="00ED24EF">
        <w:instrText xml:space="preserve"> ADDIN ZOTERO_ITEM CSL_CITATION {"citationID":"SVsZW8tl","properties":{"formattedCitation":" [3]","plainCitation":" [3]","noteIndex":0},"citationItems":[{"id":26,"uris":["http://zotero.org/users/4557404/items/VMIFDETU"],"uri":["http://zotero.org/users/4557404/items/VMIFDETU"],"itemData":{"id":26,"type":"post-weblog","title":"[ML] Tìm hiểu về Naive Bayes Classification (phân loại Bayes đơn giản)","container-title":"Thành Nam's Blog","abstract":"Naive Bayes Classification (NBC) là một thuật toán dựa trên định lý Bayes về lý thuyết xác suất  để đưa ra các phán đoán cũng như phân loại dữ liệu dựa trên các dữ liệu được quan sát và thống kê. N…","URL":"https://batnamv.wordpress.com/2016/08/03/ml-tim-hieu-ve-naive-bayes-classification-phan-loai-bayes-don-gian/","author":[{"literal":"iamvtn"}],"issued":{"date-parts":[["2016",8,3]]},"accessed":{"date-parts":[["2017",12,10]]}}}],"schema":"https://github.com/citation-style-language/schema/raw/master/csl-citation.json"} </w:instrText>
      </w:r>
      <w:r w:rsidR="00ED24EF">
        <w:fldChar w:fldCharType="separate"/>
      </w:r>
      <w:r w:rsidR="00ED24EF" w:rsidRPr="00ED24EF">
        <w:t xml:space="preserve"> [3]</w:t>
      </w:r>
      <w:r w:rsidR="00ED24EF">
        <w:fldChar w:fldCharType="end"/>
      </w:r>
      <w:r>
        <w:t xml:space="preserve"> được dựa trên định lý Bayes của tác giả Thomas Bayes, là một giải thuật phân lớp thống kê, nó có thể dự đoán xác suất của một phần tử dữ liệu thuộc một lớp.</w:t>
      </w:r>
    </w:p>
    <w:p w:rsidR="00B53B51" w:rsidRDefault="00B53B51" w:rsidP="00C8623A">
      <w:pPr>
        <w:pStyle w:val="ListParagraph"/>
        <w:ind w:left="426" w:firstLine="567"/>
      </w:pPr>
      <w:r>
        <w:t>Lý thuyết Bayes:</w:t>
      </w:r>
    </w:p>
    <w:p w:rsidR="00B53B51" w:rsidRPr="009C1FB5" w:rsidRDefault="00B53B51" w:rsidP="0044518F">
      <w:pPr>
        <w:pStyle w:val="ListParagraph"/>
        <w:numPr>
          <w:ilvl w:val="0"/>
          <w:numId w:val="24"/>
        </w:numPr>
        <w:ind w:left="1134" w:firstLine="0"/>
        <w:rPr>
          <w:szCs w:val="24"/>
        </w:rPr>
      </w:pPr>
      <w:r w:rsidRPr="009C1FB5">
        <w:rPr>
          <w:szCs w:val="24"/>
        </w:rPr>
        <w:t xml:space="preserve">Cho </w:t>
      </w:r>
      <w:r w:rsidR="001218B1" w:rsidRPr="0044518F">
        <w:rPr>
          <w:szCs w:val="24"/>
        </w:rPr>
        <w:t>“</w:t>
      </w:r>
      <m:oMath>
        <m:r>
          <w:rPr>
            <w:rFonts w:ascii="Cambria Math" w:hAnsi="Cambria Math"/>
            <w:szCs w:val="24"/>
          </w:rPr>
          <m:t>X</m:t>
        </m:r>
      </m:oMath>
      <w:r w:rsidR="001218B1" w:rsidRPr="0044518F">
        <w:rPr>
          <w:szCs w:val="24"/>
        </w:rPr>
        <w:t>”</w:t>
      </w:r>
      <w:r w:rsidRPr="009C1FB5">
        <w:rPr>
          <w:szCs w:val="24"/>
        </w:rPr>
        <w:t xml:space="preserve"> là một bộ dữ liệu được đo trên n thuộc tính khác nhau.</w:t>
      </w:r>
    </w:p>
    <w:p w:rsidR="00B53B51" w:rsidRPr="009C1FB5" w:rsidRDefault="00B53B51" w:rsidP="0044518F">
      <w:pPr>
        <w:pStyle w:val="ListParagraph"/>
        <w:numPr>
          <w:ilvl w:val="0"/>
          <w:numId w:val="24"/>
        </w:numPr>
        <w:ind w:left="1134" w:firstLine="0"/>
        <w:rPr>
          <w:szCs w:val="24"/>
        </w:rPr>
      </w:pPr>
      <w:r w:rsidRPr="009C1FB5">
        <w:rPr>
          <w:szCs w:val="24"/>
        </w:rPr>
        <w:t xml:space="preserve">Cho </w:t>
      </w:r>
      <w:r w:rsidR="001218B1" w:rsidRPr="0044518F">
        <w:rPr>
          <w:szCs w:val="24"/>
        </w:rPr>
        <w:t>“</w:t>
      </w:r>
      <m:oMath>
        <m:r>
          <w:rPr>
            <w:rFonts w:ascii="Cambria Math" w:hAnsi="Cambria Math"/>
            <w:szCs w:val="24"/>
          </w:rPr>
          <m:t>H</m:t>
        </m:r>
      </m:oMath>
      <w:r w:rsidR="001218B1" w:rsidRPr="0044518F">
        <w:rPr>
          <w:szCs w:val="24"/>
        </w:rPr>
        <w:t>”</w:t>
      </w:r>
      <w:r w:rsidRPr="009C1FB5">
        <w:rPr>
          <w:szCs w:val="24"/>
        </w:rPr>
        <w:t xml:space="preserve"> là một giả thuyết nào để cho </w:t>
      </w:r>
      <w:r w:rsidR="001218B1">
        <w:rPr>
          <w:szCs w:val="24"/>
        </w:rPr>
        <w:t>“</w:t>
      </w:r>
      <m:oMath>
        <m:r>
          <w:rPr>
            <w:rFonts w:ascii="Cambria Math" w:hAnsi="Cambria Math"/>
            <w:szCs w:val="24"/>
          </w:rPr>
          <m:t>X</m:t>
        </m:r>
      </m:oMath>
      <w:r w:rsidR="001218B1">
        <w:rPr>
          <w:szCs w:val="24"/>
        </w:rPr>
        <w:t>”</w:t>
      </w:r>
      <w:r w:rsidRPr="009C1FB5">
        <w:rPr>
          <w:szCs w:val="24"/>
        </w:rPr>
        <w:t xml:space="preserve"> thuộc một phân lớp </w:t>
      </w:r>
      <w:r w:rsidR="001218B1">
        <w:rPr>
          <w:szCs w:val="24"/>
        </w:rPr>
        <w:t>“</w:t>
      </w:r>
      <m:oMath>
        <m:r>
          <w:rPr>
            <w:rFonts w:ascii="Cambria Math" w:hAnsi="Cambria Math"/>
            <w:szCs w:val="24"/>
          </w:rPr>
          <m:t>C</m:t>
        </m:r>
      </m:oMath>
      <w:r w:rsidR="001218B1" w:rsidRPr="0044518F">
        <w:rPr>
          <w:szCs w:val="24"/>
        </w:rPr>
        <w:t>”</w:t>
      </w:r>
      <w:r w:rsidRPr="009C1FB5">
        <w:rPr>
          <w:szCs w:val="24"/>
        </w:rPr>
        <w:t xml:space="preserve"> nào đó.</w:t>
      </w:r>
    </w:p>
    <w:p w:rsidR="00B53B51" w:rsidRPr="009C1FB5" w:rsidRDefault="00B53B51" w:rsidP="0044518F">
      <w:pPr>
        <w:pStyle w:val="ListParagraph"/>
        <w:numPr>
          <w:ilvl w:val="0"/>
          <w:numId w:val="24"/>
        </w:numPr>
        <w:ind w:left="1134" w:firstLine="0"/>
        <w:rPr>
          <w:szCs w:val="24"/>
        </w:rPr>
      </w:pPr>
      <w:r w:rsidRPr="009C1FB5">
        <w:rPr>
          <w:szCs w:val="24"/>
        </w:rPr>
        <w:lastRenderedPageBreak/>
        <w:t xml:space="preserve">Trong bài toán phân lớp này, để xác định giá trị </w:t>
      </w:r>
      <m:oMath>
        <m:r>
          <w:rPr>
            <w:rFonts w:ascii="Cambria Math" w:hAnsi="Cambria Math"/>
            <w:szCs w:val="24"/>
          </w:rPr>
          <m:t>P</m:t>
        </m:r>
        <m:r>
          <m:rPr>
            <m:sty m:val="p"/>
          </m:rPr>
          <w:rPr>
            <w:rFonts w:ascii="Cambria Math" w:hAnsi="Cambria Math"/>
            <w:szCs w:val="24"/>
          </w:rPr>
          <m:t>(</m:t>
        </m:r>
        <m:r>
          <w:rPr>
            <w:rFonts w:ascii="Cambria Math" w:hAnsi="Cambria Math"/>
            <w:szCs w:val="24"/>
          </w:rPr>
          <m:t>H</m:t>
        </m:r>
        <m:r>
          <m:rPr>
            <m:sty m:val="p"/>
          </m:rPr>
          <w:rPr>
            <w:rFonts w:ascii="Cambria Math" w:hAnsi="Cambria Math"/>
            <w:szCs w:val="24"/>
          </w:rPr>
          <m:t>/</m:t>
        </m:r>
        <m:r>
          <w:rPr>
            <w:rFonts w:ascii="Cambria Math" w:hAnsi="Cambria Math"/>
            <w:szCs w:val="24"/>
          </w:rPr>
          <m:t>X</m:t>
        </m:r>
        <m:r>
          <m:rPr>
            <m:sty m:val="p"/>
          </m:rPr>
          <w:rPr>
            <w:rFonts w:ascii="Cambria Math" w:hAnsi="Cambria Math"/>
            <w:szCs w:val="24"/>
          </w:rPr>
          <m:t>)</m:t>
        </m:r>
      </m:oMath>
      <w:r w:rsidRPr="009C1FB5">
        <w:rPr>
          <w:szCs w:val="24"/>
        </w:rPr>
        <w:t xml:space="preserve"> – là xác suất xảy ra </w:t>
      </w:r>
      <w:r w:rsidR="001218B1" w:rsidRPr="0044518F">
        <w:rPr>
          <w:szCs w:val="24"/>
        </w:rPr>
        <w:t>“</w:t>
      </w:r>
      <m:oMath>
        <m:r>
          <w:rPr>
            <w:rFonts w:ascii="Cambria Math" w:hAnsi="Cambria Math"/>
            <w:szCs w:val="24"/>
          </w:rPr>
          <m:t>H</m:t>
        </m:r>
      </m:oMath>
      <w:r w:rsidR="001218B1" w:rsidRPr="0044518F">
        <w:rPr>
          <w:szCs w:val="24"/>
        </w:rPr>
        <w:t>”</w:t>
      </w:r>
      <w:r w:rsidRPr="009C1FB5">
        <w:rPr>
          <w:szCs w:val="24"/>
        </w:rPr>
        <w:t xml:space="preserve"> khi </w:t>
      </w:r>
      <w:r w:rsidR="001218B1">
        <w:rPr>
          <w:szCs w:val="24"/>
        </w:rPr>
        <w:t>“</w:t>
      </w:r>
      <m:oMath>
        <m:r>
          <w:rPr>
            <w:rFonts w:ascii="Cambria Math" w:hAnsi="Cambria Math"/>
            <w:szCs w:val="24"/>
          </w:rPr>
          <m:t>X</m:t>
        </m:r>
      </m:oMath>
      <w:r w:rsidR="001218B1" w:rsidRPr="0044518F">
        <w:rPr>
          <w:szCs w:val="24"/>
        </w:rPr>
        <w:t>”</w:t>
      </w:r>
      <w:r w:rsidRPr="009C1FB5">
        <w:rPr>
          <w:szCs w:val="24"/>
        </w:rPr>
        <w:t xml:space="preserve"> đã xảy ra. </w:t>
      </w:r>
      <m:oMath>
        <m:r>
          <w:rPr>
            <w:rFonts w:ascii="Cambria Math" w:hAnsi="Cambria Math"/>
            <w:szCs w:val="24"/>
          </w:rPr>
          <m:t>P</m:t>
        </m:r>
        <m:r>
          <m:rPr>
            <m:sty m:val="p"/>
          </m:rPr>
          <w:rPr>
            <w:rFonts w:ascii="Cambria Math" w:hAnsi="Cambria Math"/>
            <w:szCs w:val="24"/>
          </w:rPr>
          <m:t>(</m:t>
        </m:r>
        <m:r>
          <w:rPr>
            <w:rFonts w:ascii="Cambria Math" w:hAnsi="Cambria Math"/>
            <w:szCs w:val="24"/>
          </w:rPr>
          <m:t>H</m:t>
        </m:r>
        <m:r>
          <m:rPr>
            <m:sty m:val="p"/>
          </m:rPr>
          <w:rPr>
            <w:rFonts w:ascii="Cambria Math" w:hAnsi="Cambria Math"/>
            <w:szCs w:val="24"/>
          </w:rPr>
          <m:t>/</m:t>
        </m:r>
        <m:r>
          <w:rPr>
            <w:rFonts w:ascii="Cambria Math" w:hAnsi="Cambria Math"/>
            <w:szCs w:val="24"/>
          </w:rPr>
          <m:t>X</m:t>
        </m:r>
        <m:r>
          <m:rPr>
            <m:sty m:val="p"/>
          </m:rPr>
          <w:rPr>
            <w:rFonts w:ascii="Cambria Math" w:hAnsi="Cambria Math"/>
            <w:szCs w:val="24"/>
          </w:rPr>
          <m:t>)</m:t>
        </m:r>
      </m:oMath>
      <w:r w:rsidRPr="009C1FB5">
        <w:rPr>
          <w:szCs w:val="24"/>
        </w:rPr>
        <w:t xml:space="preserve"> </w:t>
      </w:r>
      <w:proofErr w:type="gramStart"/>
      <w:r w:rsidRPr="009C1FB5">
        <w:rPr>
          <w:szCs w:val="24"/>
        </w:rPr>
        <w:t>là</w:t>
      </w:r>
      <w:proofErr w:type="gramEnd"/>
      <w:r w:rsidRPr="009C1FB5">
        <w:rPr>
          <w:szCs w:val="24"/>
        </w:rPr>
        <w:t xml:space="preserve"> xác suất hậu nghiệm.</w:t>
      </w:r>
    </w:p>
    <w:p w:rsidR="00B53B51" w:rsidRDefault="00B53B51" w:rsidP="00C8623A">
      <w:pPr>
        <w:pStyle w:val="ListParagraph"/>
        <w:ind w:left="426" w:firstLine="567"/>
      </w:pPr>
      <w:r>
        <w:t xml:space="preserve">Ví dụ: Giả sử tập dữ liệu sinh viên được mô tả bởi các thuộc tính giới tính và sở thích. </w:t>
      </w:r>
      <w:r w:rsidR="001218B1" w:rsidRPr="00C8623A">
        <w:t>“</w:t>
      </w:r>
      <m:oMath>
        <m:r>
          <w:rPr>
            <w:rFonts w:ascii="Cambria Math" w:hAnsi="Cambria Math"/>
          </w:rPr>
          <m:t>H</m:t>
        </m:r>
      </m:oMath>
      <w:r w:rsidR="001218B1" w:rsidRPr="00C8623A">
        <w:t>”</w:t>
      </w:r>
      <w:r>
        <w:t xml:space="preserve"> là giả thuyết sinh viên tham gia câu lạc bộ bóng đá. Khi </w:t>
      </w:r>
      <w:proofErr w:type="gramStart"/>
      <w:r>
        <w:t xml:space="preserve">đó </w:t>
      </w:r>
      <w:proofErr w:type="gramEnd"/>
      <m:oMath>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oMath>
      <w:r>
        <w:t xml:space="preserve">) biểu đạt xác suất sinh viên </w:t>
      </w:r>
      <w:r w:rsidR="001218B1" w:rsidRPr="00C8623A">
        <w:t>“</w:t>
      </w:r>
      <m:oMath>
        <m:r>
          <w:rPr>
            <w:rFonts w:ascii="Cambria Math" w:hAnsi="Cambria Math"/>
          </w:rPr>
          <m:t>X</m:t>
        </m:r>
      </m:oMath>
      <w:r w:rsidR="001218B1">
        <w:t>”</w:t>
      </w:r>
      <w:r>
        <w:t xml:space="preserve"> sẽ tham gia câu lạc bộ bóng đá khi biết giới tính và sở thích của sinh viên. Ngược lại </w:t>
      </w:r>
      <m:oMath>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oMath>
      <w:r>
        <w:t xml:space="preserve"> được gọi là xác suất tiên nghiệm. Dựa vào đinh lý Bayes ta có:</w:t>
      </w:r>
    </w:p>
    <w:p w:rsidR="00B53B51" w:rsidRPr="006624CE" w:rsidRDefault="009C1FB5" w:rsidP="00DA19CB">
      <w:pPr>
        <w:pStyle w:val="ListParagraph"/>
        <w:ind w:left="426" w:right="4" w:firstLine="291"/>
        <w:jc w:val="right"/>
      </w:pPr>
      <w:r>
        <w:t xml:space="preserve"> </w:t>
      </w:r>
      <w:r>
        <w:tab/>
      </w:r>
      <w:r>
        <w:tab/>
      </w:r>
      <w:r>
        <w:tab/>
      </w:r>
      <w:r>
        <w:tab/>
      </w:r>
      <m:oMath>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 xml:space="preserve">) = </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H</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 xml:space="preserve"> </m:t>
        </m:r>
      </m:oMath>
      <w:r>
        <w:t xml:space="preserve"> </w:t>
      </w:r>
      <w:r>
        <w:tab/>
      </w:r>
      <w:r>
        <w:tab/>
      </w:r>
      <w:r>
        <w:tab/>
      </w:r>
      <w:r>
        <w:tab/>
        <w:t xml:space="preserve">      </w:t>
      </w:r>
      <w:r w:rsidR="006F4552" w:rsidRPr="009C1FB5">
        <w:t>(4</w:t>
      </w:r>
      <w:r w:rsidR="006A3473" w:rsidRPr="009C1FB5">
        <w:t>)</w:t>
      </w:r>
    </w:p>
    <w:p w:rsidR="00B53B51" w:rsidRDefault="00B53B51" w:rsidP="00C8623A">
      <w:pPr>
        <w:pStyle w:val="ListParagraph"/>
        <w:ind w:left="426" w:firstLine="567"/>
      </w:pPr>
      <w:r>
        <w:t>Ưu điểm:</w:t>
      </w:r>
    </w:p>
    <w:p w:rsidR="00B53B51" w:rsidRPr="009C1FB5" w:rsidRDefault="00B53B51" w:rsidP="0044518F">
      <w:pPr>
        <w:pStyle w:val="ListParagraph"/>
        <w:numPr>
          <w:ilvl w:val="0"/>
          <w:numId w:val="24"/>
        </w:numPr>
        <w:ind w:left="1134" w:firstLine="0"/>
        <w:rPr>
          <w:szCs w:val="24"/>
        </w:rPr>
      </w:pPr>
      <w:r w:rsidRPr="009C1FB5">
        <w:rPr>
          <w:szCs w:val="24"/>
        </w:rPr>
        <w:t>Dễ sử dụng.</w:t>
      </w:r>
    </w:p>
    <w:p w:rsidR="00B53B51" w:rsidRPr="009C1FB5" w:rsidRDefault="00B53B51" w:rsidP="0044518F">
      <w:pPr>
        <w:pStyle w:val="ListParagraph"/>
        <w:numPr>
          <w:ilvl w:val="0"/>
          <w:numId w:val="24"/>
        </w:numPr>
        <w:ind w:left="1134" w:firstLine="0"/>
        <w:rPr>
          <w:szCs w:val="24"/>
        </w:rPr>
      </w:pPr>
      <w:r w:rsidRPr="009C1FB5">
        <w:rPr>
          <w:szCs w:val="24"/>
        </w:rPr>
        <w:t>Nhanh khi chuẩn đoán dữ liệu test set.</w:t>
      </w:r>
    </w:p>
    <w:p w:rsidR="00B53B51" w:rsidRPr="009C1FB5" w:rsidRDefault="00B53B51" w:rsidP="0044518F">
      <w:pPr>
        <w:pStyle w:val="ListParagraph"/>
        <w:numPr>
          <w:ilvl w:val="0"/>
          <w:numId w:val="24"/>
        </w:numPr>
        <w:ind w:left="1134" w:firstLine="0"/>
        <w:rPr>
          <w:szCs w:val="24"/>
        </w:rPr>
      </w:pPr>
      <w:r w:rsidRPr="009C1FB5">
        <w:rPr>
          <w:szCs w:val="24"/>
        </w:rPr>
        <w:t>Khi các đặc tính của dữ liệu độc lập với nhau thì Naïve bayes chạy tốt hơn so với các bộ phân lớp còn lại và cũng cần ít dữ liệu hơn.</w:t>
      </w:r>
    </w:p>
    <w:p w:rsidR="00B53B51" w:rsidRDefault="00B53B51" w:rsidP="00C8623A">
      <w:pPr>
        <w:pStyle w:val="ListParagraph"/>
        <w:ind w:left="426" w:firstLine="567"/>
      </w:pPr>
      <w:r>
        <w:t>Nhược điểm:</w:t>
      </w:r>
    </w:p>
    <w:p w:rsidR="00B53B51" w:rsidRPr="009C1FB5" w:rsidRDefault="00B53B51" w:rsidP="0044518F">
      <w:pPr>
        <w:pStyle w:val="ListParagraph"/>
        <w:numPr>
          <w:ilvl w:val="0"/>
          <w:numId w:val="24"/>
        </w:numPr>
        <w:ind w:left="1134" w:firstLine="0"/>
        <w:rPr>
          <w:szCs w:val="24"/>
        </w:rPr>
      </w:pPr>
      <w:r w:rsidRPr="009C1FB5">
        <w:rPr>
          <w:szCs w:val="24"/>
        </w:rPr>
        <w:t>Độ chính xác không được cao.</w:t>
      </w:r>
    </w:p>
    <w:p w:rsidR="00B53B51" w:rsidRPr="009C1FB5" w:rsidRDefault="00B53B51" w:rsidP="0044518F">
      <w:pPr>
        <w:pStyle w:val="ListParagraph"/>
        <w:numPr>
          <w:ilvl w:val="0"/>
          <w:numId w:val="24"/>
        </w:numPr>
        <w:ind w:left="1134" w:firstLine="0"/>
        <w:rPr>
          <w:szCs w:val="24"/>
        </w:rPr>
      </w:pPr>
      <w:r w:rsidRPr="009C1FB5">
        <w:rPr>
          <w:szCs w:val="24"/>
        </w:rPr>
        <w:t>Trong thực thế, hầu như bất khả thi khi các đặc tính của dữ liệu test độc lập với nhau.</w:t>
      </w:r>
    </w:p>
    <w:p w:rsidR="005E6DA7" w:rsidRDefault="005E6DA7" w:rsidP="00C8623A">
      <w:pPr>
        <w:pStyle w:val="ListParagraph"/>
        <w:ind w:left="426" w:firstLine="567"/>
      </w:pPr>
      <w:r>
        <w:t>Nguyên tắc hoạt động của mô hình phân lớp Naïve Bayes.</w:t>
      </w:r>
    </w:p>
    <w:p w:rsidR="00B53B51" w:rsidRPr="00D64E9A" w:rsidRDefault="00B53B51" w:rsidP="00C8623A">
      <w:pPr>
        <w:pStyle w:val="ListParagraph"/>
        <w:ind w:left="426" w:firstLine="567"/>
      </w:pPr>
      <w:r>
        <w:t xml:space="preserve">Gọi </w:t>
      </w:r>
      <w:r w:rsidR="001218B1" w:rsidRPr="00C8623A">
        <w:t>“</w:t>
      </w:r>
      <m:oMath>
        <m:r>
          <w:rPr>
            <w:rFonts w:ascii="Cambria Math" w:hAnsi="Cambria Math"/>
          </w:rPr>
          <m:t>D</m:t>
        </m:r>
      </m:oMath>
      <w:r w:rsidR="001218B1" w:rsidRPr="00C8623A">
        <w:t>”</w:t>
      </w:r>
      <w:r>
        <w:t xml:space="preserve"> là tập dữ liệu huấn luyện với các nhãn lớp tương ứng. Ta có, mỗi bộ dữ liệu được mô tả bởi </w:t>
      </w:r>
      <w:r w:rsidR="001218B1" w:rsidRPr="00C8623A">
        <w:t>“</w:t>
      </w:r>
      <m:oMath>
        <m:r>
          <w:rPr>
            <w:rFonts w:ascii="Cambria Math" w:hAnsi="Cambria Math"/>
          </w:rPr>
          <m:t>n</m:t>
        </m:r>
      </m:oMath>
      <w:r w:rsidR="001218B1" w:rsidRPr="00C8623A">
        <w:t>”</w:t>
      </w:r>
      <w:r>
        <w:t xml:space="preserve"> thuộc tính và được diễn đạt dưới dạng vector </w:t>
      </w:r>
      <w:r w:rsidR="001218B1" w:rsidRPr="00C8623A">
        <w:t>“</w:t>
      </w:r>
      <m:oMath>
        <m:r>
          <w:rPr>
            <w:rFonts w:ascii="Cambria Math" w:hAnsi="Cambria Math"/>
          </w:rPr>
          <m:t>n</m:t>
        </m:r>
      </m:oMath>
      <w:r w:rsidR="001218B1" w:rsidRPr="00C8623A">
        <w:t>”</w:t>
      </w:r>
      <w:r>
        <w:t xml:space="preserve"> </w:t>
      </w:r>
      <w:proofErr w:type="gramStart"/>
      <w:r>
        <w:t xml:space="preserve">chiều </w:t>
      </w:r>
      <w:proofErr w:type="gramEnd"/>
      <m:oMath>
        <m:r>
          <w:rPr>
            <w:rFonts w:ascii="Cambria Math" w:hAnsi="Cambria Math"/>
          </w:rPr>
          <m:t>X</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n</m:t>
                </m:r>
              </m:sub>
            </m:sSub>
          </m:e>
        </m:d>
      </m:oMath>
      <w:r w:rsidRPr="006F4552">
        <w:t>.</w:t>
      </w:r>
    </w:p>
    <w:p w:rsidR="00B53B51" w:rsidRDefault="00B53B51" w:rsidP="00C8623A">
      <w:pPr>
        <w:pStyle w:val="ListParagraph"/>
        <w:ind w:left="426" w:firstLine="567"/>
      </w:pPr>
      <w:r>
        <w:t xml:space="preserve">Giả sử có </w:t>
      </w:r>
      <w:r w:rsidR="001218B1">
        <w:t>“</w:t>
      </w:r>
      <m:oMath>
        <m:r>
          <w:rPr>
            <w:rFonts w:ascii="Cambria Math" w:hAnsi="Cambria Math"/>
          </w:rPr>
          <m:t>m</m:t>
        </m:r>
      </m:oMath>
      <w:r w:rsidR="001218B1" w:rsidRPr="00C8623A">
        <w:t>”</w:t>
      </w:r>
      <w:r>
        <w:t xml:space="preserve"> nhãn lớp khác nhau </w:t>
      </w:r>
      <w:proofErr w:type="gramStart"/>
      <w:r>
        <w:t xml:space="preserve">gồm </w:t>
      </w:r>
      <w:proofErr w:type="gramEnd"/>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m</m:t>
            </m:r>
          </m:sub>
        </m:sSub>
      </m:oMath>
      <w:r>
        <w:t xml:space="preserve">. Cho một bộ dữ liệu </w:t>
      </w:r>
      <w:r w:rsidR="001218B1">
        <w:t>“</w:t>
      </w:r>
      <m:oMath>
        <m:r>
          <w:rPr>
            <w:rFonts w:ascii="Cambria Math" w:hAnsi="Cambria Math"/>
          </w:rPr>
          <m:t>X</m:t>
        </m:r>
      </m:oMath>
      <w:r w:rsidR="001218B1" w:rsidRPr="00C8623A">
        <w:t>”</w:t>
      </w:r>
      <w:r>
        <w:t xml:space="preserve">, bộ phân lớp sẽ dự đoán </w:t>
      </w:r>
      <w:r w:rsidR="001218B1" w:rsidRPr="00C8623A">
        <w:t>“</w:t>
      </w:r>
      <m:oMath>
        <m:r>
          <w:rPr>
            <w:rFonts w:ascii="Cambria Math" w:hAnsi="Cambria Math"/>
          </w:rPr>
          <m:t>X</m:t>
        </m:r>
      </m:oMath>
      <w:r w:rsidR="001218B1" w:rsidRPr="00C8623A">
        <w:t>”</w:t>
      </w:r>
      <w:r>
        <w:t xml:space="preserve"> thuộc về phân lớp có xác xuất hậu nghiệm cao nhất.</w:t>
      </w:r>
    </w:p>
    <w:p w:rsidR="00B53B51" w:rsidRPr="00B53B51" w:rsidRDefault="00B53B51" w:rsidP="00C8623A">
      <w:pPr>
        <w:pStyle w:val="ListParagraph"/>
        <w:ind w:left="426" w:firstLine="567"/>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r>
          <m:rPr>
            <m:sty m:val="p"/>
          </m:rPr>
          <w:rPr>
            <w:rFonts w:ascii="Cambria Math" w:hAnsi="Cambria Math"/>
          </w:rPr>
          <m:t>/</m:t>
        </m:r>
        <m:r>
          <w:rPr>
            <w:rFonts w:ascii="Cambria Math" w:hAnsi="Cambria Math"/>
          </w:rPr>
          <m:t>X</m:t>
        </m:r>
        <m:r>
          <m:rPr>
            <m:sty m:val="p"/>
          </m:rPr>
          <w:rPr>
            <w:rFonts w:ascii="Cambria Math" w:hAnsi="Cambria Math"/>
          </w:rPr>
          <m:t>)&g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j</m:t>
            </m:r>
          </m:sub>
        </m:sSub>
        <m:r>
          <m:rPr>
            <m:sty m:val="p"/>
          </m:rPr>
          <w:rPr>
            <w:rFonts w:ascii="Cambria Math" w:hAnsi="Cambria Math"/>
          </w:rPr>
          <m:t>/</m:t>
        </m:r>
        <m:r>
          <w:rPr>
            <w:rFonts w:ascii="Cambria Math" w:hAnsi="Cambria Math"/>
          </w:rPr>
          <m:t>X</m:t>
        </m:r>
        <m:r>
          <m:rPr>
            <m:sty m:val="p"/>
          </m:rPr>
          <w:rPr>
            <w:rFonts w:ascii="Cambria Math" w:hAnsi="Cambria Math"/>
          </w:rPr>
          <m:t>)</m:t>
        </m:r>
      </m:oMath>
      <w:r>
        <w:t xml:space="preserve"> </w:t>
      </w:r>
      <w:proofErr w:type="gramStart"/>
      <w:r>
        <w:t>với</w:t>
      </w:r>
      <w:proofErr w:type="gramEnd"/>
      <w:r>
        <w:t xml:space="preserve"> </w:t>
      </w:r>
      <m:oMath>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m</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i</m:t>
        </m:r>
      </m:oMath>
    </w:p>
    <w:p w:rsidR="00B53B51" w:rsidRPr="009C1FB5" w:rsidRDefault="00B53B51" w:rsidP="00DA19CB">
      <w:pPr>
        <w:pStyle w:val="ListParagraph"/>
        <w:ind w:left="3306" w:firstLine="294"/>
        <w:jc w:val="right"/>
      </w:pP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r>
          <m:rPr>
            <m:sty m:val="p"/>
          </m:rPr>
          <w:rPr>
            <w:rFonts w:ascii="Cambria Math" w:hAnsi="Cambria Math"/>
          </w:rPr>
          <m:t>/</m:t>
        </m:r>
        <m:r>
          <w:rPr>
            <w:rFonts w:ascii="Cambria Math" w:hAnsi="Cambria Math"/>
          </w:rPr>
          <m:t>X</m:t>
        </m:r>
        <m:r>
          <m:rPr>
            <m:sty m:val="p"/>
          </m:rPr>
          <w:rPr>
            <w:rFonts w:ascii="Cambria Math" w:hAnsi="Cambria Math"/>
          </w:rPr>
          <m:t xml:space="preserve">) = </m:t>
        </m:r>
        <m:f>
          <m:fPr>
            <m:ctrlPr>
              <w:rPr>
                <w:rFonts w:ascii="Cambria Math" w:hAnsi="Cambria Math"/>
              </w:rPr>
            </m:ctrlPr>
          </m:fPr>
          <m:num>
            <m:r>
              <w:rPr>
                <w:rFonts w:ascii="Cambria Math" w:hAnsi="Cambria Math"/>
              </w:rPr>
              <m:t>P</m:t>
            </m:r>
            <m:r>
              <m:rPr>
                <m:sty m:val="p"/>
              </m:rPr>
              <w:rPr>
                <w:rFonts w:ascii="Cambria Math" w:hAnsi="Cambria Math"/>
              </w:rPr>
              <m:t>(</m:t>
            </m:r>
            <m:f>
              <m:fPr>
                <m:type m:val="lin"/>
                <m:ctrlPr>
                  <w:rPr>
                    <w:rFonts w:ascii="Cambria Math" w:hAnsi="Cambria Math"/>
                  </w:rPr>
                </m:ctrlPr>
              </m:fPr>
              <m:num>
                <m:r>
                  <w:rPr>
                    <w:rFonts w:ascii="Cambria Math" w:hAnsi="Cambria Math"/>
                  </w:rPr>
                  <m:t>X</m:t>
                </m:r>
              </m:num>
              <m:den>
                <m:sSub>
                  <m:sSubPr>
                    <m:ctrlPr>
                      <w:rPr>
                        <w:rFonts w:ascii="Cambria Math" w:hAnsi="Cambria Math"/>
                      </w:rPr>
                    </m:ctrlPr>
                  </m:sSubPr>
                  <m:e>
                    <m:r>
                      <w:rPr>
                        <w:rFonts w:ascii="Cambria Math" w:hAnsi="Cambria Math"/>
                      </w:rPr>
                      <m:t>C</m:t>
                    </m:r>
                  </m:e>
                  <m:sub>
                    <m:r>
                      <m:rPr>
                        <m:sty m:val="p"/>
                      </m:rPr>
                      <w:rPr>
                        <w:rFonts w:ascii="Cambria Math" w:hAnsi="Cambria Math"/>
                      </w:rPr>
                      <m:t>i</m:t>
                    </m:r>
                  </m:sub>
                </m:sSub>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r>
                  <m:rPr>
                    <m:sty m:val="p"/>
                  </m:rPr>
                  <w:rPr>
                    <w:rFonts w:ascii="Cambria Math" w:hAnsi="Cambria Math"/>
                  </w:rPr>
                  <m:t>)</m:t>
                </m:r>
              </m:den>
            </m:f>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den>
        </m:f>
      </m:oMath>
      <w:r w:rsidR="006F4552" w:rsidRPr="009C1FB5">
        <w:tab/>
        <w:t xml:space="preserve">           </w:t>
      </w:r>
      <w:r w:rsidRPr="009C1FB5">
        <w:tab/>
      </w:r>
      <w:r w:rsidRPr="009C1FB5">
        <w:tab/>
      </w:r>
      <w:r w:rsidR="006F4552" w:rsidRPr="009C1FB5">
        <w:t xml:space="preserve">                  (5</w:t>
      </w:r>
      <w:r w:rsidRPr="009C1FB5">
        <w:t>)</w:t>
      </w:r>
    </w:p>
    <w:p w:rsidR="00B53B51" w:rsidRPr="00C8623A" w:rsidRDefault="00B53B51" w:rsidP="00C8623A">
      <w:pPr>
        <w:pStyle w:val="ListParagraph"/>
        <w:ind w:left="426" w:firstLine="567"/>
      </w:pPr>
      <w:r w:rsidRPr="00C8623A">
        <w:t xml:space="preserve">Do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C8623A">
        <w:t xml:space="preserve"> không đổi nên ta chỉ cần cực đại hóa giá </w:t>
      </w:r>
      <w:proofErr w:type="gramStart"/>
      <w:r w:rsidRPr="00C8623A">
        <w:t xml:space="preserve">trị </w:t>
      </w:r>
      <w:proofErr w:type="gramEnd"/>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i</m:t>
            </m:r>
          </m:sub>
        </m:sSub>
        <m:r>
          <m:rPr>
            <m:sty m:val="p"/>
          </m:rPr>
          <w:rPr>
            <w:rFonts w:ascii="Cambria Math" w:hAnsi="Cambria Math"/>
          </w:rPr>
          <m:t>)</m:t>
        </m:r>
      </m:oMath>
      <w:r w:rsidR="00C8623A">
        <w:rPr>
          <w:rFonts w:eastAsiaTheme="minorEastAsia"/>
        </w:rPr>
        <w:t>.</w:t>
      </w:r>
    </w:p>
    <w:p w:rsidR="004C478D" w:rsidRDefault="004C478D">
      <w:pPr>
        <w:rPr>
          <w:sz w:val="26"/>
          <w:szCs w:val="26"/>
        </w:rPr>
      </w:pPr>
      <w:bookmarkStart w:id="73" w:name="_Toc3462693"/>
      <w:r>
        <w:rPr>
          <w:sz w:val="26"/>
          <w:szCs w:val="26"/>
        </w:rPr>
        <w:br w:type="page"/>
      </w:r>
    </w:p>
    <w:p w:rsidR="00B53B51" w:rsidRPr="009C1FB5" w:rsidRDefault="006A3473" w:rsidP="009C1FB5">
      <w:pPr>
        <w:pStyle w:val="ListParagraph"/>
        <w:numPr>
          <w:ilvl w:val="3"/>
          <w:numId w:val="2"/>
        </w:numPr>
        <w:ind w:left="1276" w:hanging="850"/>
        <w:outlineLvl w:val="4"/>
        <w:rPr>
          <w:sz w:val="26"/>
          <w:szCs w:val="26"/>
        </w:rPr>
      </w:pPr>
      <w:bookmarkStart w:id="74" w:name="_Toc6825060"/>
      <w:r w:rsidRPr="009C1FB5">
        <w:rPr>
          <w:sz w:val="26"/>
          <w:szCs w:val="26"/>
        </w:rPr>
        <w:lastRenderedPageBreak/>
        <w:t>Mô hình phân lớp K-NN.</w:t>
      </w:r>
      <w:bookmarkEnd w:id="73"/>
      <w:bookmarkEnd w:id="74"/>
    </w:p>
    <w:p w:rsidR="006A3473" w:rsidRPr="00471166" w:rsidRDefault="005E6DA7" w:rsidP="00C8623A">
      <w:pPr>
        <w:pStyle w:val="ListParagraph"/>
        <w:ind w:left="426" w:firstLine="567"/>
      </w:pPr>
      <w:r>
        <w:t>Phương pháp K</w:t>
      </w:r>
      <w:r w:rsidR="006A3473" w:rsidRPr="00471166">
        <w:t>-lân cận</w:t>
      </w:r>
      <w:r w:rsidR="00ED24EF">
        <w:fldChar w:fldCharType="begin"/>
      </w:r>
      <w:r w:rsidR="00ED24EF">
        <w:instrText xml:space="preserve"> ADDIN ZOTERO_ITEM CSL_CITATION {"citationID":"7moU6KxV","properties":{"formattedCitation":" [4]","plainCitation":" [4]","noteIndex":0},"citationItems":[{"id":22,"uris":["http://zotero.org/users/4557404/items/GSD3UQUL"],"uri":["http://zotero.org/users/4557404/items/GSD3UQUL"],"itemData":{"id":22,"type":"webpage","title":"Thuật toán K láng giềng gần nhất - BIS","URL":"http://bis.net.vn/forums/t/370.aspx","accessed":{"date-parts":[["2017",12,10]]}}}],"schema":"https://github.com/citation-style-language/schema/raw/master/csl-citation.json"} </w:instrText>
      </w:r>
      <w:r w:rsidR="00ED24EF">
        <w:fldChar w:fldCharType="separate"/>
      </w:r>
      <w:r w:rsidR="00ED24EF" w:rsidRPr="00ED24EF">
        <w:t xml:space="preserve"> [4]</w:t>
      </w:r>
      <w:r w:rsidR="00ED24EF">
        <w:fldChar w:fldCharType="end"/>
      </w:r>
      <w:r w:rsidR="006A3473" w:rsidRPr="00471166">
        <w:t xml:space="preserve"> được đề xuất từ những năm 1950. Phương pháp này dựa chủ yếu vào các phần tử lân cận trong tập dữ liệu huấn luyện. </w:t>
      </w:r>
    </w:p>
    <w:p w:rsidR="006A3473" w:rsidRDefault="006A3473" w:rsidP="00C8623A">
      <w:pPr>
        <w:pStyle w:val="ListParagraph"/>
        <w:ind w:left="426" w:firstLine="567"/>
      </w:pPr>
      <w:r w:rsidRPr="00471166">
        <w:t>K-NN là phương pháp để phân lớp các đối tượng dựa vào khoảng cách gần nhất giữa đối tượng cần xếp lớp và tất cả các đối tượng trong Training Data</w:t>
      </w:r>
      <w:r>
        <w:t>.</w:t>
      </w:r>
    </w:p>
    <w:p w:rsidR="006A3473" w:rsidRDefault="006A3473" w:rsidP="00C8623A">
      <w:pPr>
        <w:pStyle w:val="ListParagraph"/>
        <w:ind w:left="426" w:firstLine="567"/>
      </w:pPr>
      <w:r>
        <w:t>Một tập dữ liệu được phân lớp dựa vào K láng giềng của nó. K là một số lẻ nguyên dương được ta xác định trước khi tiến hành thuật toán.</w:t>
      </w:r>
    </w:p>
    <w:p w:rsidR="006A3473" w:rsidRDefault="006A3473" w:rsidP="00C8623A">
      <w:pPr>
        <w:pStyle w:val="ListParagraph"/>
        <w:ind w:left="426" w:firstLine="567"/>
      </w:pPr>
      <w:r>
        <w:t>Ưu điểm:</w:t>
      </w:r>
      <w:r>
        <w:tab/>
      </w:r>
    </w:p>
    <w:p w:rsidR="006A3473" w:rsidRPr="009C1FB5" w:rsidRDefault="006A3473" w:rsidP="0044518F">
      <w:pPr>
        <w:pStyle w:val="ListParagraph"/>
        <w:numPr>
          <w:ilvl w:val="0"/>
          <w:numId w:val="24"/>
        </w:numPr>
        <w:ind w:left="1134" w:firstLine="0"/>
        <w:rPr>
          <w:szCs w:val="24"/>
        </w:rPr>
      </w:pPr>
      <w:r w:rsidRPr="009C1FB5">
        <w:rPr>
          <w:szCs w:val="24"/>
        </w:rPr>
        <w:t>Hỗ trợ xử</w:t>
      </w:r>
      <w:r w:rsidR="006713CC">
        <w:rPr>
          <w:szCs w:val="24"/>
        </w:rPr>
        <w:t xml:space="preserve"> lý</w:t>
      </w:r>
      <w:r w:rsidRPr="009C1FB5">
        <w:rPr>
          <w:szCs w:val="24"/>
        </w:rPr>
        <w:t xml:space="preserve"> dữ liệu một cách gia tăng.</w:t>
      </w:r>
    </w:p>
    <w:p w:rsidR="006A3473" w:rsidRPr="009C1FB5" w:rsidRDefault="006A3473" w:rsidP="0044518F">
      <w:pPr>
        <w:pStyle w:val="ListParagraph"/>
        <w:numPr>
          <w:ilvl w:val="0"/>
          <w:numId w:val="24"/>
        </w:numPr>
        <w:ind w:left="1134" w:firstLine="0"/>
        <w:rPr>
          <w:szCs w:val="24"/>
        </w:rPr>
      </w:pPr>
      <w:r w:rsidRPr="009C1FB5">
        <w:rPr>
          <w:szCs w:val="24"/>
        </w:rPr>
        <w:t>Không tốn thời gian để học.</w:t>
      </w:r>
    </w:p>
    <w:p w:rsidR="006A3473" w:rsidRDefault="006A3473" w:rsidP="00C8623A">
      <w:pPr>
        <w:pStyle w:val="ListParagraph"/>
        <w:ind w:left="426" w:firstLine="567"/>
      </w:pPr>
      <w:r>
        <w:t>Nhược điểm:</w:t>
      </w:r>
    </w:p>
    <w:p w:rsidR="006A3473" w:rsidRPr="009C1FB5" w:rsidRDefault="006A3473" w:rsidP="0044518F">
      <w:pPr>
        <w:pStyle w:val="ListParagraph"/>
        <w:numPr>
          <w:ilvl w:val="0"/>
          <w:numId w:val="24"/>
        </w:numPr>
        <w:ind w:left="1134" w:firstLine="0"/>
        <w:rPr>
          <w:szCs w:val="24"/>
        </w:rPr>
      </w:pPr>
      <w:r w:rsidRPr="009C1FB5">
        <w:rPr>
          <w:szCs w:val="24"/>
        </w:rPr>
        <w:t>Tính toán nhiều trong quá trình phân lớp.</w:t>
      </w:r>
    </w:p>
    <w:p w:rsidR="006A3473" w:rsidRPr="009C1FB5" w:rsidRDefault="006A3473" w:rsidP="0044518F">
      <w:pPr>
        <w:pStyle w:val="ListParagraph"/>
        <w:numPr>
          <w:ilvl w:val="0"/>
          <w:numId w:val="24"/>
        </w:numPr>
        <w:ind w:left="1134" w:firstLine="0"/>
        <w:rPr>
          <w:szCs w:val="24"/>
        </w:rPr>
      </w:pPr>
      <w:r w:rsidRPr="009C1FB5">
        <w:rPr>
          <w:szCs w:val="24"/>
        </w:rPr>
        <w:t>Chi phí phân lớp sẽ càng cao khi tập dữ liệu huấn luyện càng lớn.</w:t>
      </w:r>
    </w:p>
    <w:p w:rsidR="005E6DA7" w:rsidRDefault="005E6DA7" w:rsidP="00A92473">
      <w:pPr>
        <w:pStyle w:val="ListParagraph"/>
        <w:ind w:left="426" w:firstLine="567"/>
      </w:pPr>
      <w:r>
        <w:t>Dưới đây là nguyên tắc hoạt động của mô hình phân lớp K-NN.</w:t>
      </w:r>
    </w:p>
    <w:p w:rsidR="006A3473" w:rsidRDefault="006A3473" w:rsidP="00A92473">
      <w:pPr>
        <w:pStyle w:val="ListParagraph"/>
        <w:ind w:left="426" w:firstLine="567"/>
      </w:pPr>
      <w:r w:rsidRPr="00794912">
        <w:t xml:space="preserve">Xét một bộ dữ </w:t>
      </w:r>
      <w:r>
        <w:t xml:space="preserve">liệu chưa được gán nhãn (mỗi phần tử </w:t>
      </w:r>
      <w:r w:rsidRPr="00794912">
        <w:t>dữ liệu đươc xem như là 1 điểm trong không gian n ch</w:t>
      </w:r>
      <w:r>
        <w:t>iều). Khi đó, bộ phân lớp K-NN</w:t>
      </w:r>
      <w:r w:rsidRPr="00794912">
        <w:t xml:space="preserve"> sẽ tìm kiếm trong không </w:t>
      </w:r>
      <w:r>
        <w:t>gian những phần tử dữ liệu nào gần nhất với phần tử</w:t>
      </w:r>
      <w:r w:rsidRPr="00794912">
        <w:t xml:space="preserve"> dữ liệu hiện xét</w:t>
      </w:r>
      <w:r>
        <w:t>.</w:t>
      </w:r>
    </w:p>
    <w:p w:rsidR="006A3473" w:rsidRDefault="006A3473" w:rsidP="00A92473">
      <w:pPr>
        <w:pStyle w:val="ListParagraph"/>
        <w:ind w:left="426" w:firstLine="567"/>
      </w:pPr>
      <w:r>
        <w:t>Dựa vào các nhãn lớp của phần tử dữ liệu láng giềng, K-NN sẽ quy định các nhãn lớp của tập dữ liệu mới này thuộc lớp nào.</w:t>
      </w:r>
    </w:p>
    <w:p w:rsidR="006A3473" w:rsidRDefault="006A3473" w:rsidP="00A92473">
      <w:pPr>
        <w:pStyle w:val="ListParagraph"/>
        <w:ind w:left="426" w:firstLine="567"/>
      </w:pPr>
      <w:r w:rsidRPr="00794912">
        <w:t>Những bộ dữ liệu k-lân cận này được xét dựa trên phép đo</w:t>
      </w:r>
      <w:r>
        <w:t xml:space="preserve"> Euclide:   </w:t>
      </w:r>
      <w:r>
        <w:tab/>
      </w:r>
      <w:r>
        <w:tab/>
      </w:r>
      <w:r>
        <w:tab/>
      </w:r>
      <w:r>
        <w:tab/>
      </w:r>
      <w:r w:rsidR="009C1FB5">
        <w:tab/>
      </w:r>
      <w:r w:rsidR="009C1FB5">
        <w:tab/>
      </w:r>
      <w:r w:rsidR="00A07707">
        <w:t xml:space="preserve">     </w:t>
      </w:r>
      <m:oMath>
        <m:r>
          <m:rPr>
            <m:sty m:val="p"/>
          </m:rPr>
          <w:rPr>
            <w:rFonts w:ascii="Cambria Math" w:hAnsi="Cambria Math"/>
          </w:rPr>
          <m:t xml:space="preserve"> </m:t>
        </m:r>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w:r w:rsidR="00A07707">
        <w:t xml:space="preserve"> </w:t>
      </w:r>
      <w:r w:rsidR="00A07707">
        <w:tab/>
      </w:r>
      <w:r w:rsidR="00A07707">
        <w:tab/>
      </w:r>
      <w:r w:rsidR="00A07707">
        <w:tab/>
      </w:r>
      <w:r w:rsidR="009C1FB5">
        <w:tab/>
      </w:r>
      <w:r w:rsidR="006F4552">
        <w:t>(6</w:t>
      </w:r>
      <w:r>
        <w:t>)</w:t>
      </w:r>
    </w:p>
    <w:p w:rsidR="006A3473" w:rsidRDefault="006A3473" w:rsidP="009C1FB5">
      <w:pPr>
        <w:pStyle w:val="ListParagraph"/>
        <w:ind w:left="426" w:firstLine="291"/>
      </w:pPr>
      <w:r w:rsidRPr="00613756">
        <w:t xml:space="preserve">Nhãn lớp phổ biến trong số </w:t>
      </w:r>
      <w:r w:rsidRPr="00C42942">
        <w:t>k</w:t>
      </w:r>
      <w:r w:rsidRPr="00613756">
        <w:t xml:space="preserve"> lân cận sẽ là nhãn lớp của bộ dữ </w:t>
      </w:r>
      <w:proofErr w:type="gramStart"/>
      <w:r w:rsidRPr="00613756">
        <w:t xml:space="preserve">liệu </w:t>
      </w:r>
      <w:proofErr w:type="gramEnd"/>
      <m:oMath>
        <m:r>
          <w:rPr>
            <w:rFonts w:ascii="Cambria Math" w:hAnsi="Cambria Math"/>
          </w:rPr>
          <m:t>X</m:t>
        </m:r>
      </m:oMath>
      <w:r w:rsidRPr="00C42942">
        <w:t>.</w:t>
      </w:r>
    </w:p>
    <w:p w:rsidR="00C42942" w:rsidRPr="005E6DA7" w:rsidRDefault="006A3473" w:rsidP="005E6DA7">
      <w:pPr>
        <w:pStyle w:val="ListParagraph"/>
        <w:numPr>
          <w:ilvl w:val="3"/>
          <w:numId w:val="2"/>
        </w:numPr>
        <w:ind w:left="1276" w:hanging="850"/>
        <w:outlineLvl w:val="4"/>
        <w:rPr>
          <w:sz w:val="26"/>
          <w:szCs w:val="26"/>
        </w:rPr>
      </w:pPr>
      <w:bookmarkStart w:id="75" w:name="_Toc3462696"/>
      <w:bookmarkStart w:id="76" w:name="_Toc6825061"/>
      <w:r w:rsidRPr="009C1FB5">
        <w:rPr>
          <w:sz w:val="26"/>
          <w:szCs w:val="26"/>
        </w:rPr>
        <w:t>Mô hình phân lớp Support Vector Machines (SVM).</w:t>
      </w:r>
      <w:bookmarkEnd w:id="75"/>
      <w:bookmarkEnd w:id="76"/>
    </w:p>
    <w:p w:rsidR="00A27F82" w:rsidRDefault="00A27F82" w:rsidP="004C478D">
      <w:pPr>
        <w:pStyle w:val="ListParagraph"/>
        <w:ind w:left="426" w:firstLine="567"/>
      </w:pPr>
      <w:r>
        <w:t>Thuật toán SVM</w:t>
      </w:r>
      <w:r w:rsidR="00A7365F">
        <w:fldChar w:fldCharType="begin"/>
      </w:r>
      <w:r w:rsidR="00A7365F">
        <w:instrText xml:space="preserve"> ADDIN ZOTERO_ITEM CSL_CITATION {"citationID":"X93ueNFd","properties":{"formattedCitation":" [5]","plainCitation":" [5]","noteIndex":0},"citationItems":[{"id":176,"uris":["http://zotero.org/users/4557404/items/K4ZJWLTC"],"uri":["http://zotero.org/users/4557404/items/K4ZJWLTC"],"itemData":{"id":176,"type":"webpage","title":"Một chút về thuật toán SVM (Support Vector Machine algorithm)","container-title":"Viblo","abstract":"Giới thiệu: Việc nắm vững về các thuật toán máy tính không phải là khủng khiếp với tất cả mọi người. Đa số những người mới bắt đâu sẽ học về đệ quy. Nó đơn giản để học và sử dụng, nhưng điều đó có giả...","URL":"https://viblo.asia/p/mot-chut-ve-thuat-toan-svm-support-vector-machine-algorithm-OeVKBgGAZkW","accessed":{"date-parts":[["2019",3,27]]}}}],"schema":"https://github.com/citation-style-language/schema/raw/master/csl-citation.json"} </w:instrText>
      </w:r>
      <w:r w:rsidR="00A7365F">
        <w:fldChar w:fldCharType="separate"/>
      </w:r>
      <w:r w:rsidR="00A7365F" w:rsidRPr="00A7365F">
        <w:t xml:space="preserve"> [5]</w:t>
      </w:r>
      <w:r w:rsidR="00A7365F">
        <w:fldChar w:fldCharType="end"/>
      </w:r>
      <w:r w:rsidR="00A7365F">
        <w:t xml:space="preserve"> là một thuật toán giám sát, nó có thể sử dụng cho cả việc phân loại hoặc đệ quy</w:t>
      </w:r>
      <w:r w:rsidR="00F01081">
        <w:t xml:space="preserve"> nhưng thường chủ yếu sử dụng cho phân loại</w:t>
      </w:r>
      <w:r>
        <w:t>. Nó có khả năng xử</w:t>
      </w:r>
      <w:r w:rsidR="006713CC">
        <w:t xml:space="preserve"> lý</w:t>
      </w:r>
      <w:r>
        <w:t xml:space="preserve"> cả dữ liệu tuyến tính và dữ liệu không tuyến tính. Bản chất của giải thuật này là nó xây dựng một siêu phẳng để phân chia dữ liệu thành 2 nửa. Trong trường hợp nếu dữ liệu là không tuyến tính thì nó sẽ sử dụng một hàm nhân (kernel function) để chuyển đổi tập dữ liệu ban đầu sang một không gian mới có số chiều lớn hơn để xử</w:t>
      </w:r>
      <w:r w:rsidR="006713CC">
        <w:t xml:space="preserve"> lý</w:t>
      </w:r>
      <w:r>
        <w:t>.</w:t>
      </w:r>
    </w:p>
    <w:p w:rsidR="00A32D28" w:rsidRDefault="00A32D28" w:rsidP="004C478D">
      <w:pPr>
        <w:pStyle w:val="ListParagraph"/>
        <w:ind w:left="426" w:firstLine="567"/>
      </w:pPr>
      <w:r>
        <w:t>Phương pháp này có nhược điểm là thời gian huấn luyện tương đối lâu, nhưng bù lại kết quả cho độ chính xác khá cao.</w:t>
      </w:r>
    </w:p>
    <w:p w:rsidR="005E6DA7" w:rsidRDefault="005E6DA7" w:rsidP="004C478D">
      <w:pPr>
        <w:pStyle w:val="ListParagraph"/>
        <w:ind w:left="426" w:firstLine="567"/>
      </w:pPr>
      <w:r>
        <w:lastRenderedPageBreak/>
        <w:t>Dưới đây là nguyên tắc hoạt động của SVM.</w:t>
      </w:r>
    </w:p>
    <w:p w:rsidR="00A27F82" w:rsidRDefault="00647EFF" w:rsidP="004C478D">
      <w:pPr>
        <w:pStyle w:val="ListParagraph"/>
        <w:ind w:left="426" w:firstLine="567"/>
      </w:pPr>
      <w:r>
        <w:t xml:space="preserve">Cho tập dữ liệu </w:t>
      </w:r>
      <w:r w:rsidR="001218B1" w:rsidRPr="004C478D">
        <w:t>“</w:t>
      </w:r>
      <m:oMath>
        <m:r>
          <w:rPr>
            <w:rFonts w:ascii="Cambria Math" w:hAnsi="Cambria Math"/>
          </w:rPr>
          <m:t>D</m:t>
        </m:r>
      </m:oMath>
      <w:r w:rsidR="001218B1" w:rsidRPr="004C478D">
        <w:t>”</w:t>
      </w:r>
      <w:r>
        <w:t xml:space="preserve"> như sau: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m:t>
            </m:r>
            <m:r>
              <w:rPr>
                <w:rFonts w:ascii="Cambria Math" w:hAnsi="Cambria Math"/>
              </w:rPr>
              <m:t>D</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m:t>
            </m:r>
            <m:r>
              <w:rPr>
                <w:rFonts w:ascii="Cambria Math" w:hAnsi="Cambria Math"/>
              </w:rPr>
              <m:t>D</m:t>
            </m:r>
            <m:r>
              <m:rPr>
                <m:sty m:val="p"/>
              </m:rPr>
              <w:rPr>
                <w:rFonts w:ascii="Cambria Math" w:hAnsi="Cambria Math"/>
              </w:rPr>
              <m:t>|</m:t>
            </m:r>
          </m:sub>
        </m:sSub>
        <m:r>
          <m:rPr>
            <m:sty m:val="p"/>
          </m:rPr>
          <w:rPr>
            <w:rFonts w:ascii="Cambria Math" w:hAnsi="Cambria Math"/>
          </w:rPr>
          <m:t>|)</m:t>
        </m:r>
      </m:oMath>
      <w:r>
        <w:t xml:space="preserve"> với </w:t>
      </w:r>
      <m:oMath>
        <m:sSub>
          <m:sSubPr>
            <m:ctrlPr>
              <w:rPr>
                <w:rFonts w:ascii="Cambria Math" w:hAnsi="Cambria Math"/>
              </w:rPr>
            </m:ctrlPr>
          </m:sSubPr>
          <m:e>
            <m:r>
              <w:rPr>
                <w:rFonts w:ascii="Cambria Math" w:hAnsi="Cambria Math"/>
              </w:rPr>
              <m:t>X</m:t>
            </m:r>
          </m:e>
          <m:sub>
            <m:r>
              <m:rPr>
                <m:sty m:val="p"/>
              </m:rPr>
              <w:rPr>
                <w:rFonts w:ascii="Cambria Math" w:hAnsi="Cambria Math"/>
              </w:rPr>
              <m:t>i</m:t>
            </m:r>
          </m:sub>
        </m:sSub>
      </m:oMath>
      <w:r>
        <w:t xml:space="preserve"> là tập dữ liệu huấn luyện gắn liền với các nhãn lớp tương ứng yi (nhận một trong hai giá trị là +1 hay -1.</w:t>
      </w:r>
    </w:p>
    <w:p w:rsidR="00DA19CB" w:rsidRPr="004C478D" w:rsidRDefault="00647EFF" w:rsidP="004C478D">
      <w:pPr>
        <w:pStyle w:val="ListParagraph"/>
        <w:ind w:left="426" w:firstLine="567"/>
      </w:pPr>
      <w:r>
        <w:t xml:space="preserve">SVM tiếp cận bài toán bằng cách tìm kiếm siêu phẳng viền tối đa. Một siêu phẳng phân tách được diễn đạt bằng ngôn ngữ toán học như sau: </w:t>
      </w:r>
    </w:p>
    <w:p w:rsidR="00647EFF" w:rsidRDefault="00647EFF" w:rsidP="00DA19CB">
      <w:pPr>
        <w:pStyle w:val="ListParagraph"/>
        <w:ind w:left="426" w:firstLine="291"/>
        <w:jc w:val="right"/>
      </w:pPr>
      <m:oMath>
        <m:r>
          <w:rPr>
            <w:rFonts w:ascii="Cambria Math" w:hAnsi="Cambria Math"/>
          </w:rPr>
          <m:t>W.X + b = 0</m:t>
        </m:r>
      </m:oMath>
      <w:r w:rsidR="00E80078">
        <w:rPr>
          <w:rFonts w:eastAsiaTheme="minorEastAsia"/>
        </w:rPr>
        <w:tab/>
      </w:r>
      <w:r w:rsidR="00E80078">
        <w:rPr>
          <w:rFonts w:eastAsiaTheme="minorEastAsia"/>
        </w:rPr>
        <w:tab/>
      </w:r>
      <w:r w:rsidR="00DA19CB">
        <w:rPr>
          <w:rFonts w:eastAsiaTheme="minorEastAsia"/>
        </w:rPr>
        <w:tab/>
      </w:r>
      <w:r w:rsidR="00DA19CB">
        <w:rPr>
          <w:rFonts w:eastAsiaTheme="minorEastAsia"/>
        </w:rPr>
        <w:tab/>
      </w:r>
      <w:r w:rsidR="00E80078">
        <w:rPr>
          <w:rFonts w:eastAsiaTheme="minorEastAsia"/>
        </w:rPr>
        <w:tab/>
        <w:t>(7)</w:t>
      </w:r>
    </w:p>
    <w:p w:rsidR="00403A1A" w:rsidRDefault="00647EFF" w:rsidP="004C478D">
      <w:pPr>
        <w:pStyle w:val="ListParagraph"/>
        <w:ind w:left="426" w:firstLine="567"/>
      </w:pPr>
      <w:r>
        <w:t xml:space="preserve">Trong đó: </w:t>
      </w:r>
      <w:r w:rsidR="001218B1">
        <w:t>“</w:t>
      </w:r>
      <m:oMath>
        <m:r>
          <w:rPr>
            <w:rFonts w:ascii="Cambria Math" w:hAnsi="Cambria Math"/>
          </w:rPr>
          <m:t>W</m:t>
        </m:r>
      </m:oMath>
      <w:r w:rsidR="001218B1" w:rsidRPr="004C478D">
        <w:t>”</w:t>
      </w:r>
      <w:r>
        <w:t xml:space="preserve"> là vector trọng số </w:t>
      </w:r>
      <w:proofErr w:type="gramStart"/>
      <w:r>
        <w:t xml:space="preserve">với </w:t>
      </w:r>
      <w:proofErr w:type="gramEnd"/>
      <m:oMath>
        <m:r>
          <w:rPr>
            <w:rFonts w:ascii="Cambria Math" w:hAnsi="Cambria Math"/>
          </w:rPr>
          <m:t>W</m:t>
        </m:r>
        <m:r>
          <m:rPr>
            <m:sty m:val="p"/>
          </m:rPr>
          <w:rPr>
            <w:rFonts w:ascii="Cambria Math" w:hAnsi="Cambria Math"/>
          </w:rPr>
          <m:t xml:space="preserve"> = {</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oMath>
      <w:r>
        <w:t xml:space="preserve">, </w:t>
      </w:r>
      <w:r w:rsidR="001218B1" w:rsidRPr="004C478D">
        <w:t>“</w:t>
      </w:r>
      <m:oMath>
        <m:r>
          <w:rPr>
            <w:rFonts w:ascii="Cambria Math" w:hAnsi="Cambria Math"/>
          </w:rPr>
          <m:t>n</m:t>
        </m:r>
      </m:oMath>
      <w:r w:rsidR="001218B1" w:rsidRPr="004C478D">
        <w:t>”</w:t>
      </w:r>
      <w:r>
        <w:t xml:space="preserve"> là số các thuộc tính</w:t>
      </w:r>
      <w:r w:rsidR="00403A1A">
        <w:t xml:space="preserve"> và </w:t>
      </w:r>
      <w:r w:rsidR="001218B1" w:rsidRPr="004C478D">
        <w:t>“</w:t>
      </w:r>
      <m:oMath>
        <m:r>
          <w:rPr>
            <w:rFonts w:ascii="Cambria Math" w:hAnsi="Cambria Math"/>
          </w:rPr>
          <m:t>b</m:t>
        </m:r>
      </m:oMath>
      <w:r w:rsidR="001218B1" w:rsidRPr="004C478D">
        <w:t>”</w:t>
      </w:r>
      <w:r w:rsidR="00403A1A">
        <w:t xml:space="preserve"> là một đại lượng vô hướng.</w:t>
      </w:r>
    </w:p>
    <w:p w:rsidR="00403A1A" w:rsidRDefault="00403A1A" w:rsidP="004C478D">
      <w:pPr>
        <w:pStyle w:val="ListParagraph"/>
        <w:ind w:left="426" w:firstLine="567"/>
      </w:pPr>
      <w:r>
        <w:t> Dựa vào phương trình toán học này, các tập dữ liệu được phân tách bằng cách xác định dấu (+/-) khi áp dụng với giá trị cụ thẻ của từng bộ dữ liệu.</w:t>
      </w:r>
    </w:p>
    <w:p w:rsidR="00403A1A" w:rsidRDefault="00DA4D5F" w:rsidP="00DA19CB">
      <w:pPr>
        <w:pStyle w:val="ListParagraph"/>
        <w:ind w:left="2586" w:firstLine="294"/>
        <w:jc w:val="right"/>
      </w:pPr>
      <m:oMath>
        <m:sSub>
          <m:sSubPr>
            <m:ctrlPr>
              <w:rPr>
                <w:rFonts w:ascii="Cambria Math" w:hAnsi="Cambria Math"/>
              </w:rPr>
            </m:ctrlPr>
          </m:sSubPr>
          <m:e>
            <m:r>
              <w:rPr>
                <w:rFonts w:ascii="Cambria Math" w:hAnsi="Cambria Math"/>
              </w:rPr>
              <m:t>w</m:t>
            </m:r>
          </m:e>
          <m:sub>
            <m:r>
              <m:rPr>
                <m:sty m:val="p"/>
              </m:rPr>
              <w:rPr>
                <w:rFonts w:ascii="Cambria Math" w:hAnsi="Cambria Math"/>
              </w:rPr>
              <m:t>1</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eastAsiaTheme="minorEastAsia" w:hAnsi="Cambria Math"/>
          </w:rPr>
          <m:t xml:space="preserve"> +…+ </m:t>
        </m:r>
        <m:sSub>
          <m:sSubPr>
            <m:ctrlPr>
              <w:rPr>
                <w:rFonts w:ascii="Cambria Math" w:hAnsi="Cambria Math"/>
              </w:rPr>
            </m:ctrlPr>
          </m:sSubPr>
          <m:e>
            <m:r>
              <w:rPr>
                <w:rFonts w:ascii="Cambria Math" w:hAnsi="Cambria Math"/>
              </w:rPr>
              <m:t>w</m:t>
            </m:r>
          </m:e>
          <m:sub>
            <m:r>
              <m:rPr>
                <m:sty m:val="p"/>
              </m:rPr>
              <w:rPr>
                <w:rFonts w:ascii="Cambria Math" w:hAnsi="Cambria Math"/>
              </w:rPr>
              <m:t>n</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n</m:t>
            </m:r>
          </m:sub>
        </m:sSub>
        <m:r>
          <w:rPr>
            <w:rFonts w:ascii="Cambria Math" w:eastAsiaTheme="minorEastAsia" w:hAnsi="Cambria Math"/>
          </w:rPr>
          <m:t xml:space="preserve"> + b &gt;0</m:t>
        </m:r>
      </m:oMath>
      <w:r w:rsidR="00DA19CB">
        <w:rPr>
          <w:rFonts w:eastAsiaTheme="minorEastAsia"/>
        </w:rPr>
        <w:tab/>
      </w:r>
      <w:r w:rsidR="00DA19CB">
        <w:rPr>
          <w:rFonts w:eastAsiaTheme="minorEastAsia"/>
        </w:rPr>
        <w:tab/>
      </w:r>
      <w:r w:rsidR="00A07707">
        <w:rPr>
          <w:rFonts w:eastAsiaTheme="minorEastAsia"/>
        </w:rPr>
        <w:tab/>
      </w:r>
      <w:r w:rsidR="00A07707">
        <w:rPr>
          <w:rFonts w:eastAsiaTheme="minorEastAsia"/>
        </w:rPr>
        <w:tab/>
        <w:t>(8)</w:t>
      </w:r>
    </w:p>
    <w:p w:rsidR="00403A1A" w:rsidRPr="00DA19CB" w:rsidRDefault="00FB2676" w:rsidP="00211166">
      <w:pPr>
        <w:ind w:left="0" w:firstLine="717"/>
        <w:jc w:val="right"/>
        <w:rPr>
          <w:rFonts w:ascii="Cambria Math" w:hAnsi="Cambria Math"/>
        </w:rPr>
      </w:pPr>
      <w:r>
        <w:t>H</w:t>
      </w:r>
      <w:r w:rsidR="00403A1A">
        <w:t xml:space="preserve">ay </w:t>
      </w:r>
      <w:r w:rsidR="00211166">
        <w:tab/>
      </w:r>
      <w:r w:rsidR="00DA19CB">
        <w:rPr>
          <w:rFonts w:eastAsiaTheme="minorEastAsia"/>
        </w:rPr>
        <w:tab/>
        <w:t xml:space="preserve">    </w:t>
      </w:r>
      <w:r w:rsidR="00DA19CB">
        <w:rPr>
          <w:rFonts w:eastAsiaTheme="minorEastAsia"/>
        </w:rPr>
        <w:tab/>
      </w:r>
      <m:oMath>
        <m:sSub>
          <m:sSubPr>
            <m:ctrlPr>
              <w:rPr>
                <w:rFonts w:ascii="Cambria Math" w:hAnsi="Cambria Math"/>
              </w:rPr>
            </m:ctrlPr>
          </m:sSubPr>
          <m:e>
            <m:r>
              <w:rPr>
                <w:rFonts w:ascii="Cambria Math" w:hAnsi="Cambria Math"/>
              </w:rPr>
              <m:t>w</m:t>
            </m:r>
          </m:e>
          <m:sub>
            <m:r>
              <m:rPr>
                <m:sty m:val="p"/>
              </m:rPr>
              <w:rPr>
                <w:rFonts w:ascii="Cambria Math" w:hAnsi="Cambria Math"/>
              </w:rPr>
              <m:t>1</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eastAsiaTheme="minorEastAsia" w:hAnsi="Cambria Math"/>
          </w:rPr>
          <m:t xml:space="preserve"> +…+ </m:t>
        </m:r>
        <m:sSub>
          <m:sSubPr>
            <m:ctrlPr>
              <w:rPr>
                <w:rFonts w:ascii="Cambria Math" w:hAnsi="Cambria Math"/>
              </w:rPr>
            </m:ctrlPr>
          </m:sSubPr>
          <m:e>
            <m:r>
              <w:rPr>
                <w:rFonts w:ascii="Cambria Math" w:hAnsi="Cambria Math"/>
              </w:rPr>
              <m:t>w</m:t>
            </m:r>
          </m:e>
          <m:sub>
            <m:r>
              <m:rPr>
                <m:sty m:val="p"/>
              </m:rPr>
              <w:rPr>
                <w:rFonts w:ascii="Cambria Math" w:hAnsi="Cambria Math"/>
              </w:rPr>
              <m:t>n</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n</m:t>
            </m:r>
          </m:sub>
        </m:sSub>
        <m:r>
          <w:rPr>
            <w:rFonts w:ascii="Cambria Math" w:eastAsiaTheme="minorEastAsia" w:hAnsi="Cambria Math"/>
          </w:rPr>
          <m:t xml:space="preserve"> + b&lt;0</m:t>
        </m:r>
      </m:oMath>
      <w:r w:rsidR="00211166">
        <w:rPr>
          <w:rFonts w:eastAsiaTheme="minorEastAsia"/>
        </w:rPr>
        <w:t xml:space="preserve"> </w:t>
      </w:r>
      <w:r w:rsidR="00211166">
        <w:rPr>
          <w:rFonts w:eastAsiaTheme="minorEastAsia"/>
        </w:rPr>
        <w:tab/>
      </w:r>
      <w:r w:rsidR="00211166">
        <w:rPr>
          <w:rFonts w:eastAsiaTheme="minorEastAsia"/>
        </w:rPr>
        <w:tab/>
      </w:r>
      <w:r w:rsidR="00211166">
        <w:rPr>
          <w:rFonts w:eastAsiaTheme="minorEastAsia"/>
        </w:rPr>
        <w:tab/>
      </w:r>
      <w:r w:rsidR="00DA19CB" w:rsidRPr="00DA19CB">
        <w:rPr>
          <w:rFonts w:eastAsiaTheme="minorEastAsia"/>
        </w:rPr>
        <w:tab/>
      </w:r>
      <w:r w:rsidR="00A07707" w:rsidRPr="00DA19CB">
        <w:rPr>
          <w:rFonts w:eastAsiaTheme="minorEastAsia"/>
        </w:rPr>
        <w:t>(9)</w:t>
      </w:r>
    </w:p>
    <w:p w:rsidR="00403A1A" w:rsidRDefault="00403A1A" w:rsidP="004C478D">
      <w:pPr>
        <w:pStyle w:val="ListParagraph"/>
        <w:ind w:left="426" w:firstLine="567"/>
      </w:pPr>
      <w:r>
        <w:t>Tương ứng với hai nhãn lớp được xác định của bài toán phân lớp. Các trọng số có thể được điều chỉnh để xác định “phía” của siêu phẳng mà bộ dữ liệu rơi vào.</w:t>
      </w:r>
    </w:p>
    <w:p w:rsidR="00403A1A" w:rsidRPr="00FB2676" w:rsidRDefault="00DA4D5F" w:rsidP="00FB2676">
      <w:pPr>
        <w:jc w:val="right"/>
        <w:rPr>
          <w:color w:val="000000" w:themeColor="text1"/>
        </w:rPr>
      </w:pP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r>
          <w:rPr>
            <w:rFonts w:ascii="Cambria Math" w:hAnsi="Cambria Math"/>
            <w:color w:val="000000" w:themeColor="text1"/>
          </w:rPr>
          <m:t xml:space="preserve"> : </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eastAsiaTheme="minorEastAsia" w:hAnsi="Cambria Math"/>
          </w:rPr>
          <m:t xml:space="preserve"> +…+ </m:t>
        </m:r>
        <m:sSub>
          <m:sSubPr>
            <m:ctrlPr>
              <w:rPr>
                <w:rFonts w:ascii="Cambria Math" w:hAnsi="Cambria Math"/>
              </w:rPr>
            </m:ctrlPr>
          </m:sSubPr>
          <m:e>
            <m:r>
              <w:rPr>
                <w:rFonts w:ascii="Cambria Math" w:hAnsi="Cambria Math"/>
              </w:rPr>
              <m:t>w</m:t>
            </m:r>
          </m:e>
          <m:sub>
            <m:r>
              <m:rPr>
                <m:sty m:val="p"/>
              </m:rPr>
              <w:rPr>
                <w:rFonts w:ascii="Cambria Math" w:hAnsi="Cambria Math"/>
              </w:rPr>
              <m:t>n</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n</m:t>
            </m:r>
          </m:sub>
        </m:sSub>
        <m:r>
          <w:rPr>
            <w:rFonts w:ascii="Cambria Math" w:eastAsiaTheme="minorEastAsia" w:hAnsi="Cambria Math"/>
          </w:rPr>
          <m:t xml:space="preserve"> + b ≥</m:t>
        </m:r>
        <m:r>
          <w:rPr>
            <w:rFonts w:ascii="Cambria Math" w:hAnsi="Cambria Math"/>
            <w:color w:val="000000" w:themeColor="text1"/>
          </w:rPr>
          <m:t>1</m:t>
        </m:r>
      </m:oMath>
      <w:r w:rsidR="00FB2676">
        <w:rPr>
          <w:color w:val="FF0000"/>
        </w:rPr>
        <w:t xml:space="preserve"> </w:t>
      </w:r>
      <w:proofErr w:type="gramStart"/>
      <w:r w:rsidR="00FB2676" w:rsidRPr="00FB2676">
        <w:rPr>
          <w:color w:val="000000" w:themeColor="text1"/>
        </w:rPr>
        <w:t>với</w:t>
      </w:r>
      <w:proofErr w:type="gramEnd"/>
      <w:r w:rsidR="00FB2676" w:rsidRPr="00FB2676">
        <w:rPr>
          <w:color w:val="000000" w:themeColor="text1"/>
        </w:rPr>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color w:val="000000" w:themeColor="text1"/>
          </w:rPr>
          <m:t>= +1</m:t>
        </m:r>
      </m:oMath>
      <w:r w:rsidR="00FB2676">
        <w:rPr>
          <w:rFonts w:eastAsiaTheme="minorEastAsia"/>
          <w:color w:val="000000" w:themeColor="text1"/>
        </w:rPr>
        <w:tab/>
      </w:r>
      <w:r w:rsidR="00FB2676" w:rsidRPr="00FB2676">
        <w:rPr>
          <w:color w:val="000000" w:themeColor="text1"/>
        </w:rPr>
        <w:tab/>
      </w:r>
      <w:r w:rsidR="005E1D09" w:rsidRPr="00FB2676">
        <w:rPr>
          <w:color w:val="000000" w:themeColor="text1"/>
        </w:rPr>
        <w:t xml:space="preserve"> (10)</w:t>
      </w:r>
    </w:p>
    <w:p w:rsidR="00403A1A" w:rsidRPr="00FB2676" w:rsidRDefault="00403A1A" w:rsidP="00FB2676">
      <w:pPr>
        <w:pStyle w:val="ListParagraph"/>
        <w:ind w:left="426" w:firstLine="291"/>
        <w:jc w:val="right"/>
        <w:rPr>
          <w:color w:val="000000" w:themeColor="text1"/>
        </w:rPr>
      </w:pPr>
      <w:r w:rsidRPr="00FB2676">
        <w:rPr>
          <w:color w:val="000000" w:themeColor="text1"/>
        </w:rPr>
        <w:t>Và</w:t>
      </w:r>
      <w:r w:rsidR="00FB2676">
        <w:rPr>
          <w:color w:val="000000" w:themeColor="text1"/>
        </w:rPr>
        <w:tab/>
        <w:t xml:space="preserve">           </w:t>
      </w:r>
      <m:oMath>
        <m:sSub>
          <m:sSubPr>
            <m:ctrlPr>
              <w:rPr>
                <w:rFonts w:ascii="Cambria Math" w:hAnsi="Cambria Math"/>
              </w:rPr>
            </m:ctrlPr>
          </m:sSubPr>
          <m:e>
            <m:r>
              <w:rPr>
                <w:rFonts w:ascii="Cambria Math" w:hAnsi="Cambria Math"/>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 xml:space="preserve"> : w</m:t>
            </m:r>
          </m:e>
          <m:sub>
            <m:r>
              <m:rPr>
                <m:sty m:val="p"/>
              </m:rPr>
              <w:rPr>
                <w:rFonts w:ascii="Cambria Math" w:hAnsi="Cambria Math"/>
              </w:rPr>
              <m:t>1</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eastAsiaTheme="minorEastAsia" w:hAnsi="Cambria Math"/>
          </w:rPr>
          <m:t xml:space="preserve"> +…+ </m:t>
        </m:r>
        <m:sSub>
          <m:sSubPr>
            <m:ctrlPr>
              <w:rPr>
                <w:rFonts w:ascii="Cambria Math" w:hAnsi="Cambria Math"/>
              </w:rPr>
            </m:ctrlPr>
          </m:sSubPr>
          <m:e>
            <m:r>
              <w:rPr>
                <w:rFonts w:ascii="Cambria Math" w:hAnsi="Cambria Math"/>
              </w:rPr>
              <m:t>w</m:t>
            </m:r>
          </m:e>
          <m:sub>
            <m:r>
              <m:rPr>
                <m:sty m:val="p"/>
              </m:rPr>
              <w:rPr>
                <w:rFonts w:ascii="Cambria Math" w:hAnsi="Cambria Math"/>
              </w:rPr>
              <m:t>n</m:t>
            </m:r>
          </m:sub>
        </m:sSub>
        <m:r>
          <w:rPr>
            <w:rFonts w:ascii="Cambria Math" w:eastAsiaTheme="minorEastAsia"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n</m:t>
            </m:r>
          </m:sub>
        </m:sSub>
        <m:r>
          <w:rPr>
            <w:rFonts w:ascii="Cambria Math" w:eastAsiaTheme="minorEastAsia" w:hAnsi="Cambria Math"/>
          </w:rPr>
          <m:t xml:space="preserve"> + b≤ </m:t>
        </m:r>
      </m:oMath>
      <w:r w:rsidR="00FB2676">
        <w:rPr>
          <w:color w:val="000000" w:themeColor="text1"/>
        </w:rPr>
        <w:t xml:space="preserve"> </w:t>
      </w:r>
      <w:r w:rsidRPr="00FB2676">
        <w:rPr>
          <w:color w:val="000000" w:themeColor="text1"/>
        </w:rPr>
        <w:t xml:space="preserve">-1 với </w:t>
      </w:r>
      <m:oMath>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color w:val="000000" w:themeColor="text1"/>
          </w:rPr>
          <m:t xml:space="preserve"> = -1</m:t>
        </m:r>
      </m:oMath>
      <w:r w:rsidR="005E1D09" w:rsidRPr="00FB2676">
        <w:rPr>
          <w:color w:val="000000" w:themeColor="text1"/>
        </w:rPr>
        <w:t xml:space="preserve"> </w:t>
      </w:r>
      <w:r w:rsidR="00FB2676">
        <w:rPr>
          <w:color w:val="000000" w:themeColor="text1"/>
        </w:rPr>
        <w:tab/>
      </w:r>
      <w:r w:rsidR="00FB2676">
        <w:rPr>
          <w:color w:val="000000" w:themeColor="text1"/>
        </w:rPr>
        <w:tab/>
      </w:r>
      <w:r w:rsidR="005E1D09" w:rsidRPr="00FB2676">
        <w:rPr>
          <w:color w:val="000000" w:themeColor="text1"/>
        </w:rPr>
        <w:t>(11)</w:t>
      </w:r>
    </w:p>
    <w:p w:rsidR="00403A1A" w:rsidRDefault="00403A1A" w:rsidP="004C478D">
      <w:pPr>
        <w:pStyle w:val="ListParagraph"/>
        <w:ind w:left="426" w:firstLine="567"/>
      </w:pPr>
      <w:r>
        <w:t xml:space="preserve">Bất cứ bộ dữ liệu huấn luyện nào rơi vào phía trên siêu phẳng </w:t>
      </w:r>
      <w:r w:rsidR="001218B1" w:rsidRPr="004C478D">
        <w:t>“</w:t>
      </w: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oMath>
      <w:r w:rsidR="001218B1" w:rsidRPr="004C478D">
        <w:t>”</w:t>
      </w:r>
      <w:r>
        <w:t xml:space="preserve"> hoặc </w:t>
      </w:r>
      <w:r w:rsidR="001218B1" w:rsidRPr="004C478D">
        <w:t>“</w:t>
      </w:r>
      <m:oMath>
        <m:sSub>
          <m:sSubPr>
            <m:ctrlPr>
              <w:rPr>
                <w:rFonts w:ascii="Cambria Math" w:hAnsi="Cambria Math"/>
              </w:rPr>
            </m:ctrlPr>
          </m:sSubPr>
          <m:e>
            <m:r>
              <w:rPr>
                <w:rFonts w:ascii="Cambria Math" w:hAnsi="Cambria Math"/>
              </w:rPr>
              <m:t>H</m:t>
            </m:r>
          </m:e>
          <m:sub>
            <m:r>
              <m:rPr>
                <m:sty m:val="p"/>
              </m:rPr>
              <w:rPr>
                <w:rFonts w:ascii="Cambria Math" w:hAnsi="Cambria Math"/>
              </w:rPr>
              <m:t>2</m:t>
            </m:r>
          </m:sub>
        </m:sSub>
      </m:oMath>
      <w:r w:rsidR="001218B1" w:rsidRPr="004C478D">
        <w:t>”</w:t>
      </w:r>
      <w:r>
        <w:t xml:space="preserve"> được gọi là support vector.</w:t>
      </w:r>
    </w:p>
    <w:p w:rsidR="00647EFF" w:rsidRDefault="00403A1A" w:rsidP="004C478D">
      <w:pPr>
        <w:pStyle w:val="ListParagraph"/>
        <w:ind w:left="426" w:firstLine="567"/>
      </w:pPr>
      <w:r>
        <w:t>Đối với các trường hợp dữ liệu phi tuyến, chúng ta không thể vẽ đường thằng phân tách giữa các tập dữ liệu, SVM cần tìm ra những siêu phẳng phi tuyến để phân tách những tập dữ liệu phi tuyến tương ứng.</w:t>
      </w:r>
    </w:p>
    <w:p w:rsidR="006A3473" w:rsidRPr="009C1FB5" w:rsidRDefault="006A3473" w:rsidP="009C1FB5">
      <w:pPr>
        <w:pStyle w:val="ListParagraph"/>
        <w:numPr>
          <w:ilvl w:val="3"/>
          <w:numId w:val="2"/>
        </w:numPr>
        <w:ind w:left="1276" w:hanging="850"/>
        <w:outlineLvl w:val="4"/>
        <w:rPr>
          <w:sz w:val="26"/>
          <w:szCs w:val="26"/>
        </w:rPr>
      </w:pPr>
      <w:bookmarkStart w:id="77" w:name="_Toc3462699"/>
      <w:bookmarkStart w:id="78" w:name="_Toc6825062"/>
      <w:r w:rsidRPr="009C1FB5">
        <w:rPr>
          <w:sz w:val="26"/>
          <w:szCs w:val="26"/>
        </w:rPr>
        <w:t>Mô hình phân lớp Mạng Nơ-ron nhân tạo.</w:t>
      </w:r>
      <w:bookmarkEnd w:id="77"/>
      <w:bookmarkEnd w:id="78"/>
    </w:p>
    <w:p w:rsidR="00C42942" w:rsidRPr="00A84E60" w:rsidRDefault="00C42942" w:rsidP="004C478D">
      <w:pPr>
        <w:pStyle w:val="ListParagraph"/>
        <w:ind w:left="426" w:firstLine="567"/>
      </w:pPr>
      <w:r>
        <w:t>Mạng nơ-ron nhân tạo</w:t>
      </w:r>
      <w:r w:rsidR="00ED24EF">
        <w:fldChar w:fldCharType="begin"/>
      </w:r>
      <w:r w:rsidR="00A7365F">
        <w:instrText xml:space="preserve"> ADDIN ZOTERO_ITEM CSL_CITATION {"citationID":"LqgLF0Br","properties":{"formattedCitation":" [6]","plainCitation":" [6]","noteIndex":0},"citationItems":[{"id":173,"uris":["http://zotero.org/users/4557404/items/QCY9FNP7"],"uri":["http://zotero.org/users/4557404/items/QCY9FNP7"],"itemData":{"id":173,"type":"webpage","title":"Giới thiệu tổng quan về Mạng Nơron nhân tạo (Artificial Neural Network- ANN)","URL":"http://nawapi.gov.vn/index.php?option=com_content&amp;view=article&amp;id=3238%3Agii-thiu-tng-quan-v-mng-nron-nhan-to-artificial-neural-network-ann&amp;catid=70%3Anhim-v-chuyen-mon-ang-thc-hin&amp;Itemid=135&amp;lang=vi","accessed":{"date-parts":[["2019",3,21]]}}}],"schema":"https://github.com/citation-style-language/schema/raw/master/csl-citation.json"} </w:instrText>
      </w:r>
      <w:r w:rsidR="00ED24EF">
        <w:fldChar w:fldCharType="separate"/>
      </w:r>
      <w:r w:rsidR="00A7365F" w:rsidRPr="00A7365F">
        <w:t xml:space="preserve"> [6]</w:t>
      </w:r>
      <w:r w:rsidR="00ED24EF">
        <w:fldChar w:fldCharType="end"/>
      </w:r>
      <w:r>
        <w:t xml:space="preserve"> </w:t>
      </w:r>
      <w:r w:rsidRPr="00A84E60">
        <w:t xml:space="preserve">là </w:t>
      </w:r>
      <w:r w:rsidRPr="006A047B">
        <w:t>mô hình xử lý thông tin được mô phỏng dựa trên hoạt động của hệ thống thần kinh của sinh vật, bao gồm số lượng lớn các nơ-ron được gắn kết để xử lý thông tin.</w:t>
      </w:r>
    </w:p>
    <w:p w:rsidR="00C42942" w:rsidRDefault="00C42942" w:rsidP="004C478D">
      <w:pPr>
        <w:pStyle w:val="ListParagraph"/>
        <w:ind w:left="426" w:firstLine="567"/>
      </w:pPr>
      <w:r>
        <w:t>Mạng nơ-ron là tập các đơn vị được kết nối với nhau từ đầu với đến đầu ra và mỗi nút trong đó có một trọng số riêng.</w:t>
      </w:r>
    </w:p>
    <w:p w:rsidR="00C42942" w:rsidRDefault="00C42942" w:rsidP="004C478D">
      <w:pPr>
        <w:pStyle w:val="ListParagraph"/>
        <w:ind w:left="426" w:firstLine="567"/>
      </w:pPr>
      <w:r>
        <w:t>Trong quá trình học, mạng nơ-ron điều chỉnh các trọng số của các nút trong nó để có kết quả dự đoán phù hợp với kết quả thực tế của bộ dữ liệu huấn luyện.</w:t>
      </w:r>
    </w:p>
    <w:p w:rsidR="00C42942" w:rsidRDefault="00C42942" w:rsidP="004C478D">
      <w:pPr>
        <w:pStyle w:val="ListParagraph"/>
        <w:ind w:left="426" w:firstLine="567"/>
      </w:pPr>
      <w:r>
        <w:t>Ưu điểm:</w:t>
      </w:r>
    </w:p>
    <w:p w:rsidR="00C42942" w:rsidRPr="00B6077C" w:rsidRDefault="00C42942" w:rsidP="007A2C17">
      <w:pPr>
        <w:pStyle w:val="ListParagraph"/>
        <w:numPr>
          <w:ilvl w:val="0"/>
          <w:numId w:val="24"/>
        </w:numPr>
        <w:ind w:left="1134" w:firstLine="0"/>
        <w:rPr>
          <w:szCs w:val="24"/>
        </w:rPr>
      </w:pPr>
      <w:r w:rsidRPr="00B6077C">
        <w:rPr>
          <w:szCs w:val="24"/>
        </w:rPr>
        <w:lastRenderedPageBreak/>
        <w:t>Khả năng chịu nhiễu cao cùng với khả năng phân lớp đối với những tập dữ liệu chưa từng được huấn luyện trước đó.</w:t>
      </w:r>
    </w:p>
    <w:p w:rsidR="00C42942" w:rsidRPr="00B6077C" w:rsidRDefault="00C42942" w:rsidP="007A2C17">
      <w:pPr>
        <w:pStyle w:val="ListParagraph"/>
        <w:numPr>
          <w:ilvl w:val="0"/>
          <w:numId w:val="24"/>
        </w:numPr>
        <w:ind w:left="1134" w:firstLine="0"/>
        <w:rPr>
          <w:szCs w:val="24"/>
        </w:rPr>
      </w:pPr>
      <w:r w:rsidRPr="00B6077C">
        <w:rPr>
          <w:szCs w:val="24"/>
        </w:rPr>
        <w:t>Kết quả huấn luyện với mô hình phân lớp mạng nơ-ron có độ chính xác khá cao.</w:t>
      </w:r>
    </w:p>
    <w:p w:rsidR="00C42942" w:rsidRDefault="00C42942" w:rsidP="00B6077C">
      <w:pPr>
        <w:pStyle w:val="ListParagraph"/>
        <w:ind w:left="426" w:firstLine="291"/>
      </w:pPr>
      <w:r>
        <w:t>Nhược điểm:</w:t>
      </w:r>
    </w:p>
    <w:p w:rsidR="00C42942" w:rsidRPr="00B6077C" w:rsidRDefault="00C42942" w:rsidP="0044518F">
      <w:pPr>
        <w:pStyle w:val="ListParagraph"/>
        <w:numPr>
          <w:ilvl w:val="0"/>
          <w:numId w:val="24"/>
        </w:numPr>
        <w:ind w:left="1134" w:firstLine="0"/>
        <w:rPr>
          <w:szCs w:val="24"/>
        </w:rPr>
      </w:pPr>
      <w:r w:rsidRPr="00B6077C">
        <w:rPr>
          <w:szCs w:val="24"/>
        </w:rPr>
        <w:t>Thời gian huấn luyệ</w:t>
      </w:r>
      <w:r w:rsidR="0028616F">
        <w:rPr>
          <w:szCs w:val="24"/>
        </w:rPr>
        <w:t>n thường</w:t>
      </w:r>
      <w:r w:rsidRPr="00B6077C">
        <w:rPr>
          <w:szCs w:val="24"/>
        </w:rPr>
        <w:t xml:space="preserve"> rấ</w:t>
      </w:r>
      <w:r w:rsidR="0028616F">
        <w:rPr>
          <w:szCs w:val="24"/>
        </w:rPr>
        <w:t>t lâu</w:t>
      </w:r>
      <w:r w:rsidRPr="00B6077C">
        <w:rPr>
          <w:szCs w:val="24"/>
        </w:rPr>
        <w:t>.</w:t>
      </w:r>
    </w:p>
    <w:p w:rsidR="00C42942" w:rsidRPr="00B6077C" w:rsidRDefault="00C42942" w:rsidP="0044518F">
      <w:pPr>
        <w:pStyle w:val="ListParagraph"/>
        <w:numPr>
          <w:ilvl w:val="0"/>
          <w:numId w:val="24"/>
        </w:numPr>
        <w:ind w:left="1134" w:firstLine="0"/>
        <w:rPr>
          <w:szCs w:val="24"/>
        </w:rPr>
      </w:pPr>
      <w:r w:rsidRPr="00B6077C">
        <w:rPr>
          <w:szCs w:val="24"/>
        </w:rPr>
        <w:t>Thường khó giải thích cách thức đưa ra quyết định của mạng nơ-ron.</w:t>
      </w:r>
    </w:p>
    <w:p w:rsidR="00C42942" w:rsidRDefault="00C42942" w:rsidP="004C478D">
      <w:pPr>
        <w:pStyle w:val="ListParagraph"/>
        <w:ind w:left="426" w:firstLine="567"/>
      </w:pPr>
      <w:r>
        <w:t xml:space="preserve">Với các ưu và nhược điểm đó, mạng nơ-ron thường được sử dụng </w:t>
      </w:r>
      <w:r w:rsidR="006A047B">
        <w:t xml:space="preserve">khi ta </w:t>
      </w:r>
      <w:r w:rsidR="00250673">
        <w:t>có</w:t>
      </w:r>
      <w:r>
        <w:t xml:space="preserve"> kiến thức về mối quan hệ giữa các thuộc tính nhãn lớp.</w:t>
      </w:r>
    </w:p>
    <w:p w:rsidR="00C42942" w:rsidRDefault="00C42942" w:rsidP="004C478D">
      <w:pPr>
        <w:pStyle w:val="ListParagraph"/>
        <w:ind w:left="426" w:firstLine="567"/>
      </w:pPr>
      <w:r>
        <w:t>Mạng nơ-ron đặc biệt phù hợp với dữ liệu đầu vào và đầu ra các giá trị liên tục.</w:t>
      </w:r>
    </w:p>
    <w:p w:rsidR="00C42942" w:rsidRDefault="00C42942" w:rsidP="004C478D">
      <w:pPr>
        <w:pStyle w:val="ListParagraph"/>
        <w:ind w:left="426" w:firstLine="567"/>
      </w:pPr>
      <w:r>
        <w:t>Cấu trúc mạng nơ-ron</w:t>
      </w:r>
      <w:r w:rsidR="00B6077C">
        <w:t xml:space="preserve"> bao gồm</w:t>
      </w:r>
      <w:r>
        <w:t>:</w:t>
      </w:r>
    </w:p>
    <w:p w:rsidR="00C42942" w:rsidRPr="00B6077C" w:rsidRDefault="00C42942" w:rsidP="0044518F">
      <w:pPr>
        <w:pStyle w:val="ListParagraph"/>
        <w:numPr>
          <w:ilvl w:val="0"/>
          <w:numId w:val="24"/>
        </w:numPr>
        <w:ind w:left="1134" w:firstLine="0"/>
        <w:rPr>
          <w:szCs w:val="24"/>
        </w:rPr>
      </w:pPr>
      <w:r w:rsidRPr="00B6077C">
        <w:rPr>
          <w:szCs w:val="24"/>
        </w:rPr>
        <w:t>Gồm nhiều tầng, mỗi tầng gồm nhiều nút.</w:t>
      </w:r>
    </w:p>
    <w:p w:rsidR="00C42942" w:rsidRPr="00B6077C" w:rsidRDefault="00C42942" w:rsidP="0044518F">
      <w:pPr>
        <w:pStyle w:val="ListParagraph"/>
        <w:numPr>
          <w:ilvl w:val="0"/>
          <w:numId w:val="24"/>
        </w:numPr>
        <w:ind w:left="1134" w:firstLine="0"/>
        <w:rPr>
          <w:szCs w:val="24"/>
        </w:rPr>
      </w:pPr>
      <w:r w:rsidRPr="00B6077C">
        <w:rPr>
          <w:szCs w:val="24"/>
        </w:rPr>
        <w:t>Ở tầng</w:t>
      </w:r>
      <w:r w:rsidR="00392DCA">
        <w:rPr>
          <w:szCs w:val="24"/>
        </w:rPr>
        <w:t xml:space="preserve"> đầu</w:t>
      </w:r>
      <w:r w:rsidRPr="00B6077C">
        <w:rPr>
          <w:szCs w:val="24"/>
        </w:rPr>
        <w:t xml:space="preserve"> vào, số nút tương ứng với số thuộc tính của tập dữ liệu.</w:t>
      </w:r>
    </w:p>
    <w:p w:rsidR="00C42942" w:rsidRPr="004C478D" w:rsidRDefault="00C42942" w:rsidP="004C478D">
      <w:pPr>
        <w:pStyle w:val="ListParagraph"/>
        <w:ind w:left="426" w:firstLine="567"/>
      </w:pPr>
      <w:r w:rsidRPr="00B6077C">
        <w:rPr>
          <w:szCs w:val="24"/>
        </w:rPr>
        <w:t xml:space="preserve">Ở tầng ẩn giấu, dữ liệu đầu ra của tầng ẩn giấu này là dữ liệu đầu vào của tầng ẩn giấu kế tiếp. Kết quả của tầng ẩn giấu cuối cùng là đầu vào cho tầng kết quả (đầu ra). </w:t>
      </w:r>
      <w:r w:rsidRPr="004C478D">
        <w:t>Số các tầng ẩn giấu được xác định một cách chủ quan, thông thường là 1.</w:t>
      </w:r>
    </w:p>
    <w:p w:rsidR="00C42942" w:rsidRDefault="00C42942" w:rsidP="004C478D">
      <w:pPr>
        <w:pStyle w:val="ListParagraph"/>
        <w:ind w:left="426" w:firstLine="567"/>
      </w:pPr>
      <w:bookmarkStart w:id="79" w:name="_Toc3462701"/>
      <w:r>
        <w:t>Nguyên tắc hoạt động</w:t>
      </w:r>
      <w:bookmarkEnd w:id="79"/>
      <w:r w:rsidR="005E6DA7">
        <w:t xml:space="preserve"> của Mạng nơ-ron được trình bày như sau.</w:t>
      </w:r>
    </w:p>
    <w:p w:rsidR="00C42942" w:rsidRDefault="00C42942" w:rsidP="004C478D">
      <w:pPr>
        <w:pStyle w:val="ListParagraph"/>
        <w:ind w:left="426" w:firstLine="567"/>
      </w:pPr>
      <w:r>
        <w:t>Trước khi huấn luyện phải xác đị</w:t>
      </w:r>
      <w:r w:rsidR="00392DCA">
        <w:t>nh rõ rà</w:t>
      </w:r>
      <w:r>
        <w:t>ng các topo mạng. Các thông số định nghĩa topo của mạng nơ-ron bao gồm: số nút ở tầng vào (input), số tầng ẩn giấu, số nút ở mỗi tầng ẩn giấu, số nút ở tầng kết quả (output).</w:t>
      </w:r>
    </w:p>
    <w:p w:rsidR="00C42942" w:rsidRDefault="00C42942" w:rsidP="004C478D">
      <w:pPr>
        <w:pStyle w:val="ListParagraph"/>
        <w:ind w:left="426" w:firstLine="567"/>
      </w:pPr>
      <w:r>
        <w:t>Các giá trị của mỗi thuộc tính thường sẽ được chuẩn hóa để đảm bảo nằm trong khoảng 0.0 đến 1.0, đối với các giá trị rời rạc thì có thể được mã hóa cho phù hơp.</w:t>
      </w:r>
    </w:p>
    <w:p w:rsidR="00C42942" w:rsidRDefault="00C42942" w:rsidP="005E1D09">
      <w:pPr>
        <w:pStyle w:val="ListParagraph"/>
        <w:ind w:left="426" w:firstLine="291"/>
        <w:jc w:val="right"/>
      </w:pPr>
      <m:oMath>
        <m:r>
          <w:rPr>
            <w:rFonts w:ascii="Cambria Math" w:hAnsi="Cambria Math"/>
          </w:rPr>
          <m:t>Net</m:t>
        </m:r>
        <m:r>
          <m:rPr>
            <m:sty m:val="p"/>
          </m:rPr>
          <w:rPr>
            <w:rFonts w:ascii="Cambria Math" w:hAnsi="Cambria Math"/>
          </w:rPr>
          <m:t xml:space="preserve"> </m:t>
        </m:r>
        <m:r>
          <w:rPr>
            <w:rFonts w:ascii="Cambria Math" w:hAnsi="Cambria Math"/>
          </w:rPr>
          <m:t>j</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k</m:t>
                </m:r>
              </m:sub>
            </m:sSub>
          </m:e>
        </m:nary>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j</m:t>
            </m:r>
          </m:sub>
        </m:sSub>
      </m:oMath>
      <w:r w:rsidR="005E1D09">
        <w:tab/>
      </w:r>
      <w:r w:rsidR="005E1D09">
        <w:tab/>
      </w:r>
      <w:r w:rsidR="005E1D09">
        <w:tab/>
      </w:r>
      <w:r w:rsidR="005E1D09">
        <w:tab/>
      </w:r>
      <w:r w:rsidR="005E1D09">
        <w:tab/>
        <w:t xml:space="preserve">       (12</w:t>
      </w:r>
      <w:r>
        <w:t>)</w:t>
      </w:r>
    </w:p>
    <w:p w:rsidR="00C42942" w:rsidRDefault="00C42942" w:rsidP="004C478D">
      <w:pPr>
        <w:pStyle w:val="ListParagraph"/>
        <w:ind w:left="426" w:firstLine="567"/>
      </w:pPr>
      <w:r>
        <w:t>Các hàm kích hoạt:</w:t>
      </w:r>
    </w:p>
    <w:p w:rsidR="00C42942" w:rsidRDefault="00DA4D5F" w:rsidP="004C478D">
      <w:pPr>
        <w:pStyle w:val="ListParagraph"/>
        <w:numPr>
          <w:ilvl w:val="0"/>
          <w:numId w:val="29"/>
        </w:numPr>
        <w:ind w:left="993" w:firstLine="283"/>
        <w:jc w:val="left"/>
      </w:pPr>
      <m:oMath>
        <m:sSub>
          <m:sSubPr>
            <m:ctrlPr>
              <w:rPr>
                <w:rFonts w:ascii="Cambria Math" w:hAnsi="Cambria Math"/>
              </w:rPr>
            </m:ctrlPr>
          </m:sSubPr>
          <m:e>
            <m:r>
              <w:rPr>
                <w:rFonts w:ascii="Cambria Math" w:hAnsi="Cambria Math"/>
              </w:rPr>
              <m:t>φ</m:t>
            </m:r>
          </m:e>
          <m:sub>
            <m:r>
              <w:rPr>
                <w:rFonts w:ascii="Cambria Math" w:hAnsi="Cambria Math"/>
              </w:rPr>
              <m:t>j</m:t>
            </m:r>
          </m:sub>
        </m:sSub>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net</m:t>
        </m:r>
        <m:r>
          <m:rPr>
            <m:sty m:val="p"/>
          </m:rPr>
          <w:rPr>
            <w:rFonts w:ascii="Cambria Math" w:hAnsi="Cambria Math"/>
          </w:rPr>
          <m:t xml:space="preserve"> </m:t>
        </m:r>
        <m:r>
          <w:rPr>
            <w:rFonts w:ascii="Cambria Math" w:hAnsi="Cambria Math"/>
          </w:rPr>
          <m:t>j</m:t>
        </m:r>
        <m:r>
          <m:rPr>
            <m:sty m:val="p"/>
          </m:rPr>
          <w:rPr>
            <w:rFonts w:ascii="Cambria Math" w:hAnsi="Cambria Math"/>
          </w:rPr>
          <m:t>)</m:t>
        </m:r>
      </m:oMath>
      <w:r w:rsidR="004C478D">
        <w:rPr>
          <w:rFonts w:eastAsiaTheme="minorEastAsia"/>
        </w:rPr>
        <w:tab/>
      </w:r>
      <w:r w:rsidR="004C478D">
        <w:rPr>
          <w:rFonts w:eastAsiaTheme="minorEastAsia"/>
        </w:rPr>
        <w:tab/>
        <w:t xml:space="preserve"> </w:t>
      </w:r>
      <w:r w:rsidR="004C478D">
        <w:rPr>
          <w:rFonts w:eastAsiaTheme="minorEastAsia"/>
        </w:rPr>
        <w:tab/>
      </w:r>
      <w:r w:rsidR="004C478D">
        <w:rPr>
          <w:rFonts w:eastAsiaTheme="minorEastAsia"/>
        </w:rPr>
        <w:tab/>
      </w:r>
      <w:r w:rsidR="004C478D">
        <w:rPr>
          <w:rFonts w:eastAsiaTheme="minorEastAsia"/>
        </w:rPr>
        <w:tab/>
      </w:r>
      <w:r w:rsidR="00392DCA">
        <w:rPr>
          <w:rFonts w:eastAsiaTheme="minorEastAsia"/>
        </w:rPr>
        <w:tab/>
      </w:r>
      <w:r w:rsidR="00392DCA">
        <w:rPr>
          <w:rFonts w:eastAsiaTheme="minorEastAsia"/>
        </w:rPr>
        <w:tab/>
      </w:r>
      <w:r w:rsidR="00392DCA">
        <w:rPr>
          <w:rFonts w:eastAsiaTheme="minorEastAsia"/>
        </w:rPr>
        <w:tab/>
        <w:t xml:space="preserve">     (13)</w:t>
      </w:r>
    </w:p>
    <w:p w:rsidR="00C42942" w:rsidRPr="0080468C" w:rsidRDefault="00C42942" w:rsidP="004C478D">
      <w:pPr>
        <w:pStyle w:val="ListParagraph"/>
        <w:numPr>
          <w:ilvl w:val="0"/>
          <w:numId w:val="29"/>
        </w:numPr>
        <w:ind w:left="993" w:firstLine="283"/>
        <w:jc w:val="left"/>
      </w:pPr>
      <m:oMath>
        <m:r>
          <w:rPr>
            <w:rFonts w:ascii="Cambria Math" w:hAnsi="Cambria Math"/>
          </w:rPr>
          <m:t>logistic</m:t>
        </m:r>
        <m:d>
          <m:dPr>
            <m:ctrlPr>
              <w:rPr>
                <w:rFonts w:ascii="Cambria Math" w:hAnsi="Cambria Math"/>
              </w:rPr>
            </m:ctrlPr>
          </m:dPr>
          <m:e>
            <m:r>
              <w:rPr>
                <w:rFonts w:ascii="Cambria Math" w:hAnsi="Cambria Math"/>
              </w:rPr>
              <m:t>ne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net</m:t>
                </m:r>
              </m:sup>
            </m:sSup>
          </m:den>
        </m:f>
      </m:oMath>
      <w:r w:rsidR="004C478D">
        <w:rPr>
          <w:rFonts w:eastAsiaTheme="minorEastAsia"/>
        </w:rPr>
        <w:tab/>
      </w:r>
      <w:r w:rsidR="004C478D">
        <w:rPr>
          <w:rFonts w:eastAsiaTheme="minorEastAsia"/>
        </w:rPr>
        <w:tab/>
      </w:r>
      <w:r w:rsidR="004C478D">
        <w:rPr>
          <w:rFonts w:eastAsiaTheme="minorEastAsia"/>
        </w:rPr>
        <w:tab/>
      </w:r>
      <w:r w:rsidR="004C478D">
        <w:rPr>
          <w:rFonts w:eastAsiaTheme="minorEastAsia"/>
        </w:rPr>
        <w:tab/>
      </w:r>
      <w:r w:rsidR="004C478D">
        <w:rPr>
          <w:rFonts w:eastAsiaTheme="minorEastAsia"/>
        </w:rPr>
        <w:tab/>
      </w:r>
      <w:r w:rsidR="004C478D">
        <w:rPr>
          <w:rFonts w:eastAsiaTheme="minorEastAsia"/>
        </w:rPr>
        <w:tab/>
        <w:t xml:space="preserve">     (14)</w:t>
      </w:r>
    </w:p>
    <w:p w:rsidR="00C42942" w:rsidRPr="002020AD" w:rsidRDefault="00C42942" w:rsidP="004C478D">
      <w:pPr>
        <w:pStyle w:val="ListParagraph"/>
        <w:numPr>
          <w:ilvl w:val="0"/>
          <w:numId w:val="29"/>
        </w:numPr>
        <w:ind w:left="993" w:firstLine="283"/>
        <w:jc w:val="left"/>
      </w:pPr>
      <m:oMath>
        <m:r>
          <w:rPr>
            <w:rFonts w:ascii="Cambria Math" w:hAnsi="Cambria Math"/>
          </w:rPr>
          <m:t>linear</m:t>
        </m:r>
        <m:d>
          <m:dPr>
            <m:ctrlPr>
              <w:rPr>
                <w:rFonts w:ascii="Cambria Math" w:hAnsi="Cambria Math"/>
              </w:rPr>
            </m:ctrlPr>
          </m:dPr>
          <m:e>
            <m:r>
              <w:rPr>
                <w:rFonts w:ascii="Cambria Math" w:hAnsi="Cambria Math"/>
              </w:rPr>
              <m:t>net</m:t>
            </m:r>
          </m:e>
        </m:d>
        <m:r>
          <m:rPr>
            <m:sty m:val="p"/>
          </m:rPr>
          <w:rPr>
            <w:rFonts w:ascii="Cambria Math" w:hAnsi="Cambria Math"/>
          </w:rPr>
          <m:t>=</m:t>
        </m:r>
        <m:r>
          <w:rPr>
            <w:rFonts w:ascii="Cambria Math" w:hAnsi="Cambria Math"/>
          </w:rPr>
          <m:t>net</m:t>
        </m:r>
      </m:oMath>
      <w:r w:rsidR="004C478D">
        <w:rPr>
          <w:rFonts w:eastAsiaTheme="minorEastAsia"/>
        </w:rPr>
        <w:tab/>
      </w:r>
      <w:r w:rsidR="004C478D">
        <w:rPr>
          <w:rFonts w:eastAsiaTheme="minorEastAsia"/>
        </w:rPr>
        <w:tab/>
        <w:t xml:space="preserve"> </w:t>
      </w:r>
      <w:r w:rsidR="004C478D">
        <w:rPr>
          <w:rFonts w:eastAsiaTheme="minorEastAsia"/>
        </w:rPr>
        <w:tab/>
      </w:r>
      <w:r w:rsidR="004C478D">
        <w:rPr>
          <w:rFonts w:eastAsiaTheme="minorEastAsia"/>
        </w:rPr>
        <w:tab/>
      </w:r>
      <w:r w:rsidR="00392DCA">
        <w:rPr>
          <w:rFonts w:eastAsiaTheme="minorEastAsia"/>
        </w:rPr>
        <w:tab/>
      </w:r>
      <w:r w:rsidR="00392DCA">
        <w:rPr>
          <w:rFonts w:eastAsiaTheme="minorEastAsia"/>
        </w:rPr>
        <w:tab/>
      </w:r>
      <w:r w:rsidR="00392DCA">
        <w:rPr>
          <w:rFonts w:eastAsiaTheme="minorEastAsia"/>
        </w:rPr>
        <w:tab/>
        <w:t xml:space="preserve">     (15)</w:t>
      </w:r>
    </w:p>
    <w:p w:rsidR="002020AD" w:rsidRPr="0069729D" w:rsidRDefault="002020AD" w:rsidP="002020AD">
      <w:pPr>
        <w:pStyle w:val="ListParagraph"/>
        <w:ind w:left="1077" w:firstLine="0"/>
      </w:pPr>
    </w:p>
    <w:p w:rsidR="004C478D" w:rsidRDefault="004C478D">
      <w:pPr>
        <w:rPr>
          <w:i/>
          <w:sz w:val="26"/>
          <w:szCs w:val="26"/>
        </w:rPr>
      </w:pPr>
      <w:bookmarkStart w:id="80" w:name="_Toc3462702"/>
      <w:r>
        <w:rPr>
          <w:i/>
          <w:sz w:val="26"/>
          <w:szCs w:val="26"/>
        </w:rPr>
        <w:br w:type="page"/>
      </w:r>
    </w:p>
    <w:p w:rsidR="002311E8" w:rsidRPr="00F1605C" w:rsidRDefault="002311E8" w:rsidP="00F1605C">
      <w:pPr>
        <w:pStyle w:val="ListParagraph"/>
        <w:numPr>
          <w:ilvl w:val="2"/>
          <w:numId w:val="2"/>
        </w:numPr>
        <w:ind w:left="1134" w:hanging="708"/>
        <w:outlineLvl w:val="3"/>
        <w:rPr>
          <w:i/>
          <w:sz w:val="26"/>
          <w:szCs w:val="26"/>
        </w:rPr>
      </w:pPr>
      <w:bookmarkStart w:id="81" w:name="_Toc6825063"/>
      <w:r w:rsidRPr="00F1605C">
        <w:rPr>
          <w:i/>
          <w:sz w:val="26"/>
          <w:szCs w:val="26"/>
        </w:rPr>
        <w:lastRenderedPageBreak/>
        <w:t>Hồi quy (Regression).</w:t>
      </w:r>
      <w:bookmarkEnd w:id="80"/>
      <w:bookmarkEnd w:id="81"/>
    </w:p>
    <w:p w:rsidR="001F719C" w:rsidRPr="00E251B5" w:rsidRDefault="001F719C" w:rsidP="00E251B5">
      <w:pPr>
        <w:pStyle w:val="ListParagraph"/>
        <w:numPr>
          <w:ilvl w:val="3"/>
          <w:numId w:val="2"/>
        </w:numPr>
        <w:ind w:left="1276" w:hanging="850"/>
        <w:outlineLvl w:val="4"/>
        <w:rPr>
          <w:sz w:val="26"/>
          <w:szCs w:val="26"/>
        </w:rPr>
      </w:pPr>
      <w:bookmarkStart w:id="82" w:name="_Toc3462703"/>
      <w:bookmarkStart w:id="83" w:name="_Toc6825064"/>
      <w:r w:rsidRPr="00E251B5">
        <w:rPr>
          <w:sz w:val="26"/>
          <w:szCs w:val="26"/>
        </w:rPr>
        <w:t>Khái niệm.</w:t>
      </w:r>
      <w:bookmarkEnd w:id="82"/>
      <w:bookmarkEnd w:id="83"/>
    </w:p>
    <w:p w:rsidR="00445A67" w:rsidRDefault="00A72E4B" w:rsidP="004C478D">
      <w:pPr>
        <w:pStyle w:val="ListParagraph"/>
        <w:ind w:left="426" w:firstLine="567"/>
      </w:pPr>
      <w:r>
        <w:t>Hồi quy là kỹ thuật thống kê cho phép dự đoán các trị số liên tục.</w:t>
      </w:r>
      <w:r w:rsidR="0035067C">
        <w:t xml:space="preserve"> </w:t>
      </w:r>
      <w:r>
        <w:t xml:space="preserve">Theo Wikipedia, </w:t>
      </w:r>
      <w:r w:rsidR="00456FA5">
        <w:t>p</w:t>
      </w:r>
      <w:r w:rsidRPr="00A72E4B">
        <w:t>hân tích hồi quy</w:t>
      </w:r>
      <w:r w:rsidR="00ED24EF">
        <w:fldChar w:fldCharType="begin"/>
      </w:r>
      <w:r w:rsidR="00A7365F">
        <w:instrText xml:space="preserve"> ADDIN ZOTERO_ITEM CSL_CITATION {"citationID":"Ku19fTcd","properties":{"formattedCitation":" [7]","plainCitation":" [7]","noteIndex":0},"citationItems":[{"id":171,"uris":["http://zotero.org/users/4557404/items/979N863W"],"uri":["http://zotero.org/users/4557404/items/979N863W"],"itemData":{"id":171,"type":"entry-encyclopedia","title":"Phân tích hồi quy","container-title":"Wikipedia tiếng Việt","source":"Wikipedia","abstract":"Phân tích hồi quy là một phân tích thống kê để xác định xem các biến độc lập (biến thuyết minh) quy định các biến phụ thuộc (biến được thuyết minh) như thế nào.","URL":"https://vi.wikipedia.org/w/index.php?title=Ph%C3%A2n_t%C3%ADch_h%E1%BB%93i_quy&amp;oldid=40342346","note":"Page Version ID: 40342346","language":"vi","issued":{"date-parts":[["2018",5,25]]},"accessed":{"date-parts":[["2019",3,21]]}}}],"schema":"https://github.com/citation-style-language/schema/raw/master/csl-citation.json"} </w:instrText>
      </w:r>
      <w:r w:rsidR="00ED24EF">
        <w:fldChar w:fldCharType="separate"/>
      </w:r>
      <w:r w:rsidR="00A7365F" w:rsidRPr="00A7365F">
        <w:t xml:space="preserve"> [7]</w:t>
      </w:r>
      <w:r w:rsidR="00ED24EF">
        <w:fldChar w:fldCharType="end"/>
      </w:r>
      <w:r w:rsidRPr="00A72E4B">
        <w:t> là một </w:t>
      </w:r>
      <w:hyperlink r:id="rId29" w:tooltip="Phân tích thống kê (trang chưa được viết)" w:history="1">
        <w:r w:rsidRPr="00A72E4B">
          <w:t>phân tích thống kê</w:t>
        </w:r>
      </w:hyperlink>
      <w:r w:rsidRPr="00A72E4B">
        <w:t> để xác định xem các </w:t>
      </w:r>
      <w:hyperlink r:id="rId30" w:tooltip="Biến độc lập (trang chưa được viết)" w:history="1">
        <w:r w:rsidRPr="00A72E4B">
          <w:t>biến độc lập</w:t>
        </w:r>
      </w:hyperlink>
      <w:r w:rsidRPr="00A72E4B">
        <w:t> (biến thuyết minh) quy định các </w:t>
      </w:r>
      <w:hyperlink r:id="rId31" w:tooltip="Biến phụ thuộc (trang chưa được viết)" w:history="1">
        <w:r w:rsidRPr="00A72E4B">
          <w:t>biến phụ thuộc</w:t>
        </w:r>
      </w:hyperlink>
      <w:r w:rsidRPr="00A72E4B">
        <w:t> (biến được thuyết minh) như thế nào.</w:t>
      </w:r>
    </w:p>
    <w:p w:rsidR="00277771" w:rsidRDefault="00277771" w:rsidP="004C478D">
      <w:pPr>
        <w:pStyle w:val="ListParagraph"/>
        <w:ind w:left="426" w:firstLine="567"/>
      </w:pPr>
      <w:r>
        <w:t xml:space="preserve">Mô hình hổi quy khá thông dụng trong dự báo dài hạn. Trong khai phá dữ liệu, bài toán hồi quy được quy về việc học một hàm ánh xạ dữ liệu nhằm xác định giá trị thực của một biến </w:t>
      </w:r>
      <w:proofErr w:type="gramStart"/>
      <w:r>
        <w:t>theo</w:t>
      </w:r>
      <w:proofErr w:type="gramEnd"/>
      <w:r>
        <w:t xml:space="preserve"> một biến khác.</w:t>
      </w:r>
    </w:p>
    <w:p w:rsidR="001F719C" w:rsidRPr="00E251B5" w:rsidRDefault="00A72E4B" w:rsidP="00E251B5">
      <w:pPr>
        <w:pStyle w:val="ListParagraph"/>
        <w:numPr>
          <w:ilvl w:val="3"/>
          <w:numId w:val="2"/>
        </w:numPr>
        <w:ind w:left="1276" w:hanging="850"/>
        <w:outlineLvl w:val="4"/>
        <w:rPr>
          <w:sz w:val="26"/>
          <w:szCs w:val="26"/>
        </w:rPr>
      </w:pPr>
      <w:bookmarkStart w:id="84" w:name="_Toc3462704"/>
      <w:bookmarkStart w:id="85" w:name="_Toc6825065"/>
      <w:r w:rsidRPr="00E251B5">
        <w:rPr>
          <w:sz w:val="26"/>
          <w:szCs w:val="26"/>
        </w:rPr>
        <w:t>Phân loại.</w:t>
      </w:r>
      <w:bookmarkEnd w:id="84"/>
      <w:bookmarkEnd w:id="85"/>
    </w:p>
    <w:p w:rsidR="00A72E4B" w:rsidRDefault="00A72E4B" w:rsidP="004C478D">
      <w:pPr>
        <w:pStyle w:val="ListParagraph"/>
        <w:ind w:left="426" w:firstLine="567"/>
      </w:pPr>
      <w:r>
        <w:t>Hồi qui tuyế</w:t>
      </w:r>
      <w:r w:rsidR="00A335A8">
        <w:t>n tính</w:t>
      </w:r>
      <w:r>
        <w:t xml:space="preserve"> và phi tuyế</w:t>
      </w:r>
      <w:r w:rsidR="00A335A8">
        <w:t>n</w:t>
      </w:r>
      <w:r>
        <w:t>.</w:t>
      </w:r>
    </w:p>
    <w:p w:rsidR="00A72E4B" w:rsidRDefault="00A72E4B" w:rsidP="004C478D">
      <w:pPr>
        <w:pStyle w:val="ListParagraph"/>
        <w:ind w:left="426" w:firstLine="567"/>
      </w:pPr>
      <w:r>
        <w:t>Hồi qui đơn biế</w:t>
      </w:r>
      <w:r w:rsidR="00A335A8">
        <w:t>n</w:t>
      </w:r>
      <w:r>
        <w:t xml:space="preserve"> và đa biế</w:t>
      </w:r>
      <w:r w:rsidR="00A335A8">
        <w:t>n</w:t>
      </w:r>
      <w:r>
        <w:t>.</w:t>
      </w:r>
    </w:p>
    <w:p w:rsidR="00A72E4B" w:rsidRDefault="00A72E4B" w:rsidP="004C478D">
      <w:pPr>
        <w:pStyle w:val="ListParagraph"/>
        <w:ind w:left="426" w:firstLine="567"/>
      </w:pPr>
      <w:r>
        <w:t>Hồi qui có thông số, phi thông số và thông số kết hợ</w:t>
      </w:r>
      <w:r w:rsidR="00A335A8">
        <w:t>p</w:t>
      </w:r>
      <w:r>
        <w:t>.</w:t>
      </w:r>
    </w:p>
    <w:p w:rsidR="00A72E4B" w:rsidRDefault="00A72E4B" w:rsidP="004C478D">
      <w:pPr>
        <w:pStyle w:val="ListParagraph"/>
        <w:ind w:left="426" w:firstLine="567"/>
      </w:pPr>
      <w:r>
        <w:t>Hồi qui đối xứ</w:t>
      </w:r>
      <w:r w:rsidR="00A335A8">
        <w:t>ng</w:t>
      </w:r>
      <w:r>
        <w:t xml:space="preserve"> và bất đối xứ</w:t>
      </w:r>
      <w:r w:rsidR="00A335A8">
        <w:t>ng</w:t>
      </w:r>
      <w:r>
        <w:t>.</w:t>
      </w:r>
    </w:p>
    <w:p w:rsidR="005748CB" w:rsidRPr="005748CB" w:rsidRDefault="005748CB" w:rsidP="004C478D">
      <w:pPr>
        <w:pStyle w:val="ListParagraph"/>
        <w:ind w:left="426" w:firstLine="567"/>
        <w:rPr>
          <w:sz w:val="16"/>
          <w:szCs w:val="16"/>
        </w:rPr>
      </w:pPr>
    </w:p>
    <w:p w:rsidR="00717FBC" w:rsidRPr="00F1605C" w:rsidRDefault="00717FBC" w:rsidP="00F1605C">
      <w:pPr>
        <w:pStyle w:val="ListParagraph"/>
        <w:numPr>
          <w:ilvl w:val="1"/>
          <w:numId w:val="2"/>
        </w:numPr>
        <w:ind w:left="993" w:hanging="567"/>
        <w:outlineLvl w:val="2"/>
        <w:rPr>
          <w:b/>
          <w:sz w:val="28"/>
          <w:szCs w:val="28"/>
        </w:rPr>
      </w:pPr>
      <w:bookmarkStart w:id="86" w:name="_Toc1462120"/>
      <w:bookmarkStart w:id="87" w:name="_Toc3462705"/>
      <w:bookmarkStart w:id="88" w:name="_Toc6825066"/>
      <w:r w:rsidRPr="00F1605C">
        <w:rPr>
          <w:b/>
          <w:sz w:val="28"/>
          <w:szCs w:val="28"/>
        </w:rPr>
        <w:t>Phát biểu bài toán nghiên cứu.</w:t>
      </w:r>
      <w:bookmarkEnd w:id="86"/>
      <w:bookmarkEnd w:id="87"/>
      <w:bookmarkEnd w:id="88"/>
    </w:p>
    <w:p w:rsidR="00B4535C" w:rsidRDefault="00B4535C" w:rsidP="00FE438D">
      <w:pPr>
        <w:pStyle w:val="ListParagraph"/>
        <w:ind w:left="426" w:firstLine="567"/>
      </w:pPr>
      <w:r>
        <w:t xml:space="preserve">Gọi </w:t>
      </w:r>
      <m:oMath>
        <m:r>
          <w:rPr>
            <w:rFonts w:ascii="Cambria Math" w:hAnsi="Cambria Math"/>
          </w:rPr>
          <m:t>X</m:t>
        </m:r>
        <m:r>
          <m:rPr>
            <m:sty m:val="p"/>
          </m:rPr>
          <w:rPr>
            <w:rFonts w:ascii="Cambria Math" w:hAnsi="Cambria Math"/>
          </w:rPr>
          <m:t xml:space="preserve"> =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oMath>
      <w:r>
        <w:t xml:space="preserve"> là tập dữ liệu mô tả website. Mỗi website xi được mô tả bởi 30 thuộc tính. Hay nói các khác xi được diễn đạt như một vector trong không gian 30 chiều.</w:t>
      </w:r>
    </w:p>
    <w:p w:rsidR="00B4535C" w:rsidRDefault="00472081" w:rsidP="00472081">
      <w:pPr>
        <w:pStyle w:val="ListParagraph"/>
        <w:ind w:left="426" w:firstLine="0"/>
      </w:pPr>
      <w:proofErr w:type="gramStart"/>
      <w:r>
        <w:t>và</w:t>
      </w:r>
      <w:proofErr w:type="gramEnd"/>
      <w:r>
        <w:t xml:space="preserve"> </w:t>
      </w:r>
      <m:oMath>
        <m:r>
          <w:rPr>
            <w:rFonts w:ascii="Cambria Math" w:hAnsi="Cambria Math"/>
          </w:rPr>
          <m:t xml:space="preserve">Y = { </m:t>
        </m:r>
        <m:sSub>
          <m:sSubPr>
            <m:ctrlPr>
              <w:rPr>
                <w:rFonts w:ascii="Cambria Math" w:hAnsi="Cambria Math"/>
              </w:rPr>
            </m:ctrlPr>
          </m:sSubPr>
          <m:e>
            <m:r>
              <w:rPr>
                <w:rFonts w:ascii="Cambria Math" w:hAnsi="Cambria Math"/>
              </w:rPr>
              <m:t>y</m:t>
            </m:r>
          </m:e>
          <m:sub>
            <m:r>
              <m:rPr>
                <m:sty m:val="p"/>
              </m:rP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w:rPr>
            <w:rFonts w:ascii="Cambria Math" w:hAnsi="Cambria Math"/>
          </w:rPr>
          <m:t xml:space="preserve"> }</m:t>
        </m:r>
      </m:oMath>
      <w:r w:rsidR="00B4535C">
        <w:t xml:space="preserve"> là tập các nhãn lớp được áp dụng cho từng website với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oMath>
      <w:r w:rsidR="00B4535C">
        <w:t xml:space="preserve"> </w:t>
      </w:r>
      <m:oMath>
        <m:r>
          <w:rPr>
            <w:rFonts w:ascii="Cambria Math" w:hAnsi="Cambria Math"/>
          </w:rPr>
          <m:t>=</m:t>
        </m:r>
      </m:oMath>
      <w:r w:rsidR="00B4535C">
        <w:t xml:space="preserve"> Phishing – lừa đảo và </w:t>
      </w:r>
      <m:oMath>
        <m:sSub>
          <m:sSubPr>
            <m:ctrlPr>
              <w:rPr>
                <w:rFonts w:ascii="Cambria Math" w:hAnsi="Cambria Math"/>
              </w:rPr>
            </m:ctrlPr>
          </m:sSubPr>
          <m:e>
            <m:r>
              <w:rPr>
                <w:rFonts w:ascii="Cambria Math" w:hAnsi="Cambria Math"/>
              </w:rPr>
              <m:t>y</m:t>
            </m:r>
          </m:e>
          <m:sub>
            <m:r>
              <m:rPr>
                <m:sty m:val="p"/>
              </m:rPr>
              <w:rPr>
                <w:rFonts w:ascii="Cambria Math" w:hAnsi="Cambria Math"/>
              </w:rPr>
              <m:t>2</m:t>
            </m:r>
          </m:sub>
        </m:sSub>
        <m:r>
          <w:rPr>
            <w:rFonts w:ascii="Cambria Math" w:hAnsi="Cambria Math"/>
          </w:rPr>
          <m:t xml:space="preserve"> =</m:t>
        </m:r>
      </m:oMath>
      <w:r w:rsidR="00B4535C">
        <w:t xml:space="preserve"> Legitimate – hợp pháp.</w:t>
      </w:r>
    </w:p>
    <w:p w:rsidR="00B4535C" w:rsidRDefault="00B4535C" w:rsidP="00472081">
      <w:pPr>
        <w:pStyle w:val="ListParagraph"/>
        <w:ind w:left="426" w:firstLine="0"/>
      </w:pPr>
      <w:r>
        <w:t>Bài toán phát hiện website lừa đảo được phát biểu như sau:</w:t>
      </w:r>
    </w:p>
    <w:p w:rsidR="00FE438D" w:rsidRDefault="00B4535C" w:rsidP="00472081">
      <w:pPr>
        <w:pStyle w:val="ListParagraph"/>
        <w:ind w:left="426" w:firstLine="0"/>
      </w:pPr>
      <w:r>
        <w:t>Gọi f là hàm phát hiện website lừa đả</w:t>
      </w:r>
      <w:r w:rsidR="00FE438D">
        <w:t>o</w:t>
      </w:r>
    </w:p>
    <w:p w:rsidR="00B4535C" w:rsidRPr="00472081" w:rsidRDefault="00FE438D" w:rsidP="00472081">
      <w:pPr>
        <w:ind w:hanging="572"/>
        <w:jc w:val="right"/>
      </w:pPr>
      <w:r w:rsidRPr="00FE438D">
        <w:t xml:space="preserve">Xây dựng hàm       </w:t>
      </w:r>
      <w:r w:rsidR="00472081">
        <w:t xml:space="preserve"> </w:t>
      </w:r>
      <w:r w:rsidRPr="00FE438D">
        <w:t xml:space="preserve">     </w:t>
      </w:r>
      <w:r w:rsidR="00472081">
        <w:t xml:space="preserve">   </w:t>
      </w:r>
      <w:r w:rsidRPr="00FE438D">
        <w:t xml:space="preserve">        </w:t>
      </w:r>
      <w:r>
        <w:t xml:space="preserve">  </w:t>
      </w:r>
      <w:r w:rsidRPr="00FE438D">
        <w:t xml:space="preserve">        </w:t>
      </w:r>
      <m:oMath>
        <m:r>
          <w:rPr>
            <w:rFonts w:ascii="Cambria Math" w:hAnsi="Cambria Math"/>
          </w:rPr>
          <m:t>f</m:t>
        </m:r>
        <m:r>
          <m:rPr>
            <m:sty m:val="p"/>
          </m:rPr>
          <w:rPr>
            <w:rFonts w:ascii="Cambria Math" w:hAnsi="Cambria Math"/>
          </w:rPr>
          <m:t xml:space="preserve"> :          </m:t>
        </m:r>
        <m:r>
          <w:rPr>
            <w:rFonts w:ascii="Cambria Math" w:hAnsi="Cambria Math"/>
          </w:rPr>
          <m:t>X</m:t>
        </m:r>
        <m:r>
          <m:rPr>
            <m:sty m:val="p"/>
          </m:rPr>
          <w:rPr>
            <w:rFonts w:ascii="Cambria Math" w:hAnsi="Cambria Math"/>
          </w:rPr>
          <m:t xml:space="preserve"> → </m:t>
        </m:r>
        <m:r>
          <w:rPr>
            <w:rFonts w:ascii="Cambria Math" w:hAnsi="Cambria Math"/>
          </w:rPr>
          <m:t>Y</m:t>
        </m:r>
      </m:oMath>
      <w:r w:rsidRPr="00FE438D">
        <w:tab/>
      </w:r>
      <w:r w:rsidRPr="00FE438D">
        <w:tab/>
      </w:r>
      <w:r w:rsidR="00472081">
        <w:t xml:space="preserve">             </w:t>
      </w:r>
      <w:r w:rsidRPr="00FE438D">
        <w:tab/>
      </w:r>
      <w:r w:rsidRPr="00FE438D">
        <w:tab/>
        <w:t>(16)</w:t>
      </w:r>
    </w:p>
    <w:p w:rsidR="00B4535C" w:rsidRPr="00FE438D" w:rsidRDefault="00472081" w:rsidP="00472081">
      <w:pPr>
        <w:ind w:left="4587" w:firstLine="0"/>
      </w:pPr>
      <w:r>
        <w:rPr>
          <w:rFonts w:eastAsiaTheme="minorEastAsia"/>
        </w:rPr>
        <w:t xml:space="preserve">  </w:t>
      </w:r>
      <w:r w:rsidR="00FE438D">
        <w:rPr>
          <w:rFonts w:eastAsiaTheme="minorEastAsia"/>
        </w:rPr>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m:rPr>
            <m:sty m:val="p"/>
          </m:rPr>
          <w:rPr>
            <w:rFonts w:ascii="Cambria Math" w:hAnsi="Cambria Math" w:cs="Cambria Math"/>
          </w:rPr>
          <m:t>↦</m:t>
        </m:r>
        <m:sSub>
          <m:sSubPr>
            <m:ctrlPr>
              <w:rPr>
                <w:rFonts w:ascii="Cambria Math" w:hAnsi="Cambria Math"/>
              </w:rPr>
            </m:ctrlPr>
          </m:sSubPr>
          <m:e>
            <m:r>
              <w:rPr>
                <w:rFonts w:ascii="Cambria Math" w:hAnsi="Cambria Math"/>
              </w:rPr>
              <m:t>y</m:t>
            </m:r>
          </m:e>
          <m:sub>
            <m:r>
              <w:rPr>
                <w:rFonts w:ascii="Cambria Math" w:hAnsi="Cambria Math"/>
              </w:rPr>
              <m:t>j</m:t>
            </m:r>
          </m:sub>
        </m:sSub>
      </m:oMath>
    </w:p>
    <w:p w:rsidR="00FE438D" w:rsidRPr="00FE438D" w:rsidRDefault="00FE438D" w:rsidP="00FE438D">
      <w:pPr>
        <w:pStyle w:val="ListParagraph"/>
        <w:ind w:left="426" w:firstLine="567"/>
      </w:pPr>
      <w:r w:rsidRPr="00FE438D">
        <w:t xml:space="preserve">Với </w:t>
      </w:r>
      <m:oMath>
        <m:r>
          <w:rPr>
            <w:rFonts w:ascii="Cambria Math" w:hAnsi="Cambria Math"/>
          </w:rPr>
          <m:t xml:space="preserve">   i</m:t>
        </m:r>
        <m:r>
          <m:rPr>
            <m:sty m:val="p"/>
          </m:rPr>
          <w:rPr>
            <w:rFonts w:ascii="Cambria Math" w:hAnsi="Cambria Math"/>
          </w:rPr>
          <m:t xml:space="preserve"> = </m:t>
        </m:r>
        <m:bar>
          <m:barPr>
            <m:pos m:val="top"/>
            <m:ctrlPr>
              <w:rPr>
                <w:rFonts w:ascii="Cambria Math" w:hAnsi="Cambria Math"/>
              </w:rPr>
            </m:ctrlPr>
          </m:barPr>
          <m:e>
            <m:r>
              <m:rPr>
                <m:sty m:val="p"/>
              </m:rPr>
              <w:rPr>
                <w:rFonts w:ascii="Cambria Math" w:hAnsi="Cambria Math"/>
              </w:rPr>
              <m:t>1,</m:t>
            </m:r>
            <m:r>
              <w:rPr>
                <w:rFonts w:ascii="Cambria Math" w:hAnsi="Cambria Math"/>
              </w:rPr>
              <m:t>n</m:t>
            </m:r>
          </m:e>
        </m:bar>
      </m:oMath>
    </w:p>
    <w:p w:rsidR="00FE438D" w:rsidRPr="00FE438D" w:rsidRDefault="00FE438D" w:rsidP="00FE438D">
      <w:pPr>
        <w:pStyle w:val="ListParagraph"/>
        <w:ind w:left="1593" w:firstLine="567"/>
      </w:pPr>
      <m:oMathPara>
        <m:oMathParaPr>
          <m:jc m:val="left"/>
        </m:oMathParaPr>
        <m:oMath>
          <m:r>
            <w:rPr>
              <w:rFonts w:ascii="Cambria Math" w:hAnsi="Cambria Math"/>
            </w:rPr>
            <m:t>j</m:t>
          </m:r>
          <m:r>
            <m:rPr>
              <m:sty m:val="p"/>
            </m:rPr>
            <w:rPr>
              <w:rFonts w:ascii="Cambria Math" w:hAnsi="Cambria Math"/>
            </w:rPr>
            <m:t xml:space="preserve"> = </m:t>
          </m:r>
          <m:bar>
            <m:barPr>
              <m:pos m:val="top"/>
              <m:ctrlPr>
                <w:rPr>
                  <w:rFonts w:ascii="Cambria Math" w:hAnsi="Cambria Math"/>
                </w:rPr>
              </m:ctrlPr>
            </m:barPr>
            <m:e>
              <m:r>
                <m:rPr>
                  <m:sty m:val="p"/>
                </m:rPr>
                <w:rPr>
                  <w:rFonts w:ascii="Cambria Math" w:hAnsi="Cambria Math"/>
                </w:rPr>
                <m:t>1,2</m:t>
              </m:r>
            </m:e>
          </m:bar>
        </m:oMath>
      </m:oMathPara>
    </w:p>
    <w:p w:rsidR="006376E0" w:rsidRPr="00A700BD" w:rsidRDefault="004E1A9B" w:rsidP="004E1A9B">
      <w:r>
        <w:br w:type="page"/>
      </w:r>
    </w:p>
    <w:p w:rsidR="00717FBC" w:rsidRPr="00F1605C" w:rsidRDefault="0069729D" w:rsidP="00F1605C">
      <w:pPr>
        <w:pStyle w:val="ListParagraph"/>
        <w:numPr>
          <w:ilvl w:val="1"/>
          <w:numId w:val="2"/>
        </w:numPr>
        <w:ind w:left="993" w:hanging="567"/>
        <w:outlineLvl w:val="2"/>
        <w:rPr>
          <w:b/>
          <w:sz w:val="28"/>
          <w:szCs w:val="28"/>
        </w:rPr>
      </w:pPr>
      <w:bookmarkStart w:id="89" w:name="_Toc1462121"/>
      <w:r w:rsidRPr="00F1605C">
        <w:rPr>
          <w:b/>
          <w:sz w:val="28"/>
          <w:szCs w:val="28"/>
        </w:rPr>
        <w:lastRenderedPageBreak/>
        <w:t xml:space="preserve"> </w:t>
      </w:r>
      <w:bookmarkStart w:id="90" w:name="_Toc3462706"/>
      <w:bookmarkStart w:id="91" w:name="_Toc6825067"/>
      <w:r w:rsidR="00717FBC" w:rsidRPr="00F1605C">
        <w:rPr>
          <w:b/>
          <w:sz w:val="28"/>
          <w:szCs w:val="28"/>
        </w:rPr>
        <w:t>Lý thuyết về</w:t>
      </w:r>
      <w:r w:rsidR="00A700BD" w:rsidRPr="00F1605C">
        <w:rPr>
          <w:b/>
          <w:sz w:val="28"/>
          <w:szCs w:val="28"/>
        </w:rPr>
        <w:t xml:space="preserve"> mô hình phân lớp Random Forest.</w:t>
      </w:r>
      <w:bookmarkEnd w:id="89"/>
      <w:bookmarkEnd w:id="90"/>
      <w:bookmarkEnd w:id="91"/>
    </w:p>
    <w:p w:rsidR="00A700BD" w:rsidRPr="00F1605C" w:rsidRDefault="00A700BD" w:rsidP="00F1605C">
      <w:pPr>
        <w:pStyle w:val="ListParagraph"/>
        <w:numPr>
          <w:ilvl w:val="2"/>
          <w:numId w:val="2"/>
        </w:numPr>
        <w:ind w:left="1134" w:hanging="708"/>
        <w:outlineLvl w:val="3"/>
        <w:rPr>
          <w:i/>
          <w:sz w:val="26"/>
          <w:szCs w:val="26"/>
        </w:rPr>
      </w:pPr>
      <w:bookmarkStart w:id="92" w:name="_Toc1462122"/>
      <w:bookmarkStart w:id="93" w:name="_Toc3462707"/>
      <w:bookmarkStart w:id="94" w:name="_Toc6825068"/>
      <w:r w:rsidRPr="00F1605C">
        <w:rPr>
          <w:i/>
          <w:sz w:val="26"/>
          <w:szCs w:val="26"/>
        </w:rPr>
        <w:t>Lịch sử.</w:t>
      </w:r>
      <w:bookmarkEnd w:id="92"/>
      <w:bookmarkEnd w:id="93"/>
      <w:bookmarkEnd w:id="94"/>
    </w:p>
    <w:p w:rsidR="00A700BD" w:rsidRDefault="00A700BD" w:rsidP="004C478D">
      <w:pPr>
        <w:pStyle w:val="ListParagraph"/>
        <w:ind w:left="426" w:firstLine="567"/>
      </w:pPr>
      <w:r w:rsidRPr="0069729D">
        <w:t>Phương pháp chung của Random Forest</w:t>
      </w:r>
      <w:r w:rsidR="001770FE">
        <w:fldChar w:fldCharType="begin"/>
      </w:r>
      <w:r w:rsidR="001770FE">
        <w:instrText xml:space="preserve"> ADDIN ZOTERO_ITEM CSL_CITATION {"citationID":"5G8i2i2J","properties":{"formattedCitation":" [8]","plainCitation":" [8]","noteIndex":0},"citationItems":[{"id":82,"uris":["http://zotero.org/users/4557404/items/T64CF6RC"],"uri":["http://zotero.org/users/4557404/items/T64CF6RC"],"itemData":{"id":82,"type":"entry-encyclopedia","title":"Random forest WiKi","container-title":"Wikipedia","source":"Wikipedia","abstract":"Random forests or random decision forests are an ensemble learning method for classification, regression and other tasks that operates by constructing a multitude of decision trees at training time and outputting the class that is the mode of the classes (classification) or mean prediction (regression) of the individual trees. Random decision forests correct for decision trees' habit of overfitting to their training set.The first algorithm for random decision forests was created by Tin Kam Ho using the random subspace method, which, in Ho's formulation, is a way to implement the \"stochastic discrimination\" approach to classification proposed by Eugene Kleinberg.An extension of the algorithm was developed by Leo Breiman and Adele Cutler, who registered \"Random Forests\" as a trademark (as of  2019, owned by Minitab, Inc.). The extension combines Breiman's \"bagging\" idea and random selection of features, introduced first by Ho and later independently by Amit and Geman in order to construct a collection of decision trees with controlled variance.","URL":"https://en.wikipedia.org/w/index.php?title=Random_forest&amp;oldid=883753888","note":"Page Version ID: 883753888","language":"en","issued":{"date-parts":[["2019",2,17]]},"accessed":{"date-parts":[["2019",2,20]]}}}],"schema":"https://github.com/citation-style-language/schema/raw/master/csl-citation.json"} </w:instrText>
      </w:r>
      <w:r w:rsidR="001770FE">
        <w:fldChar w:fldCharType="separate"/>
      </w:r>
      <w:r w:rsidR="001770FE" w:rsidRPr="001770FE">
        <w:t xml:space="preserve"> [8]</w:t>
      </w:r>
      <w:r w:rsidR="001770FE">
        <w:fldChar w:fldCharType="end"/>
      </w:r>
      <w:r w:rsidRPr="0069729D">
        <w:t xml:space="preserve"> được tạo ra bởi </w:t>
      </w:r>
      <w:hyperlink r:id="rId32" w:tooltip="Tin Kam Hồ" w:history="1">
        <w:r w:rsidR="00EA5803">
          <w:t>Ti</w:t>
        </w:r>
        <w:r w:rsidRPr="0069729D">
          <w:t>n Kam H</w:t>
        </w:r>
        <w:r w:rsidR="00EA5803">
          <w:t>o</w:t>
        </w:r>
      </w:hyperlink>
      <w:r w:rsidR="00CE01A2">
        <w:t xml:space="preserve"> vào năm 199</w:t>
      </w:r>
      <w:r w:rsidRPr="0069729D">
        <w:t>5 bằng các sử dụng phương pháp không gian con ngẫ</w:t>
      </w:r>
      <w:r w:rsidR="00234C2D">
        <w:t>u nhiên (</w:t>
      </w:r>
      <w:r w:rsidR="00D725D3">
        <w:t>Random Subspace M</w:t>
      </w:r>
      <w:r w:rsidR="00234C2D" w:rsidRPr="007F1F9F">
        <w:t>ethod)</w:t>
      </w:r>
      <w:r w:rsidR="007F1F9F">
        <w:t>.</w:t>
      </w:r>
    </w:p>
    <w:p w:rsidR="00A700BD" w:rsidRPr="00F1605C" w:rsidRDefault="00A700BD" w:rsidP="00F1605C">
      <w:pPr>
        <w:pStyle w:val="ListParagraph"/>
        <w:numPr>
          <w:ilvl w:val="2"/>
          <w:numId w:val="2"/>
        </w:numPr>
        <w:ind w:left="1134" w:hanging="708"/>
        <w:outlineLvl w:val="3"/>
        <w:rPr>
          <w:i/>
          <w:sz w:val="26"/>
          <w:szCs w:val="26"/>
        </w:rPr>
      </w:pPr>
      <w:bookmarkStart w:id="95" w:name="_Toc1462123"/>
      <w:bookmarkStart w:id="96" w:name="_Toc3462708"/>
      <w:bookmarkStart w:id="97" w:name="_Toc6825069"/>
      <w:r w:rsidRPr="00F1605C">
        <w:rPr>
          <w:i/>
          <w:sz w:val="26"/>
          <w:szCs w:val="26"/>
        </w:rPr>
        <w:t>Cơ sở lý thuyết.</w:t>
      </w:r>
      <w:bookmarkEnd w:id="95"/>
      <w:bookmarkEnd w:id="96"/>
      <w:bookmarkEnd w:id="97"/>
    </w:p>
    <w:p w:rsidR="00A700BD" w:rsidRDefault="00A700BD" w:rsidP="004A71CB">
      <w:pPr>
        <w:pStyle w:val="ListParagraph"/>
        <w:numPr>
          <w:ilvl w:val="3"/>
          <w:numId w:val="2"/>
        </w:numPr>
        <w:ind w:left="1276" w:hanging="850"/>
        <w:outlineLvl w:val="4"/>
      </w:pPr>
      <w:bookmarkStart w:id="98" w:name="_Toc6825070"/>
      <w:r w:rsidRPr="00A700BD">
        <w:t>Khái niệm.</w:t>
      </w:r>
      <w:bookmarkEnd w:id="98"/>
    </w:p>
    <w:p w:rsidR="004E1A9B" w:rsidRPr="00E27E7D" w:rsidRDefault="004E1A9B" w:rsidP="004C478D">
      <w:pPr>
        <w:pStyle w:val="ListParagraph"/>
        <w:ind w:left="426" w:firstLine="567"/>
      </w:pPr>
      <w:r w:rsidRPr="00E27E7D">
        <w:t>Như tên gọi của nó, R</w:t>
      </w:r>
      <w:r w:rsidR="00A46DE4">
        <w:t xml:space="preserve">andom </w:t>
      </w:r>
      <w:r w:rsidRPr="00E27E7D">
        <w:t>F</w:t>
      </w:r>
      <w:r w:rsidR="00A46DE4">
        <w:t>orest</w:t>
      </w:r>
      <w:r w:rsidRPr="00E27E7D">
        <w:t xml:space="preserve"> dựa trên cơ sở:</w:t>
      </w:r>
    </w:p>
    <w:p w:rsidR="004E1A9B" w:rsidRPr="00E27E7D" w:rsidRDefault="004E1A9B" w:rsidP="004C478D">
      <w:pPr>
        <w:pStyle w:val="ListParagraph"/>
        <w:numPr>
          <w:ilvl w:val="0"/>
          <w:numId w:val="31"/>
        </w:numPr>
        <w:ind w:left="1560" w:hanging="426"/>
      </w:pPr>
      <w:r w:rsidRPr="00E27E7D">
        <w:t>Random = Tính ngẫu nhiên.</w:t>
      </w:r>
    </w:p>
    <w:p w:rsidR="004E1A9B" w:rsidRPr="00E27E7D" w:rsidRDefault="004E1A9B" w:rsidP="004C478D">
      <w:pPr>
        <w:pStyle w:val="ListParagraph"/>
        <w:numPr>
          <w:ilvl w:val="0"/>
          <w:numId w:val="31"/>
        </w:numPr>
        <w:ind w:left="1560" w:hanging="426"/>
      </w:pPr>
      <w:r w:rsidRPr="00E27E7D">
        <w:t>Forest = Rừng, nhiều cây quyết định.</w:t>
      </w:r>
    </w:p>
    <w:p w:rsidR="00CE01A2" w:rsidRPr="00E27E7D" w:rsidRDefault="00CE01A2" w:rsidP="001770FE">
      <w:pPr>
        <w:pStyle w:val="ListParagraph"/>
        <w:ind w:left="426" w:firstLine="567"/>
      </w:pPr>
      <w:r w:rsidRPr="00E27E7D">
        <w:t xml:space="preserve">Random Forest là một thành viên trong họ thuật toán </w:t>
      </w:r>
      <w:r w:rsidR="00A46DE4">
        <w:t>Decision T</w:t>
      </w:r>
      <w:r w:rsidR="00A46DE4" w:rsidRPr="00A46DE4">
        <w:t>ree</w:t>
      </w:r>
      <w:r w:rsidR="00A46DE4">
        <w:t xml:space="preserve"> (DT)</w:t>
      </w:r>
      <w:r w:rsidRPr="00E27E7D">
        <w:t xml:space="preserve">, tư tưởng của </w:t>
      </w:r>
      <w:r w:rsidR="003722CC" w:rsidRPr="00E27E7D">
        <w:t>RF</w:t>
      </w:r>
      <w:r w:rsidRPr="00E27E7D">
        <w:t xml:space="preserve"> là xây dựng nhiều cây quyết định, mỗi cây quyết định dự đoán một kết quả và kết quả nào được cây quyết định dự đoán nhiều nhất thì nó là kết quả cuố</w:t>
      </w:r>
      <w:r w:rsidR="004E1A9B" w:rsidRPr="00E27E7D">
        <w:t>i cùng.</w:t>
      </w:r>
      <w:r w:rsidR="001770FE" w:rsidRPr="00E27E7D">
        <w:t xml:space="preserve"> </w:t>
      </w:r>
      <w:r w:rsidRPr="00E27E7D">
        <w:t xml:space="preserve">Để chắc chắn rằng </w:t>
      </w:r>
      <w:r w:rsidR="00D82F61" w:rsidRPr="00E27E7D">
        <w:t xml:space="preserve">tất cả các </w:t>
      </w:r>
      <w:r w:rsidR="003722CC" w:rsidRPr="00E27E7D">
        <w:t>DT</w:t>
      </w:r>
      <w:r w:rsidR="00D82F61" w:rsidRPr="00E27E7D">
        <w:t xml:space="preserve"> đều không ra một câu trả lời (nếu xây dựng cây quyết định </w:t>
      </w:r>
      <w:proofErr w:type="gramStart"/>
      <w:r w:rsidR="00D82F61" w:rsidRPr="00E27E7D">
        <w:t>theo</w:t>
      </w:r>
      <w:proofErr w:type="gramEnd"/>
      <w:r w:rsidR="00D82F61" w:rsidRPr="00E27E7D">
        <w:t xml:space="preserve"> đúng một cách thì nó sẽ cho ra 1 kết quả) nên trong quá trình xây dựng, RF ngẫu nhiên quan sát và chọn ngẫu nhiên các thuộc tính.</w:t>
      </w:r>
    </w:p>
    <w:p w:rsidR="006C2437" w:rsidRPr="00E27E7D" w:rsidRDefault="006C2437" w:rsidP="004C478D">
      <w:pPr>
        <w:pStyle w:val="ListParagraph"/>
        <w:ind w:left="426" w:firstLine="567"/>
      </w:pPr>
      <w:r w:rsidRPr="00E27E7D">
        <w:t>Theo Wikipedia, Random Forest</w:t>
      </w:r>
      <w:r w:rsidR="00ED24EF">
        <w:fldChar w:fldCharType="begin"/>
      </w:r>
      <w:r w:rsidR="00A7365F">
        <w:instrText xml:space="preserve"> ADDIN ZOTERO_ITEM CSL_CITATION {"citationID":"wVo9ULhD","properties":{"formattedCitation":" [8]","plainCitation":" [8]","noteIndex":0},"citationItems":[{"id":82,"uris":["http://zotero.org/users/4557404/items/T64CF6RC"],"uri":["http://zotero.org/users/4557404/items/T64CF6RC"],"itemData":{"id":82,"type":"entry-encyclopedia","title":"Random forest WiKi","container-title":"Wikipedia","source":"Wikipedia","abstract":"Random forests or random decision forests are an ensemble learning method for classification, regression and other tasks that operates by constructing a multitude of decision trees at training time and outputting the class that is the mode of the classes (classification) or mean prediction (regression) of the individual trees. Random decision forests correct for decision trees' habit of overfitting to their training set.The first algorithm for random decision forests was created by Tin Kam Ho using the random subspace method, which, in Ho's formulation, is a way to implement the \"stochastic discrimination\" approach to classification proposed by Eugene Kleinberg.An extension of the algorithm was developed by Leo Breiman and Adele Cutler, who registered \"Random Forests\" as a trademark (as of  2019, owned by Minitab, Inc.). The extension combines Breiman's \"bagging\" idea and random selection of features, introduced first by Ho and later independently by Amit and Geman in order to construct a collection of decision trees with controlled variance.","URL":"https://en.wikipedia.org/w/index.php?title=Random_forest&amp;oldid=883753888","note":"Page Version ID: 883753888","language":"en","issued":{"date-parts":[["2019",2,17]]},"accessed":{"date-parts":[["2019",2,20]]}}}],"schema":"https://github.com/citation-style-language/schema/raw/master/csl-citation.json"} </w:instrText>
      </w:r>
      <w:r w:rsidR="00ED24EF">
        <w:fldChar w:fldCharType="separate"/>
      </w:r>
      <w:r w:rsidR="00A7365F" w:rsidRPr="00A7365F">
        <w:t xml:space="preserve"> [8]</w:t>
      </w:r>
      <w:r w:rsidR="00ED24EF">
        <w:fldChar w:fldCharType="end"/>
      </w:r>
      <w:r w:rsidRPr="00E27E7D">
        <w:t xml:space="preserve"> là một phương pháp học tập để phân loại, hồi quy và các nhiệm vụ khác bằng cách xây dựng vô số cây quyết định tại thời điểm đào tạo và đưa ra các</w:t>
      </w:r>
      <w:r w:rsidR="009300D2" w:rsidRPr="00E27E7D">
        <w:t xml:space="preserve"> nhãn</w:t>
      </w:r>
      <w:r w:rsidRPr="00E27E7D">
        <w:t xml:space="preserve"> lớp (Phân loại) hoặc dự đoán trung bình (Hồi quy) của các cây riêng lẻ</w:t>
      </w:r>
      <w:r w:rsidR="009300D2" w:rsidRPr="00E27E7D">
        <w:t>.</w:t>
      </w:r>
    </w:p>
    <w:p w:rsidR="00A700BD" w:rsidRDefault="000D5C44" w:rsidP="004A71CB">
      <w:pPr>
        <w:pStyle w:val="ListParagraph"/>
        <w:numPr>
          <w:ilvl w:val="3"/>
          <w:numId w:val="2"/>
        </w:numPr>
        <w:ind w:left="1276" w:hanging="850"/>
        <w:outlineLvl w:val="4"/>
      </w:pPr>
      <w:r>
        <w:t xml:space="preserve"> </w:t>
      </w:r>
      <w:bookmarkStart w:id="99" w:name="_Toc6825071"/>
      <w:r w:rsidR="00A700BD" w:rsidRPr="00A700BD">
        <w:t>Cây quyết định.</w:t>
      </w:r>
      <w:bookmarkEnd w:id="99"/>
    </w:p>
    <w:p w:rsidR="0069729D" w:rsidRPr="00E27E7D" w:rsidRDefault="00D725D3" w:rsidP="004C478D">
      <w:pPr>
        <w:pStyle w:val="ListParagraph"/>
        <w:ind w:left="426" w:firstLine="567"/>
      </w:pPr>
      <w:r w:rsidRPr="00E27E7D">
        <w:t>Đơn vị cơ bản của một khu rừng đó chính là cây. Tương tự như vậy, đơn vị cơ bản nhất của RF là những cây quyết định.</w:t>
      </w:r>
      <w:r w:rsidR="001770FE" w:rsidRPr="00E27E7D">
        <w:t xml:space="preserve"> </w:t>
      </w:r>
      <w:r w:rsidR="0069729D" w:rsidRPr="00E27E7D">
        <w:t>Cây quyết định</w:t>
      </w:r>
      <w:r w:rsidRPr="00E27E7D">
        <w:t xml:space="preserve"> được định nghĩa</w:t>
      </w:r>
      <w:r w:rsidR="0069729D" w:rsidRPr="00E27E7D">
        <w:t xml:space="preserve"> là một cấu trúc luồng dạng cây với mỗi nút trung gian (không phải nút lá) đại diện cho mỗi phép thử trên một thuộc tính. Mỗi nhánh đại diện cho mỗi đầu ra (kết quả) của phép thử. Và mỗi nút lá (nút cuối cùng) đại diện cho mỗi nhãn lớp. Nút trên cùng của cây được gọi là nút gốc. Bằng cách đi </w:t>
      </w:r>
      <w:proofErr w:type="gramStart"/>
      <w:r w:rsidR="0069729D" w:rsidRPr="00E27E7D">
        <w:t>theo</w:t>
      </w:r>
      <w:proofErr w:type="gramEnd"/>
      <w:r w:rsidR="0069729D" w:rsidRPr="00E27E7D">
        <w:t xml:space="preserve"> các giá trị thuộc tính trên cây, ta sẽ biết giá trị dự đoán.</w:t>
      </w:r>
      <w:r w:rsidR="001770FE" w:rsidRPr="00E27E7D">
        <w:t xml:space="preserve"> </w:t>
      </w:r>
      <w:r w:rsidR="0069729D" w:rsidRPr="00E27E7D">
        <w:t>Một đường đi từ nút gốc đến một nút lá biểu đạt dự đoán phân lớp cho một bộ dữ liệu tương ứng. Cây quyết định có thể dễ dàng chuyển đổi thành các luật phân lớp.</w:t>
      </w:r>
    </w:p>
    <w:p w:rsidR="0069729D" w:rsidRDefault="0069729D" w:rsidP="00BA78CC">
      <w:pPr>
        <w:pStyle w:val="ListParagraph"/>
        <w:ind w:left="2163" w:hanging="887"/>
        <w:jc w:val="center"/>
        <w:rPr>
          <w:szCs w:val="24"/>
        </w:rPr>
      </w:pPr>
      <w:r w:rsidRPr="00C406B1">
        <w:rPr>
          <w:noProof/>
          <w:szCs w:val="24"/>
        </w:rPr>
        <w:lastRenderedPageBreak/>
        <w:drawing>
          <wp:inline distT="0" distB="0" distL="0" distR="0" wp14:anchorId="33F010D0" wp14:editId="1BC1D1A8">
            <wp:extent cx="3121359" cy="583145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4692" cy="5931095"/>
                    </a:xfrm>
                    <a:prstGeom prst="rect">
                      <a:avLst/>
                    </a:prstGeom>
                    <a:noFill/>
                    <a:ln>
                      <a:noFill/>
                    </a:ln>
                  </pic:spPr>
                </pic:pic>
              </a:graphicData>
            </a:graphic>
          </wp:inline>
        </w:drawing>
      </w:r>
    </w:p>
    <w:p w:rsidR="002020AD" w:rsidRPr="002020AD" w:rsidRDefault="002020AD" w:rsidP="00C21399">
      <w:pPr>
        <w:pStyle w:val="Caption"/>
        <w:jc w:val="center"/>
        <w:rPr>
          <w:i w:val="0"/>
          <w:iCs w:val="0"/>
          <w:color w:val="auto"/>
          <w:sz w:val="24"/>
          <w:szCs w:val="24"/>
        </w:rPr>
      </w:pPr>
      <w:bookmarkStart w:id="100" w:name="_Toc4072757"/>
      <w:r w:rsidRPr="002020AD">
        <w:rPr>
          <w:i w:val="0"/>
          <w:iCs w:val="0"/>
          <w:color w:val="auto"/>
          <w:sz w:val="24"/>
          <w:szCs w:val="24"/>
        </w:rPr>
        <w:t xml:space="preserve">Sơ đồ 1. </w:t>
      </w:r>
      <w:r w:rsidRPr="002020AD">
        <w:rPr>
          <w:i w:val="0"/>
          <w:iCs w:val="0"/>
          <w:color w:val="auto"/>
          <w:sz w:val="24"/>
          <w:szCs w:val="24"/>
        </w:rPr>
        <w:fldChar w:fldCharType="begin"/>
      </w:r>
      <w:r w:rsidRPr="002020AD">
        <w:rPr>
          <w:i w:val="0"/>
          <w:iCs w:val="0"/>
          <w:color w:val="auto"/>
          <w:sz w:val="24"/>
          <w:szCs w:val="24"/>
        </w:rPr>
        <w:instrText xml:space="preserve"> SEQ Sơ_đồ_1. \* ARABIC </w:instrText>
      </w:r>
      <w:r w:rsidRPr="002020AD">
        <w:rPr>
          <w:i w:val="0"/>
          <w:iCs w:val="0"/>
          <w:color w:val="auto"/>
          <w:sz w:val="24"/>
          <w:szCs w:val="24"/>
        </w:rPr>
        <w:fldChar w:fldCharType="separate"/>
      </w:r>
      <w:r w:rsidR="00537052">
        <w:rPr>
          <w:i w:val="0"/>
          <w:iCs w:val="0"/>
          <w:noProof/>
          <w:color w:val="auto"/>
          <w:sz w:val="24"/>
          <w:szCs w:val="24"/>
        </w:rPr>
        <w:t>2</w:t>
      </w:r>
      <w:r w:rsidRPr="002020AD">
        <w:rPr>
          <w:i w:val="0"/>
          <w:iCs w:val="0"/>
          <w:color w:val="auto"/>
          <w:sz w:val="24"/>
          <w:szCs w:val="24"/>
        </w:rPr>
        <w:fldChar w:fldCharType="end"/>
      </w:r>
      <w:r w:rsidRPr="002020AD">
        <w:rPr>
          <w:i w:val="0"/>
          <w:iCs w:val="0"/>
          <w:color w:val="auto"/>
          <w:sz w:val="24"/>
          <w:szCs w:val="24"/>
        </w:rPr>
        <w:t>. Quy trình quyết định dự đoán nhiệt độ</w:t>
      </w:r>
      <w:r w:rsidR="009D5E88">
        <w:rPr>
          <w:i w:val="0"/>
          <w:iCs w:val="0"/>
          <w:color w:val="auto"/>
          <w:sz w:val="24"/>
          <w:szCs w:val="24"/>
        </w:rPr>
        <w:t xml:space="preserve"> - Cây quyết định cơ bản (</w:t>
      </w:r>
      <w:bookmarkEnd w:id="100"/>
      <w:r w:rsidR="00320EC6">
        <w:rPr>
          <w:i w:val="0"/>
          <w:iCs w:val="0"/>
          <w:color w:val="auto"/>
          <w:sz w:val="24"/>
          <w:szCs w:val="24"/>
        </w:rPr>
        <w:t xml:space="preserve">Giải thích rừng ngẫu nhiên đơn giản, </w:t>
      </w:r>
      <w:r w:rsidR="009D5E88">
        <w:rPr>
          <w:i w:val="0"/>
          <w:iCs w:val="0"/>
          <w:color w:val="auto"/>
          <w:sz w:val="24"/>
          <w:szCs w:val="24"/>
        </w:rPr>
        <w:t>nguồn:</w:t>
      </w:r>
      <w:r w:rsidR="00C21399" w:rsidRPr="00C21399">
        <w:t xml:space="preserve"> </w:t>
      </w:r>
      <w:hyperlink r:id="rId34" w:history="1">
        <w:r w:rsidR="00C21399" w:rsidRPr="00C21399">
          <w:rPr>
            <w:rStyle w:val="Hyperlink"/>
            <w:i w:val="0"/>
            <w:iCs w:val="0"/>
            <w:sz w:val="24"/>
            <w:szCs w:val="24"/>
          </w:rPr>
          <w:t>https://medium.com/random-forest</w:t>
        </w:r>
      </w:hyperlink>
      <w:r w:rsidR="009D5E88">
        <w:rPr>
          <w:i w:val="0"/>
          <w:iCs w:val="0"/>
          <w:color w:val="auto"/>
          <w:sz w:val="24"/>
          <w:szCs w:val="24"/>
        </w:rPr>
        <w:t>)</w:t>
      </w:r>
      <w:r w:rsidR="00C21399">
        <w:rPr>
          <w:i w:val="0"/>
          <w:iCs w:val="0"/>
          <w:color w:val="auto"/>
          <w:sz w:val="24"/>
          <w:szCs w:val="24"/>
        </w:rPr>
        <w:t>.</w:t>
      </w:r>
    </w:p>
    <w:p w:rsidR="00A700BD" w:rsidRDefault="001770FE" w:rsidP="004A71CB">
      <w:pPr>
        <w:pStyle w:val="ListParagraph"/>
        <w:numPr>
          <w:ilvl w:val="3"/>
          <w:numId w:val="2"/>
        </w:numPr>
        <w:ind w:left="1276" w:hanging="850"/>
        <w:outlineLvl w:val="4"/>
      </w:pPr>
      <w:bookmarkStart w:id="101" w:name="_Toc6825072"/>
      <w:r>
        <w:t>Random Forest</w:t>
      </w:r>
      <w:r w:rsidR="00A700BD" w:rsidRPr="00A700BD">
        <w:t>.</w:t>
      </w:r>
      <w:bookmarkEnd w:id="101"/>
    </w:p>
    <w:p w:rsidR="0069729D" w:rsidRPr="00E27E7D" w:rsidRDefault="004E1A9B" w:rsidP="004C478D">
      <w:pPr>
        <w:pStyle w:val="ListParagraph"/>
        <w:ind w:left="426" w:firstLine="567"/>
      </w:pPr>
      <w:r w:rsidRPr="00E27E7D">
        <w:t>R</w:t>
      </w:r>
      <w:r w:rsidR="00155651">
        <w:t xml:space="preserve">andom </w:t>
      </w:r>
      <w:r w:rsidRPr="00E27E7D">
        <w:t>F</w:t>
      </w:r>
      <w:r w:rsidR="00155651">
        <w:t>orest (RF)</w:t>
      </w:r>
      <w:r w:rsidRPr="00E27E7D">
        <w:t xml:space="preserve"> là một thuật toán học máy có giám sát.</w:t>
      </w:r>
      <w:r w:rsidR="001770FE" w:rsidRPr="00E27E7D">
        <w:t xml:space="preserve"> </w:t>
      </w:r>
      <w:r w:rsidR="0069729D" w:rsidRPr="00E27E7D">
        <w:t xml:space="preserve">Ý tưởng cơ bản của </w:t>
      </w:r>
      <w:r w:rsidR="00720778" w:rsidRPr="00E27E7D">
        <w:t xml:space="preserve">RF </w:t>
      </w:r>
      <w:r w:rsidR="0069729D" w:rsidRPr="00E27E7D">
        <w:t>là kết hợp nhiều cây quyết định thành một mô hình duy nhất.</w:t>
      </w:r>
      <w:r w:rsidR="00720778" w:rsidRPr="00E27E7D">
        <w:t xml:space="preserve"> </w:t>
      </w:r>
      <w:r w:rsidR="0069729D" w:rsidRPr="00E27E7D">
        <w:t>Một cây quyết định khi dự đoán có thể sẽ không chính xác nhưng khi kết hợp chúng lại với nhau sẽ cho ra một kết quả trung bình.</w:t>
      </w:r>
    </w:p>
    <w:p w:rsidR="0069729D" w:rsidRPr="00E27E7D" w:rsidRDefault="0069729D" w:rsidP="004C478D">
      <w:pPr>
        <w:pStyle w:val="ListParagraph"/>
        <w:ind w:left="426" w:firstLine="567"/>
      </w:pPr>
      <w:r w:rsidRPr="00E27E7D">
        <w:t xml:space="preserve">Ví dụ: </w:t>
      </w:r>
      <w:r w:rsidR="007155EA" w:rsidRPr="00E27E7D">
        <w:t xml:space="preserve">Bạn đang muốn đi du lịch vào kì nghỉ hè sắp đến, nhưng bạn đang không biết là phải đi đâu? Đầu tiên bạn sẽ hỏi một người bạn của mình, người đó sẽ nói về những nơi cậu </w:t>
      </w:r>
      <w:r w:rsidR="007155EA" w:rsidRPr="00E27E7D">
        <w:lastRenderedPageBreak/>
        <w:t>ấ</w:t>
      </w:r>
      <w:r w:rsidR="00004A6C" w:rsidRPr="00E27E7D">
        <w:t>y đã đi và cậu ấy có thích hay không? Dựa trên những câu trả lời và cảm nhận của mình, cậu ấy sẽ cho bạn một lời khuyên. Sau đó, bạn bắt đầu hỏi càng nhiều bạn bè và họ lại cho bạn nhiều câu trả lời khác nhau từ đó bạn chọn những nơi được nhiều lời khuyên nhất để ra quyết định cho mình. Đây là ví dụ điển hình của rừng ngẫu nhiên.</w:t>
      </w:r>
    </w:p>
    <w:p w:rsidR="0069729D" w:rsidRPr="00E27E7D" w:rsidRDefault="0069729D" w:rsidP="004C478D">
      <w:pPr>
        <w:pStyle w:val="ListParagraph"/>
        <w:ind w:left="426" w:firstLine="567"/>
      </w:pPr>
      <w:r w:rsidRPr="00E27E7D">
        <w:t xml:space="preserve">Thuật toán của </w:t>
      </w:r>
      <w:r w:rsidR="00C33546" w:rsidRPr="00E27E7D">
        <w:t xml:space="preserve">RF </w:t>
      </w:r>
      <w:r w:rsidRPr="00E27E7D">
        <w:t xml:space="preserve">áp dụng kỹ thuật </w:t>
      </w:r>
      <w:hyperlink r:id="rId35" w:tooltip="Bootstrap aggregating" w:history="1">
        <w:r w:rsidR="00E24069" w:rsidRPr="00E27E7D">
          <w:t>Bootstrap A</w:t>
        </w:r>
        <w:r w:rsidRPr="00E27E7D">
          <w:t>ggregating</w:t>
        </w:r>
      </w:hyperlink>
      <w:r w:rsidR="00C33546" w:rsidRPr="00E27E7D">
        <w:t xml:space="preserve"> hay còn gọi là Bagging</w:t>
      </w:r>
      <w:r w:rsidR="008416D2" w:rsidRPr="00E27E7D">
        <w:t>, nó là một thuật toán học máy được thiết kế để cải thiện độ chính xác và ổn định của các thuật toán học máy được sử dụng trong phân lớp và hồi quy.</w:t>
      </w:r>
    </w:p>
    <w:p w:rsidR="0069729D" w:rsidRPr="00E27E7D" w:rsidRDefault="0069729D" w:rsidP="004C478D">
      <w:pPr>
        <w:pStyle w:val="ListParagraph"/>
        <w:ind w:left="426" w:firstLine="567"/>
      </w:pPr>
      <w:r w:rsidRPr="00E27E7D">
        <w:t>Ưu điểm:</w:t>
      </w:r>
    </w:p>
    <w:p w:rsidR="00004A6C" w:rsidRDefault="00004A6C" w:rsidP="0044518F">
      <w:pPr>
        <w:pStyle w:val="ListParagraph"/>
        <w:numPr>
          <w:ilvl w:val="0"/>
          <w:numId w:val="24"/>
        </w:numPr>
        <w:ind w:left="1134" w:firstLine="0"/>
        <w:rPr>
          <w:szCs w:val="24"/>
        </w:rPr>
      </w:pPr>
      <w:r>
        <w:rPr>
          <w:szCs w:val="24"/>
        </w:rPr>
        <w:t>RF là một thuật toán đơn giản.</w:t>
      </w:r>
    </w:p>
    <w:p w:rsidR="0069729D" w:rsidRDefault="0069729D" w:rsidP="0044518F">
      <w:pPr>
        <w:pStyle w:val="ListParagraph"/>
        <w:numPr>
          <w:ilvl w:val="0"/>
          <w:numId w:val="24"/>
        </w:numPr>
        <w:ind w:left="1134" w:firstLine="0"/>
        <w:rPr>
          <w:szCs w:val="24"/>
        </w:rPr>
      </w:pPr>
      <w:r>
        <w:rPr>
          <w:szCs w:val="24"/>
        </w:rPr>
        <w:t>Có thể sử dụng cho bài toán Phân lớp và Hồi quy.</w:t>
      </w:r>
    </w:p>
    <w:p w:rsidR="0069729D" w:rsidRDefault="0069729D" w:rsidP="0044518F">
      <w:pPr>
        <w:pStyle w:val="ListParagraph"/>
        <w:numPr>
          <w:ilvl w:val="0"/>
          <w:numId w:val="24"/>
        </w:numPr>
        <w:ind w:left="1134" w:firstLine="0"/>
        <w:rPr>
          <w:szCs w:val="24"/>
        </w:rPr>
      </w:pPr>
      <w:r>
        <w:rPr>
          <w:szCs w:val="24"/>
        </w:rPr>
        <w:t>Có thể làm việc được với các dữ liệu thiếu giá trị.</w:t>
      </w:r>
    </w:p>
    <w:p w:rsidR="0069729D" w:rsidRDefault="0069729D" w:rsidP="0044518F">
      <w:pPr>
        <w:pStyle w:val="ListParagraph"/>
        <w:numPr>
          <w:ilvl w:val="0"/>
          <w:numId w:val="24"/>
        </w:numPr>
        <w:ind w:left="1134" w:firstLine="0"/>
        <w:rPr>
          <w:szCs w:val="24"/>
        </w:rPr>
      </w:pPr>
      <w:r>
        <w:rPr>
          <w:szCs w:val="24"/>
        </w:rPr>
        <w:t>Tránh được trường hợp Overfitting tập dữ liệu.</w:t>
      </w:r>
    </w:p>
    <w:p w:rsidR="0069729D" w:rsidRPr="00C406B1" w:rsidRDefault="0069729D" w:rsidP="0044518F">
      <w:pPr>
        <w:pStyle w:val="ListParagraph"/>
        <w:numPr>
          <w:ilvl w:val="0"/>
          <w:numId w:val="24"/>
        </w:numPr>
        <w:ind w:left="1134" w:firstLine="0"/>
        <w:rPr>
          <w:szCs w:val="24"/>
        </w:rPr>
      </w:pPr>
      <w:r>
        <w:rPr>
          <w:szCs w:val="24"/>
        </w:rPr>
        <w:t>Có thể tạo mô hình cho các giá trị phân loại.</w:t>
      </w:r>
    </w:p>
    <w:p w:rsidR="0069729D" w:rsidRPr="00E27E7D" w:rsidRDefault="0069729D" w:rsidP="004C478D">
      <w:pPr>
        <w:pStyle w:val="ListParagraph"/>
        <w:ind w:left="426" w:firstLine="567"/>
      </w:pPr>
      <w:r w:rsidRPr="00E27E7D">
        <w:t>Nhược điểm:</w:t>
      </w:r>
    </w:p>
    <w:p w:rsidR="0069729D" w:rsidRDefault="0069729D" w:rsidP="0044518F">
      <w:pPr>
        <w:pStyle w:val="ListParagraph"/>
        <w:numPr>
          <w:ilvl w:val="0"/>
          <w:numId w:val="24"/>
        </w:numPr>
        <w:ind w:left="1134" w:firstLine="0"/>
        <w:rPr>
          <w:szCs w:val="24"/>
        </w:rPr>
      </w:pPr>
      <w:r>
        <w:rPr>
          <w:szCs w:val="24"/>
        </w:rPr>
        <w:t xml:space="preserve"> Khối lượng tính toán lớ</w:t>
      </w:r>
      <w:r w:rsidR="00C33546">
        <w:rPr>
          <w:szCs w:val="24"/>
        </w:rPr>
        <w:t>n nhưng với công nghệ ngày càng phát triển thì điều này ngày càng được khắc phục.</w:t>
      </w:r>
    </w:p>
    <w:p w:rsidR="00D71D3C" w:rsidRPr="00A118C3" w:rsidRDefault="00D71D3C" w:rsidP="0044518F">
      <w:pPr>
        <w:pStyle w:val="ListParagraph"/>
        <w:numPr>
          <w:ilvl w:val="0"/>
          <w:numId w:val="24"/>
        </w:numPr>
        <w:ind w:left="1134" w:firstLine="0"/>
        <w:rPr>
          <w:szCs w:val="24"/>
        </w:rPr>
      </w:pPr>
      <w:r>
        <w:rPr>
          <w:szCs w:val="24"/>
        </w:rPr>
        <w:t xml:space="preserve"> M</w:t>
      </w:r>
      <w:r w:rsidRPr="00D71D3C">
        <w:rPr>
          <w:szCs w:val="24"/>
        </w:rPr>
        <w:t xml:space="preserve">ột số lượng lớn cây có thể làm cho thuật toán bị chậm và không hiệu quả đối với các dự đoán </w:t>
      </w:r>
      <w:proofErr w:type="gramStart"/>
      <w:r w:rsidRPr="00D71D3C">
        <w:rPr>
          <w:szCs w:val="24"/>
        </w:rPr>
        <w:t>theo</w:t>
      </w:r>
      <w:proofErr w:type="gramEnd"/>
      <w:r w:rsidRPr="00D71D3C">
        <w:rPr>
          <w:szCs w:val="24"/>
        </w:rPr>
        <w:t xml:space="preserve"> thời gian thực</w:t>
      </w:r>
      <w:r>
        <w:rPr>
          <w:szCs w:val="24"/>
        </w:rPr>
        <w:t>.</w:t>
      </w:r>
    </w:p>
    <w:p w:rsidR="00A700BD" w:rsidRPr="00F1605C" w:rsidRDefault="00A700BD" w:rsidP="00F1605C">
      <w:pPr>
        <w:pStyle w:val="ListParagraph"/>
        <w:numPr>
          <w:ilvl w:val="2"/>
          <w:numId w:val="2"/>
        </w:numPr>
        <w:ind w:left="1134" w:hanging="708"/>
        <w:outlineLvl w:val="3"/>
        <w:rPr>
          <w:i/>
          <w:sz w:val="26"/>
          <w:szCs w:val="26"/>
        </w:rPr>
      </w:pPr>
      <w:bookmarkStart w:id="102" w:name="_Toc1462124"/>
      <w:bookmarkStart w:id="103" w:name="_Toc3462709"/>
      <w:bookmarkStart w:id="104" w:name="_Toc6825073"/>
      <w:r w:rsidRPr="00F1605C">
        <w:rPr>
          <w:i/>
          <w:sz w:val="26"/>
          <w:szCs w:val="26"/>
        </w:rPr>
        <w:t>Nguyên tắc hoạt động.</w:t>
      </w:r>
      <w:bookmarkEnd w:id="102"/>
      <w:bookmarkEnd w:id="103"/>
      <w:bookmarkEnd w:id="104"/>
    </w:p>
    <w:p w:rsidR="00A118C3" w:rsidRPr="00A118C3" w:rsidRDefault="00A118C3" w:rsidP="004C478D">
      <w:pPr>
        <w:pStyle w:val="ListParagraph"/>
        <w:ind w:left="426" w:firstLine="567"/>
      </w:pPr>
      <w:r w:rsidRPr="00A118C3">
        <w:t>Random Forest hoạt động bằng cách đánh giá nhiều Cây quyết định ngẫu nhiên, và lấy ra kết quả được đánh giá tốt nhất trong số kết quả trả về.</w:t>
      </w:r>
    </w:p>
    <w:p w:rsidR="00A118C3" w:rsidRPr="00A118C3" w:rsidRDefault="00A118C3" w:rsidP="004C478D">
      <w:pPr>
        <w:pStyle w:val="ListParagraph"/>
        <w:ind w:left="426" w:firstLine="567"/>
      </w:pPr>
      <w:r w:rsidRPr="00A118C3">
        <w:t>Mã giải cho hoạt động củ</w:t>
      </w:r>
      <w:r w:rsidR="00C33546">
        <w:t>a RF</w:t>
      </w:r>
      <w:r w:rsidR="00ED24EF">
        <w:fldChar w:fldCharType="begin"/>
      </w:r>
      <w:r w:rsidR="00A7365F">
        <w:instrText xml:space="preserve"> ADDIN ZOTERO_ITEM CSL_CITATION {"citationID":"imlNPqyj","properties":{"formattedCitation":" [9]","plainCitation":" [9]","noteIndex":0},"citationItems":[{"id":45,"uris":["http://zotero.org/users/4557404/items/DVHFCJ3C"],"uri":["http://zotero.org/users/4557404/items/DVHFCJ3C"],"itemData":{"id":45,"type":"post-weblog","title":"Random Forest, thế nào là một rừng ngẫu nhiên.","container-title":"Finding Data","abstract":"Random Forest là một thuật toán khá mới, được sử dụng trong vòng 10 năm gần đây, và có giá trị lớn trong những thuật toán Surpervised Learning. Trong bài viết này, mình sẽ giải thích ngắn gọn về Ra…","URL":"https://couhpcode.wordpress.com/2018/01/24/random-forest-the-nao-la-mot-rung-ngau-nhien/","language":"vi","author":[{"literal":"Couhp"}],"issued":{"date-parts":[["2018",1,24]]},"accessed":{"date-parts":[["2019",2,18]]}}}],"schema":"https://github.com/citation-style-language/schema/raw/master/csl-citation.json"} </w:instrText>
      </w:r>
      <w:r w:rsidR="00ED24EF">
        <w:fldChar w:fldCharType="separate"/>
      </w:r>
      <w:r w:rsidR="00A7365F" w:rsidRPr="00A7365F">
        <w:t xml:space="preserve"> [9]</w:t>
      </w:r>
      <w:r w:rsidR="00ED24EF">
        <w:fldChar w:fldCharType="end"/>
      </w:r>
      <w:r w:rsidR="00C33546">
        <w:t>:</w:t>
      </w:r>
    </w:p>
    <w:p w:rsidR="00A118C3" w:rsidRPr="00A118C3" w:rsidRDefault="00A118C3" w:rsidP="0044518F">
      <w:pPr>
        <w:pStyle w:val="ListParagraph"/>
        <w:numPr>
          <w:ilvl w:val="0"/>
          <w:numId w:val="24"/>
        </w:numPr>
        <w:ind w:left="1134" w:firstLine="0"/>
        <w:rPr>
          <w:szCs w:val="24"/>
        </w:rPr>
      </w:pPr>
      <w:r w:rsidRPr="00C406B1">
        <w:rPr>
          <w:szCs w:val="24"/>
        </w:rPr>
        <w:t>Bước 1: Chọn ngẫu nhiên “</w:t>
      </w:r>
      <m:oMath>
        <m:r>
          <w:rPr>
            <w:rFonts w:ascii="Cambria Math" w:hAnsi="Cambria Math"/>
            <w:szCs w:val="24"/>
          </w:rPr>
          <m:t>k</m:t>
        </m:r>
      </m:oMath>
      <w:r w:rsidRPr="00C406B1">
        <w:rPr>
          <w:szCs w:val="24"/>
        </w:rPr>
        <w:t>” thuộc tính từ tập “</w:t>
      </w:r>
      <m:oMath>
        <m:r>
          <w:rPr>
            <w:rFonts w:ascii="Cambria Math" w:hAnsi="Cambria Math"/>
            <w:szCs w:val="24"/>
          </w:rPr>
          <m:t>m</m:t>
        </m:r>
      </m:oMath>
      <w:r w:rsidRPr="00C406B1">
        <w:rPr>
          <w:szCs w:val="24"/>
        </w:rPr>
        <w:t>” thuộc tính.</w:t>
      </w:r>
      <w:r>
        <w:rPr>
          <w:szCs w:val="24"/>
        </w:rPr>
        <w:t xml:space="preserve"> </w:t>
      </w:r>
      <w:proofErr w:type="gramStart"/>
      <w:r w:rsidRPr="00A118C3">
        <w:rPr>
          <w:szCs w:val="24"/>
        </w:rPr>
        <w:t>Để</w:t>
      </w:r>
      <w:r w:rsidR="00101BB1">
        <w:rPr>
          <w:szCs w:val="24"/>
        </w:rPr>
        <w:t xml:space="preserve"> </w:t>
      </w:r>
      <w:proofErr w:type="gramEnd"/>
      <m:oMath>
        <m:r>
          <w:rPr>
            <w:rFonts w:ascii="Cambria Math" w:hAnsi="Cambria Math"/>
            <w:szCs w:val="24"/>
          </w:rPr>
          <m:t>k</m:t>
        </m:r>
        <m:r>
          <m:rPr>
            <m:sty m:val="p"/>
          </m:rPr>
          <w:rPr>
            <w:rFonts w:ascii="Cambria Math" w:hAnsi="Cambria Math"/>
            <w:szCs w:val="24"/>
          </w:rPr>
          <m:t xml:space="preserve"> &lt; </m:t>
        </m:r>
        <m:r>
          <w:rPr>
            <w:rFonts w:ascii="Cambria Math" w:hAnsi="Cambria Math"/>
            <w:szCs w:val="24"/>
          </w:rPr>
          <m:t>m</m:t>
        </m:r>
      </m:oMath>
      <w:r w:rsidRPr="00A118C3">
        <w:rPr>
          <w:szCs w:val="24"/>
        </w:rPr>
        <w:t>.</w:t>
      </w:r>
    </w:p>
    <w:p w:rsidR="00A118C3" w:rsidRPr="00C406B1" w:rsidRDefault="00A118C3" w:rsidP="0044518F">
      <w:pPr>
        <w:pStyle w:val="ListParagraph"/>
        <w:numPr>
          <w:ilvl w:val="0"/>
          <w:numId w:val="24"/>
        </w:numPr>
        <w:ind w:left="1134" w:firstLine="0"/>
        <w:rPr>
          <w:szCs w:val="24"/>
        </w:rPr>
      </w:pPr>
      <w:r w:rsidRPr="00C406B1">
        <w:rPr>
          <w:szCs w:val="24"/>
        </w:rPr>
        <w:t>Bước 2: Từ tập “</w:t>
      </w:r>
      <m:oMath>
        <m:r>
          <w:rPr>
            <w:rFonts w:ascii="Cambria Math" w:hAnsi="Cambria Math"/>
            <w:szCs w:val="24"/>
          </w:rPr>
          <m:t>k</m:t>
        </m:r>
      </m:oMath>
      <w:r w:rsidRPr="00C406B1">
        <w:rPr>
          <w:szCs w:val="24"/>
        </w:rPr>
        <w:t>” thuộ</w:t>
      </w:r>
      <w:r w:rsidR="00C33546">
        <w:rPr>
          <w:szCs w:val="24"/>
        </w:rPr>
        <w:t>c tính, tính toán ra nút</w:t>
      </w:r>
      <w:r w:rsidRPr="00C406B1">
        <w:rPr>
          <w:szCs w:val="24"/>
        </w:rPr>
        <w:t> “</w:t>
      </w:r>
      <m:oMath>
        <m:r>
          <w:rPr>
            <w:rFonts w:ascii="Cambria Math" w:hAnsi="Cambria Math"/>
            <w:szCs w:val="24"/>
          </w:rPr>
          <m:t>d</m:t>
        </m:r>
      </m:oMath>
      <w:r w:rsidRPr="00C406B1">
        <w:rPr>
          <w:szCs w:val="24"/>
        </w:rPr>
        <w:t xml:space="preserve">” là tốt nhất cho </w:t>
      </w:r>
      <w:r w:rsidR="00C33546">
        <w:rPr>
          <w:szCs w:val="24"/>
        </w:rPr>
        <w:t xml:space="preserve">nút </w:t>
      </w:r>
      <w:r w:rsidRPr="00C406B1">
        <w:rPr>
          <w:szCs w:val="24"/>
        </w:rPr>
        <w:t>phân loại.</w:t>
      </w:r>
    </w:p>
    <w:p w:rsidR="00A118C3" w:rsidRPr="00C406B1" w:rsidRDefault="00A118C3" w:rsidP="0044518F">
      <w:pPr>
        <w:pStyle w:val="ListParagraph"/>
        <w:numPr>
          <w:ilvl w:val="0"/>
          <w:numId w:val="24"/>
        </w:numPr>
        <w:ind w:left="1134" w:firstLine="0"/>
        <w:rPr>
          <w:szCs w:val="24"/>
        </w:rPr>
      </w:pPr>
      <w:r w:rsidRPr="00C406B1">
        <w:rPr>
          <w:szCs w:val="24"/>
        </w:rPr>
        <w:t>Bướ</w:t>
      </w:r>
      <w:r w:rsidR="00C33546">
        <w:rPr>
          <w:szCs w:val="24"/>
        </w:rPr>
        <w:t>c 3: Chia các nút</w:t>
      </w:r>
      <w:r w:rsidRPr="00C406B1">
        <w:rPr>
          <w:szCs w:val="24"/>
        </w:rPr>
        <w:t xml:space="preserve"> con </w:t>
      </w:r>
      <w:proofErr w:type="gramStart"/>
      <w:r w:rsidRPr="00C406B1">
        <w:rPr>
          <w:szCs w:val="24"/>
        </w:rPr>
        <w:t>theo</w:t>
      </w:r>
      <w:proofErr w:type="gramEnd"/>
      <w:r w:rsidR="00C33546">
        <w:rPr>
          <w:szCs w:val="24"/>
        </w:rPr>
        <w:t xml:space="preserve"> nút</w:t>
      </w:r>
      <w:r w:rsidRPr="00C406B1">
        <w:rPr>
          <w:szCs w:val="24"/>
        </w:rPr>
        <w:t xml:space="preserve"> tốt nhất vừa tìm được.</w:t>
      </w:r>
    </w:p>
    <w:p w:rsidR="00A118C3" w:rsidRPr="00C406B1" w:rsidRDefault="00A118C3" w:rsidP="0044518F">
      <w:pPr>
        <w:pStyle w:val="ListParagraph"/>
        <w:numPr>
          <w:ilvl w:val="0"/>
          <w:numId w:val="24"/>
        </w:numPr>
        <w:ind w:left="1134" w:firstLine="0"/>
        <w:rPr>
          <w:szCs w:val="24"/>
        </w:rPr>
      </w:pPr>
      <w:r w:rsidRPr="00C406B1">
        <w:rPr>
          <w:szCs w:val="24"/>
        </w:rPr>
        <w:t>Bước 4: Lặp lại bướ</w:t>
      </w:r>
      <w:r w:rsidR="001218B1">
        <w:rPr>
          <w:szCs w:val="24"/>
        </w:rPr>
        <w:t>c 1-</w:t>
      </w:r>
      <w:r w:rsidRPr="00C406B1">
        <w:rPr>
          <w:szCs w:val="24"/>
        </w:rPr>
        <w:t>3 cho đến khi đạt đế</w:t>
      </w:r>
      <w:r w:rsidR="00C33546">
        <w:rPr>
          <w:szCs w:val="24"/>
        </w:rPr>
        <w:t>n </w:t>
      </w:r>
      <w:r w:rsidR="00094A1E" w:rsidRPr="0044518F">
        <w:rPr>
          <w:szCs w:val="24"/>
        </w:rPr>
        <w:t>“</w:t>
      </w:r>
      <m:oMath>
        <m:r>
          <w:rPr>
            <w:rFonts w:ascii="Cambria Math" w:hAnsi="Cambria Math"/>
            <w:szCs w:val="24"/>
          </w:rPr>
          <m:t>k</m:t>
        </m:r>
      </m:oMath>
      <w:r w:rsidR="00094A1E" w:rsidRPr="0044518F">
        <w:rPr>
          <w:szCs w:val="24"/>
        </w:rPr>
        <w:t>”</w:t>
      </w:r>
      <w:r w:rsidR="00C33546">
        <w:rPr>
          <w:szCs w:val="24"/>
        </w:rPr>
        <w:t> nút</w:t>
      </w:r>
      <w:r w:rsidRPr="00C406B1">
        <w:rPr>
          <w:szCs w:val="24"/>
        </w:rPr>
        <w:t>.</w:t>
      </w:r>
    </w:p>
    <w:p w:rsidR="00A118C3" w:rsidRPr="00C406B1" w:rsidRDefault="00A118C3" w:rsidP="0044518F">
      <w:pPr>
        <w:pStyle w:val="ListParagraph"/>
        <w:numPr>
          <w:ilvl w:val="0"/>
          <w:numId w:val="24"/>
        </w:numPr>
        <w:ind w:left="1134" w:firstLine="0"/>
        <w:rPr>
          <w:szCs w:val="24"/>
        </w:rPr>
      </w:pPr>
      <w:r w:rsidRPr="00C406B1">
        <w:rPr>
          <w:szCs w:val="24"/>
        </w:rPr>
        <w:t>Bước 5: Lặp lại bước 1-4 để tạo ra “</w:t>
      </w:r>
      <m:oMath>
        <m:r>
          <w:rPr>
            <w:rFonts w:ascii="Cambria Math" w:hAnsi="Cambria Math"/>
            <w:szCs w:val="24"/>
          </w:rPr>
          <m:t>n</m:t>
        </m:r>
      </m:oMath>
      <w:r w:rsidRPr="00C406B1">
        <w:rPr>
          <w:szCs w:val="24"/>
        </w:rPr>
        <w:t>” cây.</w:t>
      </w:r>
    </w:p>
    <w:p w:rsidR="00A118C3" w:rsidRPr="00A118C3" w:rsidRDefault="00A118C3" w:rsidP="004C478D">
      <w:pPr>
        <w:pStyle w:val="ListParagraph"/>
        <w:ind w:left="426" w:firstLine="567"/>
      </w:pPr>
      <w:r w:rsidRPr="00A118C3">
        <w:t>Sau các bước trên chúng ta có một Random Forest.</w:t>
      </w:r>
    </w:p>
    <w:p w:rsidR="00A118C3" w:rsidRPr="00A118C3" w:rsidRDefault="00A118C3" w:rsidP="004C478D">
      <w:pPr>
        <w:pStyle w:val="ListParagraph"/>
        <w:ind w:left="426" w:firstLine="567"/>
      </w:pPr>
      <w:r w:rsidRPr="00A118C3">
        <w:t>Các bước dự đoán sử dụng Random Forest đã huấn luyện:</w:t>
      </w:r>
    </w:p>
    <w:p w:rsidR="00A118C3" w:rsidRPr="00C406B1" w:rsidRDefault="00A118C3" w:rsidP="0044518F">
      <w:pPr>
        <w:pStyle w:val="ListParagraph"/>
        <w:numPr>
          <w:ilvl w:val="0"/>
          <w:numId w:val="24"/>
        </w:numPr>
        <w:ind w:left="1134" w:firstLine="0"/>
        <w:rPr>
          <w:szCs w:val="24"/>
        </w:rPr>
      </w:pPr>
      <w:r w:rsidRPr="00C406B1">
        <w:rPr>
          <w:szCs w:val="24"/>
        </w:rPr>
        <w:t>Bước 1: Lấy các thuộc tính kiểm thử và sử dụng các Cây quyết định đã tạo ra để dự đoán kết quả, lưu nó vào một danh sách.</w:t>
      </w:r>
    </w:p>
    <w:p w:rsidR="00A118C3" w:rsidRPr="00C406B1" w:rsidRDefault="00A118C3" w:rsidP="0044518F">
      <w:pPr>
        <w:pStyle w:val="ListParagraph"/>
        <w:numPr>
          <w:ilvl w:val="0"/>
          <w:numId w:val="24"/>
        </w:numPr>
        <w:ind w:left="1134" w:firstLine="0"/>
        <w:rPr>
          <w:szCs w:val="24"/>
        </w:rPr>
      </w:pPr>
      <w:r w:rsidRPr="00C406B1">
        <w:rPr>
          <w:szCs w:val="24"/>
        </w:rPr>
        <w:lastRenderedPageBreak/>
        <w:t>Bướ</w:t>
      </w:r>
      <w:r w:rsidR="00D30591">
        <w:rPr>
          <w:szCs w:val="24"/>
        </w:rPr>
        <w:t>c 2: Tí</w:t>
      </w:r>
      <w:r w:rsidRPr="00C406B1">
        <w:rPr>
          <w:szCs w:val="24"/>
        </w:rPr>
        <w:t xml:space="preserve">nh toán số lượng </w:t>
      </w:r>
      <m:oMath>
        <m:r>
          <w:rPr>
            <w:rFonts w:ascii="Cambria Math" w:hAnsi="Cambria Math"/>
            <w:szCs w:val="24"/>
          </w:rPr>
          <m:t>vote</m:t>
        </m:r>
      </m:oMath>
      <w:r w:rsidRPr="00C406B1">
        <w:rPr>
          <w:szCs w:val="24"/>
        </w:rPr>
        <w:t xml:space="preserve"> trên toàn bộ</w:t>
      </w:r>
      <w:r w:rsidR="00D30591">
        <w:rPr>
          <w:szCs w:val="24"/>
        </w:rPr>
        <w:t xml:space="preserve"> rừng</w:t>
      </w:r>
      <w:r w:rsidRPr="00C406B1">
        <w:rPr>
          <w:szCs w:val="24"/>
        </w:rPr>
        <w:t xml:space="preserve"> cho từng kết quả</w:t>
      </w:r>
      <w:r>
        <w:rPr>
          <w:szCs w:val="24"/>
        </w:rPr>
        <w:t>.</w:t>
      </w:r>
    </w:p>
    <w:p w:rsidR="00A118C3" w:rsidRDefault="00A118C3" w:rsidP="0044518F">
      <w:pPr>
        <w:pStyle w:val="ListParagraph"/>
        <w:numPr>
          <w:ilvl w:val="0"/>
          <w:numId w:val="24"/>
        </w:numPr>
        <w:ind w:left="1134" w:firstLine="0"/>
        <w:rPr>
          <w:szCs w:val="24"/>
        </w:rPr>
      </w:pPr>
      <w:r w:rsidRPr="00C406B1">
        <w:rPr>
          <w:szCs w:val="24"/>
        </w:rPr>
        <w:t xml:space="preserve">Bước 3: Lấy kết quả có số lượng </w:t>
      </w:r>
      <m:oMath>
        <m:r>
          <w:rPr>
            <w:rFonts w:ascii="Cambria Math" w:hAnsi="Cambria Math"/>
            <w:szCs w:val="24"/>
          </w:rPr>
          <m:t>vote</m:t>
        </m:r>
      </m:oMath>
      <w:r w:rsidRPr="00C406B1">
        <w:rPr>
          <w:szCs w:val="24"/>
        </w:rPr>
        <w:t xml:space="preserve"> lớn nhất làm kết quả cuối cho mô hình.</w:t>
      </w:r>
    </w:p>
    <w:p w:rsidR="00A118C3" w:rsidRPr="00A118C3" w:rsidRDefault="00A118C3" w:rsidP="00A118C3">
      <w:pPr>
        <w:pStyle w:val="ListParagraph"/>
        <w:spacing w:before="0" w:after="160" w:line="259" w:lineRule="auto"/>
        <w:ind w:left="1080" w:firstLine="0"/>
        <w:jc w:val="left"/>
        <w:rPr>
          <w:szCs w:val="24"/>
        </w:rPr>
      </w:pPr>
    </w:p>
    <w:p w:rsidR="00A700BD" w:rsidRPr="00F1605C" w:rsidRDefault="00A700BD" w:rsidP="00F1605C">
      <w:pPr>
        <w:pStyle w:val="ListParagraph"/>
        <w:numPr>
          <w:ilvl w:val="2"/>
          <w:numId w:val="2"/>
        </w:numPr>
        <w:ind w:left="1134" w:hanging="708"/>
        <w:outlineLvl w:val="3"/>
        <w:rPr>
          <w:i/>
          <w:sz w:val="26"/>
          <w:szCs w:val="26"/>
        </w:rPr>
      </w:pPr>
      <w:bookmarkStart w:id="105" w:name="_Toc1462125"/>
      <w:bookmarkStart w:id="106" w:name="_Toc3462710"/>
      <w:bookmarkStart w:id="107" w:name="_Toc6825074"/>
      <w:r w:rsidRPr="00F1605C">
        <w:rPr>
          <w:i/>
          <w:sz w:val="26"/>
          <w:szCs w:val="26"/>
        </w:rPr>
        <w:t>Ứng dụng.</w:t>
      </w:r>
      <w:bookmarkEnd w:id="105"/>
      <w:bookmarkEnd w:id="106"/>
      <w:bookmarkEnd w:id="107"/>
    </w:p>
    <w:p w:rsidR="00A118C3" w:rsidRPr="00A118C3" w:rsidRDefault="00A118C3" w:rsidP="004C478D">
      <w:pPr>
        <w:pStyle w:val="ListParagraph"/>
        <w:ind w:left="426" w:firstLine="567"/>
      </w:pPr>
      <w:r w:rsidRPr="00A118C3">
        <w:t>Thuật toán Random Forest được sử dụng trong rất nhiều lĩnh vực khác nhau như Ngân hàng, Chứng khoán, Y học và Thương mại điện t</w:t>
      </w:r>
      <w:r w:rsidR="003722CC">
        <w:t>ử.</w:t>
      </w:r>
    </w:p>
    <w:p w:rsidR="00A118C3" w:rsidRPr="00A118C3" w:rsidRDefault="00A118C3" w:rsidP="004C478D">
      <w:pPr>
        <w:pStyle w:val="ListParagraph"/>
        <w:ind w:left="426" w:firstLine="567"/>
      </w:pPr>
      <w:r w:rsidRPr="00A118C3">
        <w:t>Trong Ngân hàng: nó được sử dụng để phát hiện những khách hàng sẽ sử dụng dịch vụ của ngân hàng thường xuyên hơn và trả nợ đúng hạn. Nó cũng còn được sử dụng để phát hiện những khách hàng lừa đảo và muốn lừa đảo</w:t>
      </w:r>
      <w:r w:rsidR="003722CC">
        <w:t>.</w:t>
      </w:r>
    </w:p>
    <w:p w:rsidR="00A118C3" w:rsidRPr="00A118C3" w:rsidRDefault="00A118C3" w:rsidP="004C478D">
      <w:pPr>
        <w:pStyle w:val="ListParagraph"/>
        <w:ind w:left="426" w:firstLine="567"/>
      </w:pPr>
      <w:r w:rsidRPr="00A118C3">
        <w:t>Trong Chứng khoán, nó được sử dụng để xác đị</w:t>
      </w:r>
      <w:r w:rsidR="00334D6A">
        <w:t xml:space="preserve">nh hành </w:t>
      </w:r>
      <w:proofErr w:type="gramStart"/>
      <w:r w:rsidR="00334D6A">
        <w:t>vi</w:t>
      </w:r>
      <w:proofErr w:type="gramEnd"/>
      <w:r w:rsidRPr="00A118C3">
        <w:t xml:space="preserve"> của một cổ phiế</w:t>
      </w:r>
      <w:r w:rsidR="007155EA">
        <w:t>u trong tương lai, giúp nhà đầu tư định hướng được khả năng lên xuống của cổ phiếu và có những quyết định đầu tư đúng đắn.</w:t>
      </w:r>
    </w:p>
    <w:p w:rsidR="00A118C3" w:rsidRPr="00A118C3" w:rsidRDefault="00A118C3" w:rsidP="004C478D">
      <w:pPr>
        <w:pStyle w:val="ListParagraph"/>
        <w:ind w:left="426" w:firstLine="567"/>
      </w:pPr>
      <w:r w:rsidRPr="00A118C3">
        <w:t>Trong Y học, nó được sử dụng để xác định sự kết hợp chính xác của các thành phần trong y học và để phân tích lịch sử y tế của bệnh nhân để xác định bệ</w:t>
      </w:r>
      <w:r w:rsidR="003722CC">
        <w:t>nh.</w:t>
      </w:r>
    </w:p>
    <w:p w:rsidR="00A118C3" w:rsidRDefault="00A118C3" w:rsidP="004C478D">
      <w:pPr>
        <w:pStyle w:val="ListParagraph"/>
        <w:ind w:left="426" w:firstLine="567"/>
      </w:pPr>
      <w:r w:rsidRPr="00A118C3">
        <w:t>Và cuối cùng, trong Thương mại điện tử, nó được sử dụng để xác định xem khách hàng có thực sự thích sản phẩ</w:t>
      </w:r>
      <w:r w:rsidR="00EA5803">
        <w:t>m đó hay không.</w:t>
      </w:r>
    </w:p>
    <w:p w:rsidR="004C478D" w:rsidRPr="005748CB" w:rsidRDefault="004C478D" w:rsidP="00E27E7D">
      <w:pPr>
        <w:pStyle w:val="ListParagraph"/>
        <w:ind w:left="426" w:firstLine="291"/>
        <w:rPr>
          <w:sz w:val="16"/>
          <w:szCs w:val="16"/>
        </w:rPr>
      </w:pPr>
    </w:p>
    <w:p w:rsidR="00717FBC" w:rsidRPr="00F1605C" w:rsidRDefault="0069729D" w:rsidP="00F1605C">
      <w:pPr>
        <w:pStyle w:val="ListParagraph"/>
        <w:numPr>
          <w:ilvl w:val="1"/>
          <w:numId w:val="2"/>
        </w:numPr>
        <w:ind w:left="993" w:hanging="567"/>
        <w:outlineLvl w:val="2"/>
        <w:rPr>
          <w:b/>
          <w:sz w:val="28"/>
          <w:szCs w:val="28"/>
        </w:rPr>
      </w:pPr>
      <w:bookmarkStart w:id="108" w:name="_Toc1462126"/>
      <w:r w:rsidRPr="00F1605C">
        <w:rPr>
          <w:b/>
          <w:sz w:val="28"/>
          <w:szCs w:val="28"/>
        </w:rPr>
        <w:t xml:space="preserve"> </w:t>
      </w:r>
      <w:bookmarkStart w:id="109" w:name="_Toc3462711"/>
      <w:bookmarkStart w:id="110" w:name="_Toc6825075"/>
      <w:r w:rsidR="00717FBC" w:rsidRPr="00F1605C">
        <w:rPr>
          <w:b/>
          <w:sz w:val="28"/>
          <w:szCs w:val="28"/>
        </w:rPr>
        <w:t>Các công trình liên quan.</w:t>
      </w:r>
      <w:bookmarkEnd w:id="108"/>
      <w:bookmarkEnd w:id="109"/>
      <w:bookmarkEnd w:id="110"/>
    </w:p>
    <w:p w:rsidR="006929BE" w:rsidRDefault="006929BE" w:rsidP="004C478D">
      <w:pPr>
        <w:pStyle w:val="ListParagraph"/>
        <w:ind w:left="426" w:firstLine="567"/>
      </w:pPr>
      <w:r w:rsidRPr="009C073B">
        <w:t>Ozgur Koray Sahingoz</w:t>
      </w:r>
      <w:r>
        <w:t xml:space="preserve"> và công sự</w:t>
      </w:r>
      <w:r w:rsidRPr="009C073B">
        <w:t xml:space="preserve"> (2019)</w:t>
      </w:r>
      <w:r w:rsidR="00ED24EF">
        <w:fldChar w:fldCharType="begin"/>
      </w:r>
      <w:r w:rsidR="00A7365F">
        <w:instrText xml:space="preserve"> ADDIN ZOTERO_ITEM CSL_CITATION {"citationID":"mZJk1yWr","properties":{"formattedCitation":" [10]","plainCitation":" [10]","noteIndex":0},"citationItems":[{"id":92,"uris":["http://zotero.org/users/4557404/items/J3ECFBWD"],"uri":["http://zotero.org/users/4557404/items/J3ECFBWD"],"itemData":{"id":92,"type":"article-journal","title":"Machine learning based phishing detection from URLs","container-title":"Expert Systems with Applications","page":"345-357","volume":"117","source":"Crossref","DOI":"10.1016/j.eswa.2018.09.029","ISSN":"09574174","language":"en","author":[{"family":"Sahingoz","given":"Ozgur Koray"},{"family":"Buber","given":"Ebubekir"},{"family":"Demir","given":"Onder"},{"family":"Diri","given":"Banu"}],"issued":{"date-parts":[["2019",3]]}}}],"schema":"https://github.com/citation-style-language/schema/raw/master/csl-citation.json"} </w:instrText>
      </w:r>
      <w:r w:rsidR="00ED24EF">
        <w:fldChar w:fldCharType="separate"/>
      </w:r>
      <w:r w:rsidR="00A7365F" w:rsidRPr="00A7365F">
        <w:t xml:space="preserve"> [10]</w:t>
      </w:r>
      <w:r w:rsidR="00ED24EF">
        <w:fldChar w:fldCharType="end"/>
      </w:r>
      <w:r w:rsidR="000D5C44" w:rsidRPr="000D5C44">
        <w:t xml:space="preserve"> </w:t>
      </w:r>
      <w:r>
        <w:t xml:space="preserve">đã giới thiệu một phương pháp phát hiện lừa đảo từ URL dựa trên học máy, </w:t>
      </w:r>
      <w:r w:rsidRPr="009C073B">
        <w:t>một hệ thống chống lừa đảo thời gian thực, sử dụng bảy thuật toán phân loại khác nhau và các tính năng dựa trên xử lý ngôn ngữ tự</w:t>
      </w:r>
      <w:r>
        <w:t xml:space="preserve"> nhiên </w:t>
      </w:r>
      <w:r w:rsidRPr="009C073B">
        <w:t>(Natural Language Processing)</w:t>
      </w:r>
      <w:r>
        <w:t xml:space="preserve">. </w:t>
      </w:r>
      <w:r w:rsidRPr="009C073B">
        <w:t xml:space="preserve">Hệ thống này có các đặc tính phân biệt sau đây với các nghiên cứu khác trong tài liệu: độc lập ngôn ngữ, sử dụng một lượng lớn dữ liệu lừa đảo và dữ liệu </w:t>
      </w:r>
      <w:r w:rsidR="008532CB">
        <w:t>hợp pháp</w:t>
      </w:r>
      <w:r w:rsidRPr="009C073B">
        <w:t xml:space="preserve">, thực thi thời gian thực, phát hiện các trang web mới, độc lập với các dịch vụ của bên thứ ba và sử dụng các phân loại giàu tính năng. Để đo hiệu suất của hệ thống, một bộ dữ liệu mới được xây dựng và kết quả thử nghiệm được thử nghiệm trên hệ thống. Theo kết quả thử nghiệm và so sánh từ các thuật toán phân </w:t>
      </w:r>
      <w:r w:rsidR="005A77A9">
        <w:t xml:space="preserve">lớp </w:t>
      </w:r>
      <w:r w:rsidRPr="009C073B">
        <w:t>đã triển khai, thuậ</w:t>
      </w:r>
      <w:r w:rsidR="005A77A9">
        <w:t>t toán RF</w:t>
      </w:r>
      <w:r w:rsidRPr="009C073B">
        <w:t xml:space="preserve"> có các tính năng dựa trên NLP cho hiệu suất tốt nhất với tỷ lệ chính xác 97,98% để phát hiện các URL lừa đảo.</w:t>
      </w:r>
    </w:p>
    <w:p w:rsidR="00F5741B" w:rsidRPr="00981545" w:rsidRDefault="00F5741B" w:rsidP="004C478D">
      <w:pPr>
        <w:pStyle w:val="ListParagraph"/>
        <w:ind w:left="426" w:firstLine="567"/>
      </w:pPr>
      <w:r w:rsidRPr="006D2773">
        <w:t>Routhu Srinivasa Rao</w:t>
      </w:r>
      <w:r w:rsidR="006929BE">
        <w:t xml:space="preserve"> và </w:t>
      </w:r>
      <w:r w:rsidR="006929BE" w:rsidRPr="006929BE">
        <w:t>Alwyn Roshan</w:t>
      </w:r>
      <w:r w:rsidR="006929BE">
        <w:t xml:space="preserve"> Pais</w:t>
      </w:r>
      <w:r w:rsidR="006532A7">
        <w:t xml:space="preserve"> </w:t>
      </w:r>
      <w:r w:rsidRPr="006D2773">
        <w:t>(2018</w:t>
      </w:r>
      <w:r w:rsidR="00234C2D">
        <w:t>)</w:t>
      </w:r>
      <w:r w:rsidR="00ED24EF">
        <w:fldChar w:fldCharType="begin"/>
      </w:r>
      <w:r w:rsidR="00A7365F">
        <w:instrText xml:space="preserve"> ADDIN ZOTERO_ITEM CSL_CITATION {"citationID":"E74qtlVQ","properties":{"formattedCitation":" [11]","plainCitation":" [11]","noteIndex":0},"citationItems":[{"id":100,"uris":["http://zotero.org/users/4557404/items/R7WKCJLK"],"uri":["http://zotero.org/users/4557404/items/R7WKCJLK"],"itemData":{"id":100,"type":"article-journal","title":"Detection of phishing websites using an efficient feature-based machine learning framework","container-title":"Neural Computing and Applications","source":"Crossref","URL":"http://link.springer.com/10.1007/s00521-017-3305-0","DOI":"10.1007/s00521-017-3305-0","ISSN":"0941-0643, 1433-3058","language":"en","author":[{"family":"Rao","given":"Routhu Srinivasa"},{"family":"Pais","given":"Alwyn Roshan"}],"issued":{"date-parts":[["2018",1,6]]},"accessed":{"date-parts":[["2019",2,22]]}}}],"schema":"https://github.com/citation-style-language/schema/raw/master/csl-citation.json"} </w:instrText>
      </w:r>
      <w:r w:rsidR="00ED24EF">
        <w:fldChar w:fldCharType="separate"/>
      </w:r>
      <w:r w:rsidR="00A7365F" w:rsidRPr="00A7365F">
        <w:t xml:space="preserve"> [11]</w:t>
      </w:r>
      <w:r w:rsidR="00ED24EF">
        <w:fldChar w:fldCharType="end"/>
      </w:r>
      <w:r w:rsidR="00234C2D">
        <w:t xml:space="preserve"> </w:t>
      </w:r>
      <w:r w:rsidR="006929BE">
        <w:t xml:space="preserve">đã giới thiệu </w:t>
      </w:r>
      <w:r w:rsidR="008F5BBA">
        <w:t>một phương pháp phát hiện lừa đảo trang web dựa trên tính năng hiện quả của học máy.</w:t>
      </w:r>
      <w:r w:rsidRPr="006D2773">
        <w:t xml:space="preserve"> Trong bài báo này, </w:t>
      </w:r>
      <w:r w:rsidR="008F5BBA">
        <w:t xml:space="preserve">ông đã </w:t>
      </w:r>
      <w:r w:rsidRPr="006D2773">
        <w:t>đề xuất một mô hình phân loại mới, dựa trên các tính năng heuristic được trích xuất từ ​​</w:t>
      </w:r>
      <w:r w:rsidRPr="006D2773">
        <w:lastRenderedPageBreak/>
        <w:t xml:space="preserve">URL, mã nguồn và dịch vụ của bên thứ ba để khắc phục nhược điểm của các kỹ thuật chống lừa đảo hiện có. Mô hình đã được đánh giá bằng tám thuật toán học máy khác nhau và trong đó, thuật toán </w:t>
      </w:r>
      <w:r w:rsidR="005A77A9">
        <w:t xml:space="preserve">RF </w:t>
      </w:r>
      <w:r w:rsidRPr="006D2773">
        <w:t>hoạt động tốt nhất với độ</w:t>
      </w:r>
      <w:r>
        <w:t xml:space="preserve"> chính xác 99.</w:t>
      </w:r>
      <w:r w:rsidRPr="006D2773">
        <w:t>31%. Các thí nghiệm được lặp lại với các phân loại rừng ngẫu nhiên khác nhau để tìm ra phân loại tốt nhất để phát hiện trang web lừa đảo.</w:t>
      </w:r>
      <w:r w:rsidR="00611FF2">
        <w:t xml:space="preserve"> Phân loại</w:t>
      </w:r>
      <w:r w:rsidRPr="006D2773">
        <w:t xml:space="preserve"> </w:t>
      </w:r>
      <w:r w:rsidR="00611FF2">
        <w:t>PCA-RF</w:t>
      </w:r>
      <w:r w:rsidRPr="006D2773">
        <w:t xml:space="preserve"> đã thực hiện tốt nhất trong số tất cả các oRF</w:t>
      </w:r>
      <w:r w:rsidR="007C23EE">
        <w:t>s</w:t>
      </w:r>
      <w:r w:rsidRPr="006D2773">
        <w:t xml:space="preserve"> với độ</w:t>
      </w:r>
      <w:r>
        <w:t xml:space="preserve"> chính xác 99.</w:t>
      </w:r>
      <w:r w:rsidRPr="006D2773">
        <w:t xml:space="preserve">55%. </w:t>
      </w:r>
      <w:r w:rsidR="008F5BBA">
        <w:t xml:space="preserve"> K</w:t>
      </w:r>
      <w:r w:rsidRPr="006D2773">
        <w:t>ết quả</w:t>
      </w:r>
      <w:r w:rsidR="008F5BBA">
        <w:t xml:space="preserve"> được so sánh</w:t>
      </w:r>
      <w:r w:rsidRPr="006D2773">
        <w:t xml:space="preserve"> với các mô hình cơ sở</w:t>
      </w:r>
      <w:r w:rsidR="00611FF2">
        <w:t xml:space="preserve"> </w:t>
      </w:r>
      <w:r w:rsidR="008F5BBA">
        <w:t xml:space="preserve">cho thấy kết quả </w:t>
      </w:r>
      <w:r w:rsidRPr="006D2773">
        <w:t>của chúng tôi vượt trội so vớ</w:t>
      </w:r>
      <w:r w:rsidR="008F5BBA">
        <w:t>i phương pháp này</w:t>
      </w:r>
      <w:r w:rsidRPr="006D2773">
        <w:t>.</w:t>
      </w:r>
    </w:p>
    <w:p w:rsidR="00527B39" w:rsidRPr="00981545" w:rsidRDefault="000E4479" w:rsidP="004C478D">
      <w:pPr>
        <w:pStyle w:val="ListParagraph"/>
        <w:ind w:left="426" w:firstLine="567"/>
      </w:pPr>
      <w:r w:rsidRPr="000E4479">
        <w:t>Shinelle Hutchinson</w:t>
      </w:r>
      <w:r>
        <w:t xml:space="preserve"> </w:t>
      </w:r>
      <w:r w:rsidR="008F5BBA">
        <w:t>và cộng sự (2018)</w:t>
      </w:r>
      <w:r w:rsidR="00ED24EF">
        <w:fldChar w:fldCharType="begin"/>
      </w:r>
      <w:r w:rsidR="00ED24EF">
        <w:instrText xml:space="preserve"> ADDIN ZOTERO_ITEM CSL_CITATION {"citationID":"p0zSA8Tx","properties":{"formattedCitation":" [9]","plainCitation":" [9]","dontUpdate":true,"noteIndex":0},"citationItems":[{"id":89,"uris":["http://zotero.org/users/4557404/items/IZP7FJGT"],"uri":["http://zotero.org/users/4557404/items/IZP7FJGT"],"itemData":{"id":89,"type":"chapter","title":"Detecting Phishing Websites with Random Forest","container-title":"Machine Learning and Intelligent Communications","publisher":"Springer International Publishing","publisher-place":"Cham","page":"470-479","volume":"251","source":"Crossref","event-place":"Cham","URL":"http://link.springer.com/10.1007/978-3-030-00557-3_46","ISBN":"978-3-030-00556-6","note":"DOI: 10.1007/978-3-030-00557-3_46","editor":[{"family":"Meng","given":"Limin"},{"family":"Zhang","given":"Yan"}],"author":[{"family":"Hutchinson","given":"Shinelle"},{"family":"Zhang","given":"Zhaohe"},{"family":"Liu","given":"Qingzhong"}],"issued":{"date-parts":[["2018"]]},"accessed":{"date-parts":[["2019",2,22]]}}}],"schema":"https://github.com/citation-style-language/schema/raw/master/csl-citation.json"} </w:instrText>
      </w:r>
      <w:r w:rsidR="00ED24EF">
        <w:fldChar w:fldCharType="separate"/>
      </w:r>
      <w:r w:rsidR="00ED24EF">
        <w:t xml:space="preserve"> [10</w:t>
      </w:r>
      <w:r w:rsidR="00ED24EF" w:rsidRPr="00ED24EF">
        <w:t>]</w:t>
      </w:r>
      <w:r w:rsidR="00ED24EF">
        <w:fldChar w:fldCharType="end"/>
      </w:r>
      <w:r w:rsidR="00234C2D">
        <w:t xml:space="preserve"> </w:t>
      </w:r>
      <w:r w:rsidR="008F5BBA">
        <w:t xml:space="preserve">đã giới thiệu phương pháp phát hiện Website lừa đảo dựa trên mô hình phân lớp Random Forest. </w:t>
      </w:r>
      <w:r w:rsidR="00527B39" w:rsidRPr="00981545">
        <w:t xml:space="preserve">Trong bài báo này, </w:t>
      </w:r>
      <w:r w:rsidR="008F5BBA">
        <w:t xml:space="preserve">họ đã </w:t>
      </w:r>
      <w:r w:rsidR="00527B39" w:rsidRPr="00981545">
        <w:t xml:space="preserve">phân tích phát hiện lừa đảo dựa trên web bằng cách sử dụng </w:t>
      </w:r>
      <w:r w:rsidR="00611FF2">
        <w:t>RF</w:t>
      </w:r>
      <w:r w:rsidR="008F5BBA">
        <w:t xml:space="preserve"> bằng một số</w:t>
      </w:r>
      <w:r w:rsidR="00527B39" w:rsidRPr="00981545">
        <w:t xml:space="preserve"> tính năng URL quan trọ</w:t>
      </w:r>
      <w:r w:rsidR="008F5BBA">
        <w:t xml:space="preserve">ng, các tính năng này được </w:t>
      </w:r>
      <w:r w:rsidR="00527B39" w:rsidRPr="00981545">
        <w:t>xác định và nghiên cứ</w:t>
      </w:r>
      <w:r w:rsidR="008F5BBA">
        <w:t>u</w:t>
      </w:r>
      <w:r w:rsidR="00527B39" w:rsidRPr="00981545">
        <w:t xml:space="preserve"> cho thấy hiệu</w:t>
      </w:r>
      <w:r w:rsidR="008F5BBA">
        <w:t xml:space="preserve"> quả và hiệu</w:t>
      </w:r>
      <w:r w:rsidR="00527B39" w:rsidRPr="00981545">
        <w:t xml:space="preserve"> suất phát hiện được cải thiện.</w:t>
      </w:r>
    </w:p>
    <w:p w:rsidR="00981545" w:rsidRDefault="006532A7" w:rsidP="004C478D">
      <w:pPr>
        <w:pStyle w:val="ListParagraph"/>
        <w:ind w:left="426" w:firstLine="567"/>
      </w:pPr>
      <w:r>
        <w:t>S.Jagadeesan (2018)</w:t>
      </w:r>
      <w:r w:rsidR="00ED24EF">
        <w:fldChar w:fldCharType="begin"/>
      </w:r>
      <w:r w:rsidR="00A7365F">
        <w:instrText xml:space="preserve"> ADDIN ZOTERO_ITEM CSL_CITATION {"citationID":"KGKpPkhO","properties":{"formattedCitation":" [13]","plainCitation":" [13]","noteIndex":0},"citationItems":[{"id":91,"uris":["http://zotero.org/users/4557404/items/NPRHEY9G"],"uri":["http://zotero.org/users/4557404/items/NPRHEY9G"],"itemData":{"id":91,"type":"article-journal","title":"URL Phishing Analysis using Random Forest","page":"6","source":"Zotero","abstract":"Phishing is quite a popular form of cyber-attacks these days in which the user is made to visit illegitimate websites. In these websites, the user can be tricked into revealing his sensitive information such as username, passwords, bank details, card details, etc. Thus, it has been used quite a lot by phishers to obtain a user’s credentials. The phishing URLs look almost similar to the legitimate ones but actually differ in some respect. In our method, we make use of only the information about the URL of a website to determine whether the website is a phishing website or not. Thus, there is no need of actually visiting a website to determine whether it is phishing or not. This also allows the user to not visit the phishing websites and expose themselves to malicious codes that it may carry. Also, we discuss how meta data of the URLs can be used to determine whether the URL is phishing or not. Random forest and SVM algorithms can then be applied to a dataset having such features that contain the meta data of the URLs. Random forest algorithm offers the advantage of not overfitting the data as well.","language":"en","author":[{"family":"Jagadeesan","given":"S"}],"issued":{"date-parts":[["2018"]]}}}],"schema":"https://github.com/citation-style-language/schema/raw/master/csl-citation.json"} </w:instrText>
      </w:r>
      <w:r w:rsidR="00ED24EF">
        <w:fldChar w:fldCharType="separate"/>
      </w:r>
      <w:r w:rsidR="00A7365F" w:rsidRPr="00A7365F">
        <w:t xml:space="preserve"> [13]</w:t>
      </w:r>
      <w:r w:rsidR="00ED24EF">
        <w:fldChar w:fldCharType="end"/>
      </w:r>
      <w:r w:rsidR="000D5C44" w:rsidRPr="000D5C44">
        <w:t xml:space="preserve"> </w:t>
      </w:r>
      <w:r w:rsidR="00AA2572">
        <w:t xml:space="preserve">đã giới thiệu phương pháp phân tích lừa đảo URL bằng cách sử dụng </w:t>
      </w:r>
      <w:r w:rsidR="00611FF2">
        <w:t>R</w:t>
      </w:r>
      <w:r w:rsidR="00294FF5">
        <w:t xml:space="preserve">andom </w:t>
      </w:r>
      <w:r w:rsidR="00611FF2">
        <w:t>F</w:t>
      </w:r>
      <w:r w:rsidR="00294FF5">
        <w:t>orest</w:t>
      </w:r>
      <w:r w:rsidR="00981545" w:rsidRPr="00981545">
        <w:t>. Trong phương pháp của</w:t>
      </w:r>
      <w:r w:rsidR="00611FF2">
        <w:t xml:space="preserve"> Jagadeesan</w:t>
      </w:r>
      <w:r w:rsidR="00981545" w:rsidRPr="00981545">
        <w:t xml:space="preserve">, </w:t>
      </w:r>
      <w:r w:rsidR="00611FF2">
        <w:t xml:space="preserve">ông </w:t>
      </w:r>
      <w:r w:rsidR="00981545" w:rsidRPr="00981545">
        <w:t xml:space="preserve">chỉ sử dụng thông tin về URL của trang web để xác định xem trang web đó có phải là trang web lừa đảo hay </w:t>
      </w:r>
      <w:r w:rsidR="008532CB">
        <w:t>hợp pháp</w:t>
      </w:r>
      <w:r w:rsidR="00981545" w:rsidRPr="00981545">
        <w:t xml:space="preserve">. Do đó, không cần thực sự truy cập một trang web để xác định xem nó có lừa đảo hay không. Điều này cũng cho phép người dùng không truy cập các trang web lừa đảo và tiếp xúc với các mã độc hại mà nó có thể mang </w:t>
      </w:r>
      <w:proofErr w:type="gramStart"/>
      <w:r w:rsidR="00981545" w:rsidRPr="00981545">
        <w:t>theo</w:t>
      </w:r>
      <w:proofErr w:type="gramEnd"/>
      <w:r w:rsidR="00981545" w:rsidRPr="00981545">
        <w:t xml:space="preserve">. Ngoài ra, </w:t>
      </w:r>
      <w:r w:rsidR="00611FF2">
        <w:t>Jagadeesan</w:t>
      </w:r>
      <w:r w:rsidR="00611FF2" w:rsidRPr="00981545">
        <w:t xml:space="preserve"> </w:t>
      </w:r>
      <w:r w:rsidR="00981545" w:rsidRPr="00981545">
        <w:t>thảo luận về cách dữ liệu</w:t>
      </w:r>
      <w:r w:rsidR="00B3017C">
        <w:t xml:space="preserve"> </w:t>
      </w:r>
      <w:proofErr w:type="gramStart"/>
      <w:r w:rsidR="00B3017C">
        <w:t>meta</w:t>
      </w:r>
      <w:proofErr w:type="gramEnd"/>
      <w:r w:rsidR="00981545" w:rsidRPr="00981545">
        <w:t xml:space="preserve"> của các URL có thể được sử dụng để xác định xem URL</w:t>
      </w:r>
      <w:r w:rsidR="00B3017C">
        <w:t xml:space="preserve"> như thế nào</w:t>
      </w:r>
      <w:r w:rsidR="00981545" w:rsidRPr="00981545">
        <w:t xml:space="preserve">. Các thuật toán </w:t>
      </w:r>
      <w:r w:rsidR="00B3017C">
        <w:t xml:space="preserve">RF </w:t>
      </w:r>
      <w:r w:rsidR="00981545" w:rsidRPr="00981545">
        <w:t xml:space="preserve">và SVM sau đó có thể được áp dụng cho một tập dữ liệu có các tính năng như vậy có chứa dữ liệu </w:t>
      </w:r>
      <w:proofErr w:type="gramStart"/>
      <w:r w:rsidR="00611FF2">
        <w:t>meta</w:t>
      </w:r>
      <w:proofErr w:type="gramEnd"/>
      <w:r w:rsidR="00611FF2" w:rsidRPr="00981545">
        <w:t xml:space="preserve"> của các URL</w:t>
      </w:r>
      <w:r w:rsidR="00981545" w:rsidRPr="00981545">
        <w:t>. Thuậ</w:t>
      </w:r>
      <w:r w:rsidR="00B3017C">
        <w:t>t toán RF</w:t>
      </w:r>
      <w:r w:rsidR="00981545" w:rsidRPr="00981545">
        <w:t xml:space="preserve"> cung cấp lợi thế của việc không cung cấp quá nhiều dữ liệu.</w:t>
      </w:r>
    </w:p>
    <w:p w:rsidR="002173ED" w:rsidRDefault="002173ED" w:rsidP="004C478D">
      <w:pPr>
        <w:pStyle w:val="ListParagraph"/>
        <w:ind w:left="426" w:firstLine="567"/>
      </w:pPr>
      <w:r w:rsidRPr="002173ED">
        <w:t>Ebubekir Buber, Banu Diri và Ozgur Koray Sahingoz (2017)</w:t>
      </w:r>
      <w:r w:rsidR="00ED24EF">
        <w:fldChar w:fldCharType="begin"/>
      </w:r>
      <w:r w:rsidR="00A7365F">
        <w:instrText xml:space="preserve"> ADDIN ZOTERO_ITEM CSL_CITATION {"citationID":"FFpZXcZr","properties":{"formattedCitation":" [14]","plainCitation":" [14]","noteIndex":0},"citationItems":[{"id":112,"uris":["http://zotero.org/users/4557404/items/S27Y7PRT"],"uri":["http://zotero.org/users/4557404/items/S27Y7PRT"],"itemData":{"id":112,"type":"paper-conference","title":"Detecting phishing attacks from URL by using NLP techniques","container-title":"2017 International Conference on Computer Science and Engineering (UBMK)","publisher":"IEEE","publisher-place":"Antalya","page":"337-342","source":"Crossref","event":"2017 International Conference on Computer Science and Engineering (UBMK)","event-place":"Antalya","URL":"http://ieeexplore.ieee.org/document/8093406/","DOI":"10.1109/UBMK.2017.8093406","ISBN":"978-1-5386-0930-9","author":[{"family":"Buber","given":"Ebubekir"},{"family":"Diri","given":"Banu"},{"family":"Sahingoz","given":"Ozgur Koray"}],"issued":{"date-parts":[["2017",10]]},"accessed":{"date-parts":[["2019",2,25]]}}}],"schema":"https://github.com/citation-style-language/schema/raw/master/csl-citation.json"} </w:instrText>
      </w:r>
      <w:r w:rsidR="00ED24EF">
        <w:fldChar w:fldCharType="separate"/>
      </w:r>
      <w:r w:rsidR="00A7365F" w:rsidRPr="00A7365F">
        <w:t xml:space="preserve"> [14]</w:t>
      </w:r>
      <w:r w:rsidR="00ED24EF">
        <w:fldChar w:fldCharType="end"/>
      </w:r>
      <w:r w:rsidRPr="002173ED">
        <w:t xml:space="preserve"> đã giới thiệu phương pháp hiện các cuộc tấn công lừa đảo từ URL bằng cách sử dụng các kỹ thuật NLP</w:t>
      </w:r>
      <w:r>
        <w:t xml:space="preserve">. </w:t>
      </w:r>
      <w:r w:rsidRPr="00240950">
        <w:t xml:space="preserve">Trong nghiên cứu này, trước tiên, các đặc điểm của loại tấn công này được giải thích, và sau đó một hệ thống dựa trên máy học được đề xuất để phát hiện ra chúng. Trong hệ thống được đề xuất, một số tính năng đã được trích xuất bằng cách sử dụng các kỹ thuật </w:t>
      </w:r>
      <w:r>
        <w:t>NLP</w:t>
      </w:r>
      <w:r w:rsidRPr="00240950">
        <w:t xml:space="preserve">. Hệ thống được triển khai bằng cách kiểm tra các URL được sử dụng trong Tấn công lừa đảo trước khi mở chúng bằng cách sử dụng một số tính năng được trích xuất. Nhiều thử nghiệm đã được áp dụng cho hệ thống được tạo và có thể thấy rằng thuật toán tốt nhất trong số các thử nghiệm là thuật toán </w:t>
      </w:r>
      <w:r>
        <w:t>RF</w:t>
      </w:r>
      <w:r w:rsidRPr="00240950">
        <w:t xml:space="preserve"> với tỷ lệ</w:t>
      </w:r>
      <w:r>
        <w:t xml:space="preserve"> thành công là 89.</w:t>
      </w:r>
      <w:r w:rsidRPr="00240950">
        <w:t>9</w:t>
      </w:r>
      <w:r>
        <w:t>0</w:t>
      </w:r>
      <w:r w:rsidRPr="00240950">
        <w:t>%.</w:t>
      </w:r>
    </w:p>
    <w:p w:rsidR="00335A88" w:rsidRDefault="00335A88" w:rsidP="004C478D">
      <w:pPr>
        <w:pStyle w:val="ListParagraph"/>
        <w:ind w:left="426" w:firstLine="567"/>
      </w:pPr>
      <w:r w:rsidRPr="00335A88">
        <w:lastRenderedPageBreak/>
        <w:t xml:space="preserve">Shraddha Parekh </w:t>
      </w:r>
      <w:r w:rsidR="00B3017C">
        <w:t xml:space="preserve">và cộng sự </w:t>
      </w:r>
      <w:r w:rsidRPr="00335A88">
        <w:t>(2018)</w:t>
      </w:r>
      <w:r w:rsidR="00ED24EF">
        <w:fldChar w:fldCharType="begin"/>
      </w:r>
      <w:r w:rsidR="00A7365F">
        <w:instrText xml:space="preserve"> ADDIN ZOTERO_ITEM CSL_CITATION {"citationID":"zCnQwyNW","properties":{"formattedCitation":" [15]","plainCitation":" [15]","noteIndex":0},"citationItems":[{"id":97,"uris":["http://zotero.org/users/4557404/items/2628HV69"],"uri":["http://zotero.org/users/4557404/items/2628HV69"],"itemData":{"id":97,"type":"paper-conference","title":"A New Method for Detection of Phishing Websites: URL Detection","container-title":"2018 Second International Conference on Inventive Communication and Computational Technologies (ICICCT)","publisher":"IEEE","publisher-place":"Coimbatore","page":"949-952","source":"Crossref","event":"2018 Second International Conference on Inventive Communication and Computational Technologies (ICICCT)","event-place":"Coimbatore","URL":"https://ieeexplore.ieee.org/document/8473085/","DOI":"10.1109/ICICCT.2018.8473085","ISBN":"978-1-5386-1974-2","shortTitle":"A New Method for Detection of Phishing Websites","author":[{"family":"Parekh","given":"Shraddha"},{"family":"Parikh","given":"Dhwanil"},{"family":"Kotak","given":"Srushti"},{"family":"Sankhe","given":"Prof Smita"}],"issued":{"date-parts":[["2018",4]]},"accessed":{"date-parts":[["2019",2,22]]}}}],"schema":"https://github.com/citation-style-language/schema/raw/master/csl-citation.json"} </w:instrText>
      </w:r>
      <w:r w:rsidR="00ED24EF">
        <w:fldChar w:fldCharType="separate"/>
      </w:r>
      <w:r w:rsidR="00A7365F" w:rsidRPr="00A7365F">
        <w:t xml:space="preserve"> [15]</w:t>
      </w:r>
      <w:r w:rsidR="00ED24EF">
        <w:fldChar w:fldCharType="end"/>
      </w:r>
      <w:r w:rsidR="00234C2D">
        <w:t xml:space="preserve"> </w:t>
      </w:r>
      <w:r w:rsidR="00B3017C">
        <w:t>đã giới thiệu một phương pháp mới để phát hiện trang web lừa đảo bằng URL.</w:t>
      </w:r>
      <w:r w:rsidRPr="00335A88">
        <w:t xml:space="preserve"> Lừa đảo là một hoạt động bất </w:t>
      </w:r>
      <w:r w:rsidR="008532CB">
        <w:t>hợp pháp</w:t>
      </w:r>
      <w:r w:rsidRPr="00335A88">
        <w:t xml:space="preserve"> </w:t>
      </w:r>
      <w:r w:rsidR="00F573BE">
        <w:t xml:space="preserve">khiến </w:t>
      </w:r>
      <w:r w:rsidRPr="00335A88">
        <w:t xml:space="preserve">mọi người bị lừa vào các trang web sai bằng cách sử dụng các phương thức lừa đảo khác nhau. Mục đích của các trang web lừa đảo này là </w:t>
      </w:r>
      <w:r w:rsidR="00F573BE">
        <w:t>thu thập</w:t>
      </w:r>
      <w:r w:rsidRPr="00335A88">
        <w:t xml:space="preserve"> thông tin cá nhân hoặc các </w:t>
      </w:r>
      <w:r w:rsidR="00F573BE">
        <w:t xml:space="preserve">thông tin </w:t>
      </w:r>
      <w:r w:rsidRPr="00335A88">
        <w:t>tài chính khác vì lợi ích cá nhân hoặc lạm dụng. Khi công nghệ tiến bộ, các phương pháp lừa đảo được sử dụng cần phải được tiến bộ và cần có sự bảo mật tốt hơn và các cơ chế tốt hơn để ngăn chặn cũng như phát hiện các phương thức lừa đảo này. Trọng tâm chính của bài viết này là đưa ra một mô hình như một giải pháp để phát hiện các trang web lừa đảo bằng cách sử dụng phương pháp phát hiện URL bằng thuậ</w:t>
      </w:r>
      <w:r w:rsidR="00F573BE">
        <w:t xml:space="preserve">t toán </w:t>
      </w:r>
      <w:r w:rsidR="00611FF2">
        <w:t>RF</w:t>
      </w:r>
      <w:r w:rsidR="00F573BE">
        <w:t>.</w:t>
      </w:r>
    </w:p>
    <w:p w:rsidR="00F5741B" w:rsidRPr="00335A88" w:rsidRDefault="00F5741B" w:rsidP="004C478D">
      <w:pPr>
        <w:pStyle w:val="ListParagraph"/>
        <w:ind w:left="426" w:firstLine="567"/>
      </w:pPr>
      <w:r w:rsidRPr="00981545">
        <w:t>Abdulhamit Subasi</w:t>
      </w:r>
      <w:r w:rsidR="00F573BE">
        <w:t xml:space="preserve"> và cộng sự</w:t>
      </w:r>
      <w:r w:rsidRPr="00981545">
        <w:t xml:space="preserve"> (2017)</w:t>
      </w:r>
      <w:r w:rsidR="00ED24EF">
        <w:fldChar w:fldCharType="begin"/>
      </w:r>
      <w:r w:rsidR="00A7365F">
        <w:instrText xml:space="preserve"> ADDIN ZOTERO_ITEM CSL_CITATION {"citationID":"dpAifD8y","properties":{"formattedCitation":" [16]","plainCitation":" [16]","noteIndex":0},"citationItems":[{"id":87,"uris":["http://zotero.org/users/4557404/items/65SQAXC5"],"uri":["http://zotero.org/users/4557404/items/65SQAXC5"],"itemData":{"id":87,"type":"paper-conference","title":"Intelligent phishing website detection using random forest classifier","container-title":"2017 International Conference on Electrical and Computing Technologies and Applications (ICECTA)","page":"1-5","source":"IEEE Xplore","event":"2017 International Conference on Electrical and Computing Technologies and Applications (ICECTA)","abstract":"Phishing is defined as mimicking a creditable company's website aiming to take private information of a user. In order to eliminate phishing, different solutions proposed. However, only one single magic bullet cannot eliminate this threat completely. Data mining is a promising technique used to detect phishing attacks. In this paper, an intelligent system to detect phishing attacks is presented. We used different data mining techniques to decide categories of websites: legitimate or phishing. Different classifiers were used in order to construct accurate intelligent system for phishing website detection. Classification accuracy, area under receiver operating characteristic (ROC) curves (AUC) and F-measure is used to evaluate the performance of the data mining techniques. Results showed that Random Forest has outperformed best among the classification methods by achieving the highest accuracy 97.36%. Random forest runtimes are quite fast, and it can deal with different websites for phishing detection.","DOI":"10.1109/ICECTA.2017.8252051","author":[{"family":"Subasi","given":"Abdulhamit"},{"family":"Molah","given":"Esraa"},{"family":"Almkallawi","given":"Fatin"},{"family":"Chaudhery","given":"Touseef J"}],"issued":{"date-parts":[["2017",11]]}}}],"schema":"https://github.com/citation-style-language/schema/raw/master/csl-citation.json"} </w:instrText>
      </w:r>
      <w:r w:rsidR="00ED24EF">
        <w:fldChar w:fldCharType="separate"/>
      </w:r>
      <w:r w:rsidR="00A7365F" w:rsidRPr="00A7365F">
        <w:t xml:space="preserve"> [16]</w:t>
      </w:r>
      <w:r w:rsidR="00ED24EF">
        <w:fldChar w:fldCharType="end"/>
      </w:r>
      <w:r w:rsidR="00234C2D">
        <w:t xml:space="preserve"> </w:t>
      </w:r>
      <w:r w:rsidR="00F573BE">
        <w:t xml:space="preserve">đã giới thiệu phương pháp phát hiện lừa đảo thông minh bằng cách sử dụng phân loại </w:t>
      </w:r>
      <w:r w:rsidR="00294FF5">
        <w:t>Random Forest</w:t>
      </w:r>
      <w:r w:rsidR="00F573BE">
        <w:t>.</w:t>
      </w:r>
      <w:r w:rsidRPr="00981545">
        <w:t xml:space="preserve"> </w:t>
      </w:r>
      <w:r w:rsidR="00F573BE">
        <w:t>Trang web lừa đảo</w:t>
      </w:r>
      <w:r w:rsidRPr="00981545">
        <w:t xml:space="preserve"> được định nghĩa là bắt chước một trang web của công ty có uy tín, nhằm mục đích lấy thông tin cá nhân của người dùng. Đã có nhiều giải pháp khác nhau được để xuất để loại bỏ việc lừa đảo. Tuy nhiên, không thể loại bỏ hoàn toàn mối đe dọa này. Khai phá dữ liệu là một kỹ thuật đầy hứa hẹn được sử dụng để phát hiện các cuộc tấn công lừa đảo. Trong bài báo này, một hệ thống thông minh để phát hiện các cuộc tấn công lừa đảo được trình bày.  </w:t>
      </w:r>
      <w:r w:rsidR="00611FF2" w:rsidRPr="00981545">
        <w:t>Abdulhamit Subasi</w:t>
      </w:r>
      <w:r w:rsidR="00611FF2">
        <w:t xml:space="preserve"> và cộng sự </w:t>
      </w:r>
      <w:r w:rsidRPr="00981545">
        <w:t xml:space="preserve">đã sử dụng các kỹ thuật khai thác dữ liệu khác nhau để quyết định các loại trang web: </w:t>
      </w:r>
      <w:r w:rsidR="008532CB">
        <w:t>hợp pháp</w:t>
      </w:r>
      <w:r w:rsidRPr="00981545">
        <w:t xml:space="preserve"> hoặc lừa đảo. Các phân loại khác nhau đã được sử dụng để xây dựng hệ thống thông minh chính xác để phát hiện trang web lừa đảo. Độ chính xác phân loại, diện tích dưới các đường cong</w:t>
      </w:r>
      <w:r w:rsidR="002221AF">
        <w:t xml:space="preserve"> ROC</w:t>
      </w:r>
      <w:r w:rsidRPr="00981545">
        <w:t xml:space="preserve"> và F-measure được sử dụng để đánh giá hiệu suất của các kỹ thuậ</w:t>
      </w:r>
      <w:r w:rsidR="00C02891">
        <w:t>t khai phá</w:t>
      </w:r>
      <w:r w:rsidRPr="00981545">
        <w:t xml:space="preserve"> dữ liệu. Kết quả cho thấy </w:t>
      </w:r>
      <w:r w:rsidR="002221AF">
        <w:t>RF</w:t>
      </w:r>
      <w:r w:rsidRPr="00981545">
        <w:t xml:space="preserve"> đã vượt trội nhất trong số các phương pháp phân loại bằng cách đạt được độ chính xác cao nhấ</w:t>
      </w:r>
      <w:r>
        <w:t>t 97.</w:t>
      </w:r>
      <w:r w:rsidRPr="00981545">
        <w:t xml:space="preserve">36%. Thời gian </w:t>
      </w:r>
      <w:r w:rsidR="002221AF">
        <w:t>RF</w:t>
      </w:r>
      <w:r w:rsidR="00C02891">
        <w:t xml:space="preserve"> </w:t>
      </w:r>
      <w:r w:rsidRPr="00981545">
        <w:t>khá nhanh và có thể xử lý các trang web khác nhau để phát hiện lừa đảo.</w:t>
      </w:r>
    </w:p>
    <w:p w:rsidR="006D2773" w:rsidRDefault="006532A7" w:rsidP="004C478D">
      <w:pPr>
        <w:pStyle w:val="ListParagraph"/>
        <w:ind w:left="426" w:firstLine="567"/>
      </w:pPr>
      <w:r>
        <w:t>Lee Jin Lee</w:t>
      </w:r>
      <w:r w:rsidR="00C02891">
        <w:t>, Doo Ho Park và Chang Hoon Lee</w:t>
      </w:r>
      <w:r>
        <w:t xml:space="preserve"> (2015)</w:t>
      </w:r>
      <w:r w:rsidR="00ED24EF">
        <w:fldChar w:fldCharType="begin"/>
      </w:r>
      <w:r w:rsidR="00A7365F">
        <w:instrText xml:space="preserve"> ADDIN ZOTERO_ITEM CSL_CITATION {"citationID":"6VB3pHLr","properties":{"formattedCitation":" [17]","plainCitation":" [17]","noteIndex":0},"citationItems":[{"id":99,"uris":["http://zotero.org/users/4557404/items/LI4BTGUW"],"uri":["http://zotero.org/users/4557404/items/LI4BTGUW"],"itemData":{"id":99,"type":"article-journal","title":"Phishing Detection Methodology Using Web Sites Heuristic","container-title":"KIPS Transactions on Computer and Communication Systems","page":"349-360","volume":"4","issue":"10","source":"Crossref","abstract":"In recent year, phishing attacks are flooding with services based on the web technology. Phishing is affecting online security significantly day by day with the vulnerability of web pages. To prevent phishing attacks, a lot of anti-phishing techniques has been made with their own advantages and dis-advantages respectively, but the phishing attack has not been eradicated completely yet. In this paper, we have studied phishing in detail and categorize a process of phishing attack in two parts - Landing-phase, Attack-phase. In addition, we propose an phishing detection methodology based on web sites heuristic. To extract web sites features, we focus on URL and source codes of web sites. To evaluate performance of the suggested method, set up an experiment and analyze its results. Our methodology indicates the detection accuracy of 98.9% with random forest algorithm. The evaluation of proof-ofconcept reveals that web site features can be used for phishing detection.","DOI":"10.3745/KTCCS.2015.4.10.349","ISSN":"2287-5891","language":"ko","author":[{"family":"Lee","given":"Jin Lee"},{"family":"Park","given":"Doo Ho"},{"family":"Lee","given":"Chang Hoon"}],"issued":{"date-parts":[["2015",10,31]]}}}],"schema":"https://github.com/citation-style-language/schema/raw/master/csl-citation.json"} </w:instrText>
      </w:r>
      <w:r w:rsidR="00ED24EF">
        <w:fldChar w:fldCharType="separate"/>
      </w:r>
      <w:r w:rsidR="00A7365F" w:rsidRPr="00A7365F">
        <w:t xml:space="preserve"> [17]</w:t>
      </w:r>
      <w:r w:rsidR="00ED24EF">
        <w:fldChar w:fldCharType="end"/>
      </w:r>
      <w:r w:rsidR="00234C2D">
        <w:t xml:space="preserve"> </w:t>
      </w:r>
      <w:r w:rsidR="00C02891">
        <w:t xml:space="preserve">đã giới thiệu phương pháp phát hiện lừa đảo </w:t>
      </w:r>
      <w:r w:rsidR="00C44AF6">
        <w:t>bằng cách sử dụng trang Web Heuristic.</w:t>
      </w:r>
      <w:r w:rsidR="006D2773" w:rsidRPr="006D2773">
        <w:t xml:space="preserve"> Trong năm gần đây, các cuộc tấn công lừa đảo đang tràn ngập các dịch vụ dựa trên công nghệ</w:t>
      </w:r>
      <w:r w:rsidR="00C44AF6">
        <w:t xml:space="preserve"> W</w:t>
      </w:r>
      <w:r w:rsidR="006D2773" w:rsidRPr="006D2773">
        <w:t>eb. Lừa đảo đang ảnh hưởng đáng kể đến bảo mật trực tuyến từng ngày với lỗ hổng củ</w:t>
      </w:r>
      <w:r w:rsidR="00C44AF6">
        <w:t>a các trang W</w:t>
      </w:r>
      <w:r w:rsidR="006D2773" w:rsidRPr="006D2773">
        <w:t xml:space="preserve">eb. Để ngăn chặn các cuộc tấn công lừa đảo, rất nhiều kỹ thuật chống lừa đảo đã được thực hiện với lợi thế riêng nhưng cuộc tấn công lừa đảo vẫn chưa bị xóa bỏ hoàn toàn. Trong bài báo này, </w:t>
      </w:r>
      <w:r w:rsidR="002221AF">
        <w:t xml:space="preserve">họ </w:t>
      </w:r>
      <w:r w:rsidR="006D2773" w:rsidRPr="006D2773">
        <w:t xml:space="preserve">đã nghiên cứu chi tiết về lừa đảo và phân loại một quá trình tấn công lừa đảo </w:t>
      </w:r>
      <w:proofErr w:type="gramStart"/>
      <w:r w:rsidR="006D2773" w:rsidRPr="006D2773">
        <w:t>theo</w:t>
      </w:r>
      <w:proofErr w:type="gramEnd"/>
      <w:r w:rsidR="006D2773" w:rsidRPr="006D2773">
        <w:t xml:space="preserve"> hai phần - Giai đoạ</w:t>
      </w:r>
      <w:r w:rsidR="00925CEB">
        <w:t>n hạ cánh (</w:t>
      </w:r>
      <w:r w:rsidR="00925CEB" w:rsidRPr="00925CEB">
        <w:rPr>
          <w:rFonts w:hint="eastAsia"/>
        </w:rPr>
        <w:t>Landing-phase</w:t>
      </w:r>
      <w:r w:rsidR="00925CEB" w:rsidRPr="00925CEB">
        <w:t>)</w:t>
      </w:r>
      <w:r w:rsidR="006D2773" w:rsidRPr="006D2773">
        <w:t>, Giai đoạn tấn công</w:t>
      </w:r>
      <w:r w:rsidR="00925CEB">
        <w:t xml:space="preserve"> (</w:t>
      </w:r>
      <w:r w:rsidR="00925CEB" w:rsidRPr="00925CEB">
        <w:rPr>
          <w:rFonts w:hint="eastAsia"/>
        </w:rPr>
        <w:t>Attack-phase</w:t>
      </w:r>
      <w:r w:rsidR="00925CEB" w:rsidRPr="00925CEB">
        <w:t>)</w:t>
      </w:r>
      <w:r w:rsidR="006D2773" w:rsidRPr="006D2773">
        <w:t xml:space="preserve">. Ngoài ra, </w:t>
      </w:r>
      <w:r w:rsidR="002221AF">
        <w:t xml:space="preserve">họ </w:t>
      </w:r>
      <w:r w:rsidR="006D2773" w:rsidRPr="006D2773">
        <w:t xml:space="preserve">đề xuất một phương </w:t>
      </w:r>
      <w:r w:rsidR="006D2773" w:rsidRPr="006D2773">
        <w:lastRenderedPageBreak/>
        <w:t>pháp phát hiện lừa đảo dự</w:t>
      </w:r>
      <w:r w:rsidR="00925CEB">
        <w:t>a trên các trang Web H</w:t>
      </w:r>
      <w:r w:rsidR="002221AF">
        <w:t>euristic</w:t>
      </w:r>
      <w:r w:rsidR="006D2773" w:rsidRPr="006D2773">
        <w:t xml:space="preserve">. Phương pháp </w:t>
      </w:r>
      <w:r w:rsidR="002221AF">
        <w:t>này</w:t>
      </w:r>
      <w:r w:rsidR="006D2773" w:rsidRPr="006D2773">
        <w:t xml:space="preserve"> cho thấy độ chính xác phát hiệ</w:t>
      </w:r>
      <w:r w:rsidR="00F5741B">
        <w:t>n là 98.</w:t>
      </w:r>
      <w:r w:rsidR="006D2773" w:rsidRPr="006D2773">
        <w:t>9</w:t>
      </w:r>
      <w:r w:rsidR="00F5741B">
        <w:t>0</w:t>
      </w:r>
      <w:r w:rsidR="006D2773" w:rsidRPr="006D2773">
        <w:t xml:space="preserve">% với thuật toán </w:t>
      </w:r>
      <w:r w:rsidR="002221AF">
        <w:t>RF.</w:t>
      </w:r>
    </w:p>
    <w:p w:rsidR="006374BF" w:rsidRDefault="006374BF" w:rsidP="004C478D">
      <w:pPr>
        <w:pStyle w:val="ListParagraph"/>
        <w:ind w:left="426" w:firstLine="567"/>
      </w:pPr>
      <w:r w:rsidRPr="006374BF">
        <w:t>Kang Leng Chiew</w:t>
      </w:r>
      <w:r w:rsidR="00925CEB">
        <w:t xml:space="preserve"> và cộng sự</w:t>
      </w:r>
      <w:r w:rsidRPr="006374BF">
        <w:t xml:space="preserve"> (2019)</w:t>
      </w:r>
      <w:r w:rsidR="00ED24EF">
        <w:fldChar w:fldCharType="begin"/>
      </w:r>
      <w:r w:rsidR="00A7365F">
        <w:instrText xml:space="preserve"> ADDIN ZOTERO_ITEM CSL_CITATION {"citationID":"c6rNUpQo","properties":{"formattedCitation":" [18]","plainCitation":" [18]","noteIndex":0},"citationItems":[{"id":102,"uris":["http://zotero.org/users/4557404/items/IYDA2DDH"],"uri":["http://zotero.org/users/4557404/items/IYDA2DDH"],"itemData":{"id":102,"type":"article-journal","title":"A new hybrid ensemble feature selection framework for machine learning-based phishing detection system","container-title":"Information Sciences","page":"153-166","volume":"484","source":"Crossref","DOI":"10.1016/j.ins.2019.01.064","ISSN":"00200255","language":"en","author":[{"family":"Chiew","given":"Kang Leng"},{"family":"Tan","given":"Choon Lin"},{"family":"Wong","given":"KokSheik"},{"family":"Yong","given":"Kelvin S.C."},{"family":"Tiong","given":"Wei King"}],"issued":{"date-parts":[["2019",5]]}}}],"schema":"https://github.com/citation-style-language/schema/raw/master/csl-citation.json"} </w:instrText>
      </w:r>
      <w:r w:rsidR="00ED24EF">
        <w:fldChar w:fldCharType="separate"/>
      </w:r>
      <w:r w:rsidR="00A7365F" w:rsidRPr="00A7365F">
        <w:t xml:space="preserve"> [18]</w:t>
      </w:r>
      <w:r w:rsidR="00ED24EF">
        <w:fldChar w:fldCharType="end"/>
      </w:r>
      <w:r w:rsidR="00925CEB">
        <w:t xml:space="preserve"> đã giới thiệu một khung lựa chọn tính năng kết hợp mới cho hệ </w:t>
      </w:r>
      <w:r w:rsidR="00925CEB" w:rsidRPr="006D29FE">
        <w:t xml:space="preserve">thống phát hiện lừa đảo dựa trên </w:t>
      </w:r>
      <w:r w:rsidR="000E4479" w:rsidRPr="006D29FE">
        <w:t>học máy.</w:t>
      </w:r>
      <w:r w:rsidR="00925CEB" w:rsidRPr="006D29FE">
        <w:t xml:space="preserve"> </w:t>
      </w:r>
      <w:r w:rsidRPr="006D29FE">
        <w:t xml:space="preserve"> Bài viết này đề xuất một tính năng mới cho hệ thống phát hiện lừa đảo dựa trên học máy, được gọi là Hybrid Ensemble Feature Selection (HEFS). Trong giai đoạn đầu tiên của HEFS, thuật toán Cumulative Distribution Function gradient</w:t>
      </w:r>
      <w:r w:rsidRPr="002F31EE">
        <w:t xml:space="preserve"> </w:t>
      </w:r>
      <w:r w:rsidRPr="006D29FE">
        <w:t xml:space="preserve">(CDF-g) mới được khai thác để tạo ra các tập hợp tính năng chính, sau đó được đưa vào tập hợp nhiễu </w:t>
      </w:r>
      <w:r w:rsidRPr="006374BF">
        <w:t>dữ liệ</w:t>
      </w:r>
      <w:r w:rsidR="006D29FE">
        <w:t>u</w:t>
      </w:r>
      <w:r w:rsidRPr="006374BF">
        <w:t xml:space="preserve"> để tạo ra các tập hợp tính năng thứ cấp. Giai đoạn thứ hai xuất phát một tập hợp các tính năng cơ bản từ các tập hợp tính năng thứ cấp bằng cách sử dụng tập hợp nhiễu loạn chức năng. Các kết quả thí nghiệm tổng thể cho thấy HEFS hoạt động tốt nhất khi được tích hợp với mô hình phân lớp </w:t>
      </w:r>
      <w:r w:rsidR="006D29FE">
        <w:t>RF</w:t>
      </w:r>
      <w:r w:rsidRPr="006374BF">
        <w:t xml:space="preserve">, trong đó các tính năng cơ bản phân biệt chính xác 94.6% trang web lừa đảo và </w:t>
      </w:r>
      <w:r w:rsidR="008532CB">
        <w:t>hợp pháp</w:t>
      </w:r>
      <w:r w:rsidRPr="006374BF">
        <w:t xml:space="preserve"> chỉ sử dụng 20.8% các tính năng ban đầu. Trong một thử nghiệm khác, các tính năng cơ bản (tổng cộng 10) được sử dụng trên Random Forest vượt trội hơn so với tập hợp tất cả các tính năng (tổng cộng 48) được sử dụng trên các phân loại SVM, Naive Bayes, C4.5, JRip và Part. HEFS cũng cho thấy kết quả đầy hứa hẹn khi được điểm chuẩn bằng cách sử dụng một bộ dữ liệu lừa đảo nổi tiếng khác từ kho lưu trữ của </w:t>
      </w:r>
      <w:r w:rsidR="006D29FE">
        <w:t>UCI</w:t>
      </w:r>
      <w:r>
        <w:t xml:space="preserve">. </w:t>
      </w:r>
      <w:r w:rsidRPr="006374BF">
        <w:t xml:space="preserve"> Do đó, HEFS là một kỹ thuật lựa chọn tính năng thực tế và rất </w:t>
      </w:r>
      <w:r w:rsidR="000E4479">
        <w:t>phù hợp</w:t>
      </w:r>
      <w:r w:rsidRPr="006374BF">
        <w:t xml:space="preserve"> cho các hệ thống phát hiện lừa đảo dựa trên học máy.</w:t>
      </w:r>
    </w:p>
    <w:p w:rsidR="006374BF" w:rsidRDefault="006374BF" w:rsidP="004C478D">
      <w:pPr>
        <w:pStyle w:val="ListParagraph"/>
        <w:ind w:left="426" w:firstLine="567"/>
      </w:pPr>
      <w:r w:rsidRPr="006D29FE">
        <w:t>Ebubekir Buber</w:t>
      </w:r>
      <w:r w:rsidR="000E4479" w:rsidRPr="006D29FE">
        <w:t>, Banu Diri và Ozgur Koray Sahingoz</w:t>
      </w:r>
      <w:r w:rsidRPr="006D29FE">
        <w:t xml:space="preserve"> (2018)</w:t>
      </w:r>
      <w:r w:rsidR="00ED24EF">
        <w:fldChar w:fldCharType="begin"/>
      </w:r>
      <w:r w:rsidR="00A7365F">
        <w:instrText xml:space="preserve"> ADDIN ZOTERO_ITEM CSL_CITATION {"citationID":"ZQn3QWpF","properties":{"formattedCitation":" [19]","plainCitation":" [19]","noteIndex":0},"citationItems":[{"id":103,"uris":["http://zotero.org/users/4557404/items/B4W6I3VT"],"uri":["http://zotero.org/users/4557404/items/B4W6I3VT"],"itemData":{"id":103,"type":"chapter","title":"NLP Based Phishing Attack Detection from URLs","container-title":"Intelligent Systems Design and Applications","publisher":"Springer International Publishing","publisher-place":"Cham","page":"608-618","volume":"736","source":"Crossref","event-place":"Cham","URL":"http://link.springer.com/10.1007/978-3-319-76348-4_59","ISBN":"978-3-319-76347-7","note":"DOI: 10.1007/978-3-319-76348-4_59","editor":[{"family":"Abraham","given":"Ajith"},{"family":"Muhuri","given":"Pranab Kr."},{"family":"Muda","given":"Azah Kamilah"},{"family":"Gandhi","given":"Niketa"}],"author":[{"family":"Buber","given":"Ebubekir"},{"family":"Diri","given":"Banu"},{"family":"Sahingoz","given":"Ozgur Koray"}],"issued":{"date-parts":[["2018"]]},"accessed":{"date-parts":[["2019",2,22]]}}}],"schema":"https://github.com/citation-style-language/schema/raw/master/csl-citation.json"} </w:instrText>
      </w:r>
      <w:r w:rsidR="00ED24EF">
        <w:fldChar w:fldCharType="separate"/>
      </w:r>
      <w:r w:rsidR="00A7365F" w:rsidRPr="00A7365F">
        <w:t xml:space="preserve"> [19]</w:t>
      </w:r>
      <w:r w:rsidR="00ED24EF">
        <w:fldChar w:fldCharType="end"/>
      </w:r>
      <w:r w:rsidR="000E4479" w:rsidRPr="006D29FE">
        <w:t xml:space="preserve"> đã giới thiệu phương pháp</w:t>
      </w:r>
      <w:r w:rsidR="00CE2D28" w:rsidRPr="006D29FE">
        <w:t xml:space="preserve"> phát hiện các cuộc tấn công lừa đảo dựa</w:t>
      </w:r>
      <w:r w:rsidR="002173ED">
        <w:t xml:space="preserve"> vào</w:t>
      </w:r>
      <w:r w:rsidR="00CE2D28" w:rsidRPr="006D29FE">
        <w:t xml:space="preserve"> </w:t>
      </w:r>
      <w:r w:rsidR="006D29FE">
        <w:t>NLP</w:t>
      </w:r>
      <w:r w:rsidR="00CE2D28" w:rsidRPr="006D29FE">
        <w:t xml:space="preserve"> từ</w:t>
      </w:r>
      <w:r w:rsidR="006D29FE">
        <w:t xml:space="preserve"> URL</w:t>
      </w:r>
      <w:r w:rsidRPr="006374BF">
        <w:t xml:space="preserve">. Trong bài báo này, một hệ thống phát hiện lừa đảo có thể phát hiện loại tấn công này bằng cách sử dụng một số thuật toán học máy và phát hiện một số điểm tương đồng trực quan với sự trợ giúp của một số kỹ thuật </w:t>
      </w:r>
      <w:r w:rsidR="006D29FE">
        <w:t>NLP</w:t>
      </w:r>
      <w:r w:rsidRPr="006374BF">
        <w:t>. Nhiều thử nghiệm đã được áp dụng trên hệ thống được đề xuất và kết quả thử nghiệm cho thấy thuật toán Rừng ngẫu nhiên có hiệu suất rất tốt với tỷ lệ thành công là 97.2%.</w:t>
      </w:r>
    </w:p>
    <w:p w:rsidR="006532A7" w:rsidRPr="006532A7" w:rsidRDefault="006532A7" w:rsidP="004C478D">
      <w:pPr>
        <w:pStyle w:val="ListParagraph"/>
        <w:ind w:left="426" w:firstLine="567"/>
      </w:pPr>
      <w:r w:rsidRPr="006532A7">
        <w:t>Martyn Weedon</w:t>
      </w:r>
      <w:r w:rsidR="006D29FE">
        <w:t xml:space="preserve">, </w:t>
      </w:r>
      <w:r w:rsidR="006D29FE" w:rsidRPr="006D29FE">
        <w:t>Dimitris</w:t>
      </w:r>
      <w:r w:rsidR="006D29FE">
        <w:t xml:space="preserve"> </w:t>
      </w:r>
      <w:r w:rsidR="006D29FE" w:rsidRPr="006D29FE">
        <w:t>Tsaptsinos</w:t>
      </w:r>
      <w:r w:rsidR="006D29FE">
        <w:t xml:space="preserve"> và </w:t>
      </w:r>
      <w:r w:rsidR="006D29FE" w:rsidRPr="006D29FE">
        <w:t>James</w:t>
      </w:r>
      <w:r w:rsidR="006D29FE">
        <w:t xml:space="preserve"> </w:t>
      </w:r>
      <w:r w:rsidR="006D29FE" w:rsidRPr="006D29FE">
        <w:t>Denholm-Price</w:t>
      </w:r>
      <w:r w:rsidRPr="006532A7">
        <w:t xml:space="preserve"> (2017)</w:t>
      </w:r>
      <w:r w:rsidR="00ED24EF">
        <w:fldChar w:fldCharType="begin"/>
      </w:r>
      <w:r w:rsidR="00A7365F">
        <w:instrText xml:space="preserve"> ADDIN ZOTERO_ITEM CSL_CITATION {"citationID":"GbquaHev","properties":{"formattedCitation":" [20]","plainCitation":" [20]","noteIndex":0},"citationItems":[{"id":104,"uris":["http://zotero.org/users/4557404/items/IFMLMA9V"],"uri":["http://zotero.org/users/4557404/items/IFMLMA9V"],"itemData":{"id":104,"type":"paper-conference","title":"Random forest explorations for URL classification","container-title":"2017 International Conference On Cyber Situational Awareness, Data Analytics And Assessment (Cyber SA)","publisher":"IEEE","publisher-place":"London, United Kingdom","page":"1-4","source":"Crossref","event":"2017 International Conference On Cyber Situational Awareness, Data Analytics And Assessment (Cyber SA)","event-place":"London, United Kingdom","URL":"http://ieeexplore.ieee.org/document/8073403/","DOI":"10.1109/CyberSA.2017.8073403","ISBN":"978-1-5090-5060-4","author":[{"family":"Weedon","given":"Martyn"},{"family":"Tsaptsinos","given":"Dimitris"},{"family":"Denholm-Price","given":"James"}],"issued":{"date-parts":[["2017",6]]},"accessed":{"date-parts":[["2019",2,22]]}}}],"schema":"https://github.com/citation-style-language/schema/raw/master/csl-citation.json"} </w:instrText>
      </w:r>
      <w:r w:rsidR="00ED24EF">
        <w:fldChar w:fldCharType="separate"/>
      </w:r>
      <w:r w:rsidR="00A7365F" w:rsidRPr="00A7365F">
        <w:t xml:space="preserve"> [20]</w:t>
      </w:r>
      <w:r w:rsidR="00ED24EF">
        <w:fldChar w:fldCharType="end"/>
      </w:r>
      <w:r w:rsidR="008D2643">
        <w:t xml:space="preserve"> đã giới thiệu một phương pháp khai khá rừng ngẫu nhiên để phân loại URL</w:t>
      </w:r>
      <w:r w:rsidRPr="006532A7">
        <w:t>.</w:t>
      </w:r>
      <w:r w:rsidR="008D2643">
        <w:t xml:space="preserve"> M</w:t>
      </w:r>
      <w:r w:rsidRPr="006532A7">
        <w:t>ụ</w:t>
      </w:r>
      <w:r w:rsidR="008D2643">
        <w:t xml:space="preserve">c tiêu của báo cáo này </w:t>
      </w:r>
      <w:r w:rsidRPr="006532A7">
        <w:t>là đánh giá hiệu năng của thuậ</w:t>
      </w:r>
      <w:r w:rsidR="008D2643">
        <w:t>t toán RF</w:t>
      </w:r>
      <w:r w:rsidRPr="006532A7">
        <w:t xml:space="preserve"> bằng cách sử dụng bộ dữ liệu </w:t>
      </w:r>
      <w:r w:rsidR="008D2643">
        <w:t>Lexical Only D</w:t>
      </w:r>
      <w:r w:rsidR="008D2643" w:rsidRPr="008D2643">
        <w:t>ataset</w:t>
      </w:r>
      <w:r w:rsidRPr="006532A7">
        <w:t xml:space="preserve">. Hiệu suất được </w:t>
      </w:r>
      <w:r w:rsidR="008D2643">
        <w:t>kiếm chứng</w:t>
      </w:r>
      <w:r w:rsidRPr="006532A7">
        <w:t xml:space="preserve"> so với các thuật toán học máy khác và bổ sung so với các thuật toán được báo cáo trong tài liệu. Kết quả ban đầu từ các thí nghiệm cho thấy thuật toán </w:t>
      </w:r>
      <w:r w:rsidR="008D2643">
        <w:t>RF</w:t>
      </w:r>
      <w:r w:rsidRPr="006532A7">
        <w:t xml:space="preserve"> thực hiện tốt nhất với độ chính xác 86</w:t>
      </w:r>
      <w:r w:rsidR="00E34094">
        <w:t>.</w:t>
      </w:r>
      <w:r w:rsidRPr="006532A7">
        <w:t>9%.</w:t>
      </w:r>
    </w:p>
    <w:p w:rsidR="000E0474" w:rsidRPr="000E0474" w:rsidRDefault="000E0474" w:rsidP="004C478D">
      <w:pPr>
        <w:pStyle w:val="ListParagraph"/>
        <w:ind w:left="426" w:firstLine="567"/>
      </w:pPr>
      <w:r w:rsidRPr="000E0474">
        <w:lastRenderedPageBreak/>
        <w:t>Mazharul Islam</w:t>
      </w:r>
      <w:r w:rsidR="002173ED">
        <w:t xml:space="preserve"> và </w:t>
      </w:r>
      <w:r w:rsidR="002173ED" w:rsidRPr="002173ED">
        <w:t>Nihad Karim</w:t>
      </w:r>
      <w:r w:rsidR="002173ED">
        <w:t xml:space="preserve"> </w:t>
      </w:r>
      <w:r w:rsidR="002173ED" w:rsidRPr="002173ED">
        <w:t>Chowdhury</w:t>
      </w:r>
      <w:r w:rsidR="002173ED">
        <w:t xml:space="preserve"> (2016)</w:t>
      </w:r>
      <w:r w:rsidR="00ED24EF">
        <w:fldChar w:fldCharType="begin"/>
      </w:r>
      <w:r w:rsidR="00A7365F">
        <w:instrText xml:space="preserve"> ADDIN ZOTERO_ITEM CSL_CITATION {"citationID":"bGNClLlh","properties":{"formattedCitation":" [21]","plainCitation":" [21]","noteIndex":0},"citationItems":[{"id":115,"uris":["http://zotero.org/users/4557404/items/ZGBCJRXQ"],"uri":["http://zotero.org/users/4557404/items/ZGBCJRXQ"],"itemData":{"id":115,"type":"article-journal","title":"Phishing Websites Detection Using Machine Learning Based Classification Techniques","page":"4","source":"Zotero","abstract":"Phishing sites which expects to take the victims confidential data by diverting them to surf a fake website page that resembles a honest to goodness one is another type of criminal acts through the internet and its one of the especially concerns toward numerous areas including e-managing an account and retailing. Phishing site detection is truly an unpredictable and element issue including numerous components and criteria that are not stable. On account of the last and in addition ambiguities in arranging sites because of the intelligent procedures programmers are utilizing, some keen proactive strategies can be helpful and powerful tools can be utilized, for example, fuzzy, neural system and data mining methods can be a successful mechanism in distinguishing phishing sites. We applied different types of machine learning based classification algorithms, including Naïve Bayes (NB), Support Vector Machine (SVM), Neural Net (NN), Random Forest (RF), IBK lazy classifier and Decision Tree (J48). Finally we measured and compared the performance of the classifier in terms of accuracy.","language":"en","author":[{"family":"Islam","given":"Mazharul"},{"family":"Chowdhury","given":"Nihad Karim"}],"issued":{"date-parts":[["2016"]]}}}],"schema":"https://github.com/citation-style-language/schema/raw/master/csl-citation.json"} </w:instrText>
      </w:r>
      <w:r w:rsidR="00ED24EF">
        <w:fldChar w:fldCharType="separate"/>
      </w:r>
      <w:r w:rsidR="00A7365F" w:rsidRPr="00A7365F">
        <w:t xml:space="preserve"> [21]</w:t>
      </w:r>
      <w:r w:rsidR="00ED24EF">
        <w:fldChar w:fldCharType="end"/>
      </w:r>
      <w:r w:rsidR="002173ED">
        <w:t xml:space="preserve"> đã giới thiệu phương pháp phát hiện các trang</w:t>
      </w:r>
      <w:r w:rsidRPr="000E0474">
        <w:t xml:space="preserve">. </w:t>
      </w:r>
      <w:r w:rsidR="002173ED">
        <w:t>Báo cáo này</w:t>
      </w:r>
      <w:r w:rsidRPr="000E0474">
        <w:t xml:space="preserve"> đã áp dụng các loại thuật toán phân loại dựa trên máy học khác nhau, bao gồ</w:t>
      </w:r>
      <w:r w:rsidR="002173ED">
        <w:t xml:space="preserve">m Naïve Bayes, </w:t>
      </w:r>
      <w:hyperlink r:id="rId36" w:history="1">
        <w:r w:rsidR="002173ED" w:rsidRPr="002173ED">
          <w:t>Support Vector Machine</w:t>
        </w:r>
      </w:hyperlink>
      <w:r w:rsidRPr="000E0474">
        <w:t xml:space="preserve">, </w:t>
      </w:r>
      <w:r w:rsidR="00F76385" w:rsidRPr="00F76385">
        <w:t>Nearest Neighbour</w:t>
      </w:r>
      <w:r w:rsidR="00F76385">
        <w:t>, RF</w:t>
      </w:r>
      <w:r w:rsidRPr="000E0474">
        <w:t xml:space="preserve">, phân loại IBK và </w:t>
      </w:r>
      <w:r w:rsidR="00F76385">
        <w:t>J48</w:t>
      </w:r>
      <w:r w:rsidRPr="000E0474">
        <w:t>. Cuố</w:t>
      </w:r>
      <w:r w:rsidR="00F76385">
        <w:t>i cùng,</w:t>
      </w:r>
      <w:r w:rsidRPr="000E0474">
        <w:t xml:space="preserve"> so sánh hiệu suất của bộ phân loại về độ chính xác. Kết quả cho thấ</w:t>
      </w:r>
      <w:r w:rsidR="00F76385">
        <w:t>y RF</w:t>
      </w:r>
      <w:r w:rsidRPr="000E0474">
        <w:t xml:space="preserve"> có độ chính xác cao nhất vớ</w:t>
      </w:r>
      <w:r>
        <w:t>i 97.47%</w:t>
      </w:r>
    </w:p>
    <w:p w:rsidR="000E0474" w:rsidRPr="000E0474" w:rsidRDefault="000E0474" w:rsidP="004C478D">
      <w:pPr>
        <w:pStyle w:val="ListParagraph"/>
        <w:ind w:left="426" w:firstLine="567"/>
      </w:pPr>
      <w:r w:rsidRPr="000E0474">
        <w:t>Sami Smadi</w:t>
      </w:r>
      <w:r>
        <w:t xml:space="preserve"> </w:t>
      </w:r>
      <w:r w:rsidR="00F76385">
        <w:t>và cộng sự (2015)</w:t>
      </w:r>
      <w:r w:rsidR="00ED24EF">
        <w:fldChar w:fldCharType="begin"/>
      </w:r>
      <w:r w:rsidR="00A7365F">
        <w:instrText xml:space="preserve"> ADDIN ZOTERO_ITEM CSL_CITATION {"citationID":"prtI3ovV","properties":{"formattedCitation":" [22]","plainCitation":" [22]","noteIndex":0},"citationItems":[{"id":116,"uris":["http://zotero.org/users/4557404/items/J4AZT4JZ"],"uri":["http://zotero.org/users/4557404/items/J4AZT4JZ"],"itemData":{"id":116,"type":"paper-conference","title":"Detection of phishing emails using data mining algorithms","container-title":"2015 9th International Conference on Software, Knowledge, Information Management and Applications (SKIMA)","publisher":"IEEE","publisher-place":"Kathmandu, Nepal","page":"1-8","source":"Crossref","event":"2015 9th International Conference on Software, Knowledge, Information Management and Applications (SKIMA)","event-place":"Kathmandu, Nepal","URL":"http://ieeexplore.ieee.org/document/7399985/","DOI":"10.1109/SKIMA.2015.7399985","ISBN":"978-1-4673-6744-8","author":[{"family":"Smadi","given":"Sami"},{"family":"Aslam","given":"Nauman"},{"family":"Zhang","given":"Li"},{"family":"Alasem","given":"Rafe"},{"family":"Hossain","given":"M A"}],"issued":{"date-parts":[["2015",12]]},"accessed":{"date-parts":[["2019",2,27]]}}}],"schema":"https://github.com/citation-style-language/schema/raw/master/csl-citation.json"} </w:instrText>
      </w:r>
      <w:r w:rsidR="00ED24EF">
        <w:fldChar w:fldCharType="separate"/>
      </w:r>
      <w:r w:rsidR="00A7365F" w:rsidRPr="00A7365F">
        <w:t xml:space="preserve"> [22]</w:t>
      </w:r>
      <w:r w:rsidR="00ED24EF">
        <w:fldChar w:fldCharType="end"/>
      </w:r>
      <w:r w:rsidR="00F76385">
        <w:t xml:space="preserve"> đã giới thiệu một phương pháp phát hiện các email lừa đảo bằng các thuật toán khai phá dữ liệu.</w:t>
      </w:r>
      <w:r w:rsidRPr="000E0474">
        <w:t xml:space="preserve"> Bài viết này đề xuất một mô hình thông minh để phát hiện các email lừa đảo phụ thuộc vào giai đoạn tiền xử lý trích xuất một tập hợp các tính năng liên quan đến các phần email khác nhau. Các tính năng được trích xuất được phân loại bằng thuật toán phân loại J48. Chúng tôi đã thử nghiệm với tổng số 23 tính năng đã được sử dụng trong tài liệu. </w:t>
      </w:r>
      <w:r w:rsidR="00F76385" w:rsidRPr="00F76385">
        <w:t>Ten-fold cross-validation</w:t>
      </w:r>
      <w:r w:rsidR="00F76385" w:rsidRPr="000E0474">
        <w:t xml:space="preserve"> </w:t>
      </w:r>
      <w:r w:rsidRPr="000E0474">
        <w:t>đã được áp dụng cho đào tạo, kiểm tra và xác nhận. Trọng tâm chính của bài viết này là nâng cao các giá trị số liệu tổng thể của phân loại email bằng cách tập trung vào giai đoạn tiền xử lý và xác định thuật toán tốt nhất có thể được sử dụng trong lĩnh vực này. Kết quả cho thấ</w:t>
      </w:r>
      <w:r w:rsidR="00F76385">
        <w:t>y m</w:t>
      </w:r>
      <w:r w:rsidRPr="000E0474">
        <w:t>ô hình đạt được độ chính xác 98.87% cho thuậ</w:t>
      </w:r>
      <w:r w:rsidR="00F76385">
        <w:t>t toán RF.</w:t>
      </w:r>
    </w:p>
    <w:p w:rsidR="000E0474" w:rsidRDefault="00F76385" w:rsidP="004C478D">
      <w:pPr>
        <w:pStyle w:val="ListParagraph"/>
        <w:ind w:left="426" w:firstLine="567"/>
      </w:pPr>
      <w:r>
        <w:t>Rabail Kazi (2016)</w:t>
      </w:r>
      <w:r w:rsidR="00ED24EF">
        <w:fldChar w:fldCharType="begin"/>
      </w:r>
      <w:r w:rsidR="00A7365F">
        <w:instrText xml:space="preserve"> ADDIN ZOTERO_ITEM CSL_CITATION {"citationID":"9U17vKN2","properties":{"formattedCitation":" [23]","plainCitation":" [23]","noteIndex":0},"citationItems":[{"id":119,"uris":["http://zotero.org/users/4557404/items/NSIP2JRQ"],"uri":["http://zotero.org/users/4557404/items/NSIP2JRQ"],"itemData":{"id":119,"type":"article-journal","title":"Evaluation of Machine Learning Classifiers for Phishing Detection","source":"dspace.library.uvic.ca","abstract":"One of the common techniques used by attackers to break security and steal private and confidential information is phishing. An effective way to defend against phishing is to use an add-on filter. However, it is vital for the phishing detection system to be accurate. The phishing detection system used in this project is  a website filter based on the Simple Logistic heuristic which is a machine learning algorithm. Weka is a tool used for implementing machine learning algorithms. In this report, several classifiers present inside Weka are tested against a fixed data set. The aim is to examine machine learning classifiers for detection of phishing. Experimental results are presented which demonstrate that Random Forest outperforms all other classifiers with an accuracy of 93%. The accuracy is further improved for Random Forest by using the Auto-WEKA classifier. This classifier is able to detect up to 99% of phishing websites, with a False Positive Rate (FPR) of only 1%. Thus, the accuracy of the phishing detection system can be improved by using the Random Forest classifier and Auto-WEKA.","URL":"https://dspace.library.uvic.ca//handle/1828/7607","language":"en","author":[{"family":"Kazi","given":"Rabail"}],"issued":{"date-parts":[["2016"]]},"accessed":{"date-parts":[["2019",2,27]]}}}],"schema":"https://github.com/citation-style-language/schema/raw/master/csl-citation.json"} </w:instrText>
      </w:r>
      <w:r w:rsidR="00ED24EF">
        <w:fldChar w:fldCharType="separate"/>
      </w:r>
      <w:r w:rsidR="00A7365F" w:rsidRPr="00A7365F">
        <w:t xml:space="preserve"> [23]</w:t>
      </w:r>
      <w:r w:rsidR="00ED24EF">
        <w:fldChar w:fldCharType="end"/>
      </w:r>
      <w:r>
        <w:t xml:space="preserve"> đã giới thiệu môt hệ thống đánh giá các phân lớp học máy để phát hiện lừa đảo</w:t>
      </w:r>
      <w:r w:rsidR="000E0474" w:rsidRPr="000E0474">
        <w:t xml:space="preserve">. Hệ thống phát hiện lừa đảo được sử dụng trong </w:t>
      </w:r>
      <w:r>
        <w:t xml:space="preserve">bài viết </w:t>
      </w:r>
      <w:r w:rsidR="000E0474" w:rsidRPr="000E0474">
        <w:t>này là một bộ lọc trang web dự</w:t>
      </w:r>
      <w:r>
        <w:t>a trên Simple Logistic H</w:t>
      </w:r>
      <w:r w:rsidR="000E0474" w:rsidRPr="000E0474">
        <w:t>euristic là một thuật toán học máy. Weka là một công cụ được sử dụng để thực hiện các thuật toán học máy. Trong báo cáo này, một số</w:t>
      </w:r>
      <w:r>
        <w:t xml:space="preserve"> phân lớp có</w:t>
      </w:r>
      <w:r w:rsidR="000E0474" w:rsidRPr="000E0474">
        <w:t xml:space="preserve"> trong Weka được kiểm tra dựa trên tập dữ liệu cố định. Mục đích là để kiểm tra các phân loại học máy để phát hiện lừa đảo. Kết quả thí nghiệm được trình bày chứng minh rằng R</w:t>
      </w:r>
      <w:r>
        <w:t>F</w:t>
      </w:r>
      <w:r w:rsidR="000E0474" w:rsidRPr="000E0474">
        <w:t xml:space="preserve"> vượt trội hơn tất cả các phân loại khác với độ chính xác 93%. Độ chính xác được cải thiện hơn nữa cho </w:t>
      </w:r>
      <w:r>
        <w:t>RF</w:t>
      </w:r>
      <w:r w:rsidR="000E0474" w:rsidRPr="000E0474">
        <w:t xml:space="preserve"> bằng cách sử dụng trình phân </w:t>
      </w:r>
      <w:r w:rsidR="00AA2EE2">
        <w:t>lớp Auto-WEKA. Trình phân lớp</w:t>
      </w:r>
      <w:r w:rsidR="000E0474" w:rsidRPr="000E0474">
        <w:t xml:space="preserve"> này có thể phát hiện tới 99% trang web lừa đảo, với </w:t>
      </w:r>
      <w:r w:rsidR="00AA2EE2">
        <w:t>t</w:t>
      </w:r>
      <w:r w:rsidR="000E0474" w:rsidRPr="000E0474">
        <w:t>ỷ lệ</w:t>
      </w:r>
      <w:r w:rsidR="00AA2EE2">
        <w:t xml:space="preserve"> sai</w:t>
      </w:r>
      <w:r w:rsidR="000E0474" w:rsidRPr="000E0474">
        <w:t xml:space="preserve"> chỉ 1%. Do đó, độ chính xác của hệ thống phát hiện lừa đảo có thể được cải thiện bằng cách sử dụ</w:t>
      </w:r>
      <w:r w:rsidR="00AA2EE2">
        <w:t xml:space="preserve">ng trình phân lớp RF </w:t>
      </w:r>
      <w:r w:rsidR="000E0474" w:rsidRPr="000E0474">
        <w:t>và Auto-WEKA.</w:t>
      </w:r>
    </w:p>
    <w:p w:rsidR="00216F76" w:rsidRDefault="00216F76" w:rsidP="004C478D">
      <w:pPr>
        <w:pStyle w:val="ListParagraph"/>
        <w:ind w:left="426" w:firstLine="567"/>
      </w:pPr>
      <w:r w:rsidRPr="00216F76">
        <w:t xml:space="preserve">Yang </w:t>
      </w:r>
      <w:r w:rsidR="00AA2EE2">
        <w:t>Yaokai (2019)</w:t>
      </w:r>
      <w:r w:rsidR="00ED24EF">
        <w:fldChar w:fldCharType="begin"/>
      </w:r>
      <w:r w:rsidR="00A7365F">
        <w:instrText xml:space="preserve"> ADDIN ZOTERO_ITEM CSL_CITATION {"citationID":"55u5z5yv","properties":{"formattedCitation":" [24]","plainCitation":" [24]","noteIndex":0},"citationItems":[{"id":122,"uris":["http://zotero.org/users/4557404/items/KPA8WG2K"],"uri":["http://zotero.org/users/4557404/items/KPA8WG2K"],"itemData":{"id":122,"type":"thesis","title":"Effective Phishing Detection Using Machine Learning Approach","publisher":"Case Western Reserve University","source":"etd.ohiolink.edu","URL":"https://etd.ohiolink.edu/pg_10?0::NO:10:P10_ACCESSION_NUM:case1544189633297122","language":"en","author":[{"family":"Yaokai","given":"Yang"}],"issued":{"date-parts":[["2019"]]},"accessed":{"date-parts":[["2019",2,27]]}}}],"schema":"https://github.com/citation-style-language/schema/raw/master/csl-citation.json"} </w:instrText>
      </w:r>
      <w:r w:rsidR="00ED24EF">
        <w:fldChar w:fldCharType="separate"/>
      </w:r>
      <w:r w:rsidR="00A7365F" w:rsidRPr="00A7365F">
        <w:t xml:space="preserve"> [24]</w:t>
      </w:r>
      <w:r w:rsidR="00ED24EF">
        <w:fldChar w:fldCharType="end"/>
      </w:r>
      <w:r w:rsidR="00AA2EE2">
        <w:t xml:space="preserve"> đã giới thiệu phát hiện lừa đảo bằng các phương pháp của học máy.</w:t>
      </w:r>
      <w:r w:rsidRPr="00216F76">
        <w:t xml:space="preserve"> </w:t>
      </w:r>
      <w:r w:rsidR="00AA2EE2">
        <w:t>L</w:t>
      </w:r>
      <w:r w:rsidRPr="00216F76">
        <w:t>uậ</w:t>
      </w:r>
      <w:r w:rsidR="00AA2EE2">
        <w:t xml:space="preserve">n án này </w:t>
      </w:r>
      <w:r w:rsidRPr="00216F76">
        <w:t xml:space="preserve">đề xuất một hệ thống phát hiện URL </w:t>
      </w:r>
      <w:r w:rsidR="00AA2EE2">
        <w:t>lừa đảo</w:t>
      </w:r>
      <w:r w:rsidRPr="00216F76">
        <w:t xml:space="preserve"> linh hoạt và hiệu quả với bộ tính năng phong phú phản ánh các đặc điểm đa dạng của các trang web lừa đảo và nền tảng lưu trữ của chúng, bao gồm các tính năng khó bị giả mạo. Sử dụng thuật toán </w:t>
      </w:r>
      <w:r w:rsidR="00AA2EE2">
        <w:t>RF</w:t>
      </w:r>
      <w:r w:rsidRPr="00216F76">
        <w:t xml:space="preserve">, hệ thống </w:t>
      </w:r>
      <w:r w:rsidR="00AA2EE2">
        <w:t>này</w:t>
      </w:r>
      <w:r w:rsidR="008F13C4">
        <w:t xml:space="preserve"> có</w:t>
      </w:r>
      <w:r w:rsidRPr="00216F76">
        <w:t xml:space="preserve"> khả năng phát hiện cao và tỷ lệ lỗi thấ</w:t>
      </w:r>
      <w:r w:rsidR="00AA2EE2">
        <w:t>p.</w:t>
      </w:r>
    </w:p>
    <w:p w:rsidR="00A95F7B" w:rsidRDefault="000D3F78" w:rsidP="004C478D">
      <w:pPr>
        <w:pStyle w:val="ListParagraph"/>
        <w:ind w:left="426" w:firstLine="567"/>
      </w:pPr>
      <w:r>
        <w:lastRenderedPageBreak/>
        <w:t>Mohammed Zakariah (2014)</w:t>
      </w:r>
      <w:r w:rsidR="00ED24EF">
        <w:fldChar w:fldCharType="begin"/>
      </w:r>
      <w:r w:rsidR="00A7365F">
        <w:instrText xml:space="preserve"> ADDIN ZOTERO_ITEM CSL_CITATION {"citationID":"3Q6xX9KL","properties":{"formattedCitation":" [25]","plainCitation":" [25]","noteIndex":0},"citationItems":[{"id":138,"uris":["http://zotero.org/users/4557404/items/PC2PKMDJ"],"uri":["http://zotero.org/users/4557404/items/PC2PKMDJ"],"itemData":{"id":138,"type":"article-journal","title":"Classification of large datasets using Random Forest Algorithm in various applications: Survey","page":"11","volume":"4","issue":"3","source":"Zotero","language":"en","author":[{"family":"Zakariah","given":"Mohammed"}],"issued":{"date-parts":[["2014"]]}}}],"schema":"https://github.com/citation-style-language/schema/raw/master/csl-citation.json"} </w:instrText>
      </w:r>
      <w:r w:rsidR="00ED24EF">
        <w:fldChar w:fldCharType="separate"/>
      </w:r>
      <w:r w:rsidR="00A7365F" w:rsidRPr="00A7365F">
        <w:t xml:space="preserve"> [25]</w:t>
      </w:r>
      <w:r w:rsidR="00ED24EF">
        <w:fldChar w:fldCharType="end"/>
      </w:r>
      <w:r>
        <w:t xml:space="preserve"> đã giới thiệu phương pháp phân loại các bộ dữ liệu lớn bằng thuật toán </w:t>
      </w:r>
      <w:r w:rsidR="00DD7B08">
        <w:t>RF</w:t>
      </w:r>
      <w:r>
        <w:t xml:space="preserve"> trong các ứng dụng khác nhau. </w:t>
      </w:r>
      <w:r w:rsidRPr="000D3F78">
        <w:t xml:space="preserve">Bài viết này thảo luận về nhiều ứng dụng sử dụng </w:t>
      </w:r>
      <w:r w:rsidR="00DD7B08">
        <w:t>RF</w:t>
      </w:r>
      <w:r w:rsidRPr="000D3F78">
        <w:t xml:space="preserve"> để phân loại dữ liệu như phát hiện xâm nhập mạng, phát hiện spam email, phân loại gen, phát hiện gian lận thẻ tín dụng và phân loại văn bản. Trong bài báo này, mỗi ứng dụng được giới thiệu ngắn gọn và sau đó bộ dữ liệu được sử dụng để thực hiện sẽ được thảo luận và cuối cùng là việc thực hiện thuậ</w:t>
      </w:r>
      <w:r w:rsidR="00DD7B08">
        <w:t xml:space="preserve">t toán RF để </w:t>
      </w:r>
      <w:proofErr w:type="gramStart"/>
      <w:r w:rsidR="00DD7B08">
        <w:t>thu</w:t>
      </w:r>
      <w:proofErr w:type="gramEnd"/>
      <w:r w:rsidRPr="000D3F78">
        <w:t xml:space="preserve"> kết quả</w:t>
      </w:r>
      <w:r w:rsidR="00DD7B08">
        <w:t xml:space="preserve"> và sau đó</w:t>
      </w:r>
      <w:r w:rsidRPr="000D3F78">
        <w:t xml:space="preserve"> được thảo luậ</w:t>
      </w:r>
      <w:r w:rsidR="00DD7B08">
        <w:t>n.</w:t>
      </w:r>
    </w:p>
    <w:p w:rsidR="00DD7B08" w:rsidRDefault="00DD7B08" w:rsidP="004C478D">
      <w:pPr>
        <w:pStyle w:val="ListParagraph"/>
        <w:ind w:left="426" w:firstLine="567"/>
      </w:pPr>
      <w:r>
        <w:t>Raj Kumar Nepali và Yong Wang (2016)</w:t>
      </w:r>
      <w:r w:rsidR="00ED24EF">
        <w:fldChar w:fldCharType="begin"/>
      </w:r>
      <w:r w:rsidR="00A7365F">
        <w:instrText xml:space="preserve"> ADDIN ZOTERO_ITEM CSL_CITATION {"citationID":"Alw3bjPD","properties":{"formattedCitation":" [26]","plainCitation":" [26]","noteIndex":0},"citationItems":[{"id":143,"uris":["http://zotero.org/users/4557404/items/6FZDVXIA"],"uri":["http://zotero.org/users/4557404/items/6FZDVXIA"],"itemData":{"id":143,"type":"article","title":"You Look Suspicious!! : Leveraging Visible Attributes to Classify Malicious Short URLs on Twitter","abstract":"Twitter is one of the most popular Online Social\nNetworks (OSN). It is used by millions of users\nworldwide everyday. Due to the text limitation on\nTwitter (140 characters per tweet), URL (Uniform\nResource Locator) shortening services are widely\nused; however they are not free from risks. Shortened\nURLs are completely different from the original\nURLs, and hence users have no idea where the short\nURLs will direct them to. Attackers leverage this\nknowledge to their advantage to spread malicious\nURLs. Most of the approaches proposed for\nclassifying malicious URLs utilize information from\nboth social networks and URL shorting service\nproviders. In this paper, we propose a novel\napproach to detect malicious short URLs using only\nvisible features of tweets and user profiles. We test\nfour machine learning algorithms, i.e., Naïve Bayes,\nrandom forest, support vector machine, and logistic\nregression and obtain an accuracy of up to 97%\nusing random forest when classifying malicious short\nURLs. Our testing results indicate that the approach\nusing visible features from social networks to detect\nmalicious URLs is practicable.","URL":"https://ieeexplore.ieee.org/abstract/document/7427515","author":[{"family":"Kumar Nepali","given":"Raj"},{"family":"Wang","given":"Yong"}],"issued":{"date-parts":[["2016"]]}}}],"schema":"https://github.com/citation-style-language/schema/raw/master/csl-citation.json"} </w:instrText>
      </w:r>
      <w:r w:rsidR="00ED24EF">
        <w:fldChar w:fldCharType="separate"/>
      </w:r>
      <w:r w:rsidR="00A7365F" w:rsidRPr="00A7365F">
        <w:t xml:space="preserve"> [26]</w:t>
      </w:r>
      <w:r w:rsidR="00ED24EF">
        <w:fldChar w:fldCharType="end"/>
      </w:r>
      <w:r>
        <w:t xml:space="preserve"> đã giới thiệu phương pháp phân loại các URL ngắn độc hại trên Twitter. </w:t>
      </w:r>
      <w:r w:rsidRPr="00DD7B08">
        <w:t>Twitter là một trong những Mạng xã hội trực tuyến phổ biến nhấ</w:t>
      </w:r>
      <w:r w:rsidR="007A7C66">
        <w:t>t</w:t>
      </w:r>
      <w:r w:rsidRPr="00DD7B08">
        <w:t>. Nó được sử dụng bởi hàng triệu người dùng trên toàn thế giới mỗi ngày. Do giới hạn văn bản trên Twitter (140 ký tự mỗi tweet</w:t>
      </w:r>
      <w:r w:rsidR="007A7C66">
        <w:t>, các mẫu tin nhỏ</w:t>
      </w:r>
      <w:r w:rsidRPr="00DD7B08">
        <w:t>), các dịch vụ rút ngắ</w:t>
      </w:r>
      <w:r w:rsidR="007A7C66">
        <w:t>n URL</w:t>
      </w:r>
      <w:r w:rsidRPr="00DD7B08">
        <w:t xml:space="preserve"> được sử dụng rộng rãi; tuy nhiên họ không thoát khỏi rủi ro. Các URL rút ngắn hoàn toàn khác với các URL gốc và do đó người dùng không biết các URL ngắn sẽ hướ</w:t>
      </w:r>
      <w:r w:rsidR="007A7C66">
        <w:t>ng họ</w:t>
      </w:r>
      <w:r w:rsidRPr="00DD7B08">
        <w:t xml:space="preserve"> đến đâu. Những kẻ tấn công tận dụng kiến ​​thứ</w:t>
      </w:r>
      <w:r w:rsidR="007A7C66">
        <w:t>c này là</w:t>
      </w:r>
      <w:r w:rsidRPr="00DD7B08">
        <w:t xml:space="preserve"> lợi thế</w:t>
      </w:r>
      <w:r w:rsidR="007A7C66">
        <w:t xml:space="preserve"> </w:t>
      </w:r>
      <w:r w:rsidRPr="00DD7B08">
        <w:t xml:space="preserve">để truyền bá các URL độc hại. Hầu hết các cách tiếp cận được đề xuất để phân loại URL độc hại sử dụng thông tin từ cả mạng xã hội và nhà cung cấp dịch vụ rút ngắn URL. </w:t>
      </w:r>
      <w:r w:rsidR="007A7C66">
        <w:t>Bài viết này</w:t>
      </w:r>
      <w:r w:rsidRPr="00DD7B08">
        <w:t xml:space="preserve"> đề xuất một phương pháp mới để phát hiện các URL ngắn độc hại chỉ sử dụng các tính năng hiển thị của tweet và hồ sơ người dùng. Chúng tôi kiểm tra bốn thuật toán học máy, tức là Naïve Bayes, </w:t>
      </w:r>
      <w:r w:rsidR="007A7C66">
        <w:t>RF, Support Vector Machines</w:t>
      </w:r>
      <w:r w:rsidRPr="00DD7B08">
        <w:t xml:space="preserve"> và hồ</w:t>
      </w:r>
      <w:r w:rsidR="007A7C66">
        <w:t>i quy Logistic. Kết quả</w:t>
      </w:r>
      <w:r w:rsidRPr="00DD7B08">
        <w:t xml:space="preserve"> có được độ chính xác lên tới 97% khi sử dụ</w:t>
      </w:r>
      <w:r w:rsidR="007A7C66">
        <w:t>ng phân lớp RF</w:t>
      </w:r>
      <w:r w:rsidRPr="00DD7B08">
        <w:t>. Kết quả thử nghiệm của chúng tôi cho thấy rằng phương pháp sử dụng các tính năng hiển thị từ các mạng xã hội để phát hiện các URL độc hại là có thể thực hiện được.</w:t>
      </w:r>
    </w:p>
    <w:p w:rsidR="007A7C66" w:rsidRPr="007A7C66" w:rsidRDefault="007A7C66" w:rsidP="004C478D">
      <w:pPr>
        <w:pStyle w:val="ListParagraph"/>
        <w:ind w:left="426" w:firstLine="567"/>
      </w:pPr>
      <w:r>
        <w:t>Adnan Hodžić, Jasmin Kevrić và Adem Karadag (2016)</w:t>
      </w:r>
      <w:r w:rsidR="00ED24EF">
        <w:fldChar w:fldCharType="begin"/>
      </w:r>
      <w:r w:rsidR="00A7365F">
        <w:instrText xml:space="preserve"> ADDIN ZOTERO_ITEM CSL_CITATION {"citationID":"kfMMWSdi","properties":{"formattedCitation":" [27]","plainCitation":" [27]","noteIndex":0},"citationItems":[{"id":145,"uris":["http://zotero.org/users/4557404/items/85YNAX4A"],"uri":["http://zotero.org/users/4557404/items/85YNAX4A"],"itemData":{"id":145,"type":"article-journal","title":"COMPARISON OF MACHINE LEARNING TECHNIQUES IN PHISHING WEBSITE CLASSIFICATION","container-title":"Regional Economic Development","page":"8","source":"Zotero","abstract":"Phishing is one among the luring strategies utilized by phishing artist in the aim of abusing the personal details of unsuspected clients. Phishing website is a counterfeit website with similar appearance, but changed destination. The unsuspected client post their information thinking that these websites originate from trusted financial institutions. New antiphishing techniques rise continuously, yet phishers come with new strategy by breaking all the antiphishing mechanisms. Hence there is a need for productive mechanism for the prediction of phishing website. This paper described comparison in classification of phishing websites using different Machine­learning algorithms. Random Forest (RF), C4.5, REP Tree, Decision Stump, Hoeffding Tree, Rotation Forest and MLP were used to determine which method provides the best results in phishing websites classification. All instances are categorized as 1 for “Legitimate”, 0 for “Suspicious” and ­1 for “Phishy”. Results show that RF with REP Tree show the best performance on this dataset for classification of phishing websites.","language":"en","author":[{"family":"Hodžić","given":"Adnan"},{"family":"Kevrić","given":"Jasmin"}],"issued":{"date-parts":[["2016"]]}}}],"schema":"https://github.com/citation-style-language/schema/raw/master/csl-citation.json"} </w:instrText>
      </w:r>
      <w:r w:rsidR="00ED24EF">
        <w:fldChar w:fldCharType="separate"/>
      </w:r>
      <w:r w:rsidR="00A7365F" w:rsidRPr="00A7365F">
        <w:t xml:space="preserve"> [27]</w:t>
      </w:r>
      <w:r w:rsidR="00ED24EF">
        <w:fldChar w:fldCharType="end"/>
      </w:r>
      <w:r>
        <w:t xml:space="preserve"> đã có công trình so sánh các kỹ thuật học máy trong phân loại trang Web. </w:t>
      </w:r>
      <w:r w:rsidRPr="007A7C66">
        <w:t>Bài viết này mô tả so sánh trong</w:t>
      </w:r>
      <w:r>
        <w:t xml:space="preserve"> phân lớp</w:t>
      </w:r>
      <w:r w:rsidRPr="007A7C66">
        <w:t xml:space="preserve"> các trang web lừa đảo bằng các thuật toán </w:t>
      </w:r>
      <w:r>
        <w:t>học máy</w:t>
      </w:r>
      <w:r w:rsidRPr="007A7C66">
        <w:t xml:space="preserve"> khác nhau.</w:t>
      </w:r>
      <w:r>
        <w:t xml:space="preserve"> RF</w:t>
      </w:r>
      <w:r w:rsidRPr="007A7C66">
        <w:t xml:space="preserve">, C4.5, </w:t>
      </w:r>
      <w:r w:rsidR="00A87BF3">
        <w:t>REP tree</w:t>
      </w:r>
      <w:r w:rsidRPr="007A7C66">
        <w:t xml:space="preserve">, </w:t>
      </w:r>
      <w:r w:rsidR="00A87BF3">
        <w:t>Decision Stump</w:t>
      </w:r>
      <w:r w:rsidRPr="007A7C66">
        <w:t xml:space="preserve">, </w:t>
      </w:r>
      <w:r w:rsidR="00A87BF3">
        <w:t>Hoeffding Tree</w:t>
      </w:r>
      <w:r w:rsidRPr="007A7C66">
        <w:t xml:space="preserve">, </w:t>
      </w:r>
      <w:r w:rsidR="00A87BF3">
        <w:t>Rotation Forest</w:t>
      </w:r>
      <w:r w:rsidR="00A87BF3" w:rsidRPr="007A7C66">
        <w:t xml:space="preserve"> </w:t>
      </w:r>
      <w:r w:rsidRPr="007A7C66">
        <w:t xml:space="preserve">và </w:t>
      </w:r>
      <w:r w:rsidR="00A87BF3" w:rsidRPr="00A87BF3">
        <w:t>Multi-layer Perceptron</w:t>
      </w:r>
      <w:r w:rsidRPr="007A7C66">
        <w:t xml:space="preserve"> đã được sử dụng để xác định phương pháp nào cung cấp kết quả tốt nhất trong phân loại trang web lừa đả</w:t>
      </w:r>
      <w:r w:rsidR="00A87BF3">
        <w:t>o</w:t>
      </w:r>
      <w:r w:rsidRPr="007A7C66">
        <w:t>. Kết quả cho thấy RF với REP Tree cho thấy hiệu suất tốt nhất trên bộ dữ liệu này để phân loại các trang web lừa đảo.</w:t>
      </w:r>
    </w:p>
    <w:p w:rsidR="00A87BF3" w:rsidRDefault="009F458D" w:rsidP="004C478D">
      <w:pPr>
        <w:pStyle w:val="ListParagraph"/>
        <w:ind w:left="426" w:firstLine="567"/>
      </w:pPr>
      <w:r>
        <w:t>Adwan Yasin và</w:t>
      </w:r>
      <w:r w:rsidR="00A87BF3">
        <w:t xml:space="preserve"> Abdelmunem Abuhasan (2016)</w:t>
      </w:r>
      <w:r w:rsidR="00ED24EF">
        <w:fldChar w:fldCharType="begin"/>
      </w:r>
      <w:r w:rsidR="00A7365F">
        <w:instrText xml:space="preserve"> ADDIN ZOTERO_ITEM CSL_CITATION {"citationID":"2aZJEjHb","properties":{"formattedCitation":" [28]","plainCitation":" [28]","noteIndex":0},"citationItems":[{"id":149,"uris":["http://zotero.org/users/4557404/items/WJT833WE"],"uri":["http://zotero.org/users/4557404/items/WJT833WE"],"itemData":{"id":149,"type":"article-journal","title":"An Intelligent Classification Model for Phishing Email Detection","container-title":"International Journal of Network Security &amp; Its Applications","page":"55-72","volume":"8","issue":"4","source":"Crossref","abstract":"Phishing attacks are one of the trending cyber-attacks that apply socially engineered messages that are communicated to people from professional hackers aiming at fooling users to reveal their sensitive information, the most popular communication channel to those messages is through users’ emails. This paper presents an intelligent classification model for detecting phishing emails using knowledge discovery, data mining and text processing techniques. This paper introduces the concept of phishing terms weighting which evaluates the weight of phishing terms in each email. The pre-processing phase is enhanced by applying text stemming and WordNet ontology to enrich the model with word synonyms. The model applied the knowledge discovery procedures using five popular classification algorithms and achieved a notable enhancement in classification accuracy; 99.1% accuracy was achieved using the Random Forest algorithm and 98.4% using J48, which is –to our knowledge- the highest accuracy rate for an accredited data set. This paper also presents a comparative study with similar proposed classification techniques.","DOI":"10.5121/ijnsa.2016.8405","ISSN":"09752307, 09749330","language":"en","author":[{"family":"Yasin","given":"Adwan"},{"family":"Abuhasan","given":"Abdelmunem"}],"issued":{"date-parts":[["2016",7,30]]}}}],"schema":"https://github.com/citation-style-language/schema/raw/master/csl-citation.json"} </w:instrText>
      </w:r>
      <w:r w:rsidR="00ED24EF">
        <w:fldChar w:fldCharType="separate"/>
      </w:r>
      <w:r w:rsidR="00A7365F" w:rsidRPr="00A7365F">
        <w:t xml:space="preserve"> [28]</w:t>
      </w:r>
      <w:r w:rsidR="00ED24EF">
        <w:fldChar w:fldCharType="end"/>
      </w:r>
      <w:r w:rsidR="00A87BF3">
        <w:t xml:space="preserve"> đã giới thiệu một mô hình phân loại thông minh để phát hiện trang web. </w:t>
      </w:r>
      <w:r w:rsidR="00A87BF3" w:rsidRPr="00A87BF3">
        <w:t xml:space="preserve">Bài viết này trình bày một mô hình phân loại thông minh để phát hiện email lừa đảo bằng cách sử dụng khám phá kiến ​​thức, khai thác dữ liệu và </w:t>
      </w:r>
      <w:r w:rsidR="00A87BF3" w:rsidRPr="00A87BF3">
        <w:lastRenderedPageBreak/>
        <w:t xml:space="preserve">kỹ thuật xử lý văn bản. Mô hình đã áp dụng các quy trình khám phá tri thức bằng năm thuật toán phân loại phổ biến và đạt được sự nâng cao đáng chú ý về độ chính xác phân loại, độ chính xác </w:t>
      </w:r>
      <w:r>
        <w:t>99.10%</w:t>
      </w:r>
      <w:r w:rsidR="00A87BF3" w:rsidRPr="00A87BF3">
        <w:t xml:space="preserve"> đã đạt được bằng thuậ</w:t>
      </w:r>
      <w:r>
        <w:t>t toán RF và 98.40%</w:t>
      </w:r>
      <w:r w:rsidR="00A87BF3" w:rsidRPr="00A87BF3">
        <w:t xml:space="preserve"> bằng J48</w:t>
      </w:r>
      <w:r>
        <w:t>.</w:t>
      </w:r>
    </w:p>
    <w:p w:rsidR="009F458D" w:rsidRPr="00A87BF3" w:rsidRDefault="009F458D" w:rsidP="004C478D">
      <w:pPr>
        <w:pStyle w:val="ListParagraph"/>
        <w:ind w:left="426" w:firstLine="567"/>
      </w:pPr>
      <w:r>
        <w:t>Andronicus A. Akinyelu và Aderemi O. Adewumi (2014)</w:t>
      </w:r>
      <w:r w:rsidR="00ED24EF">
        <w:fldChar w:fldCharType="begin"/>
      </w:r>
      <w:r w:rsidR="00A7365F">
        <w:instrText xml:space="preserve"> ADDIN ZOTERO_ITEM CSL_CITATION {"citationID":"mYkBbFSO","properties":{"formattedCitation":" [29]","plainCitation":" [29]","noteIndex":0},"citationItems":[{"id":151,"uris":["http://zotero.org/users/4557404/items/4BIMHBX3"],"uri":["http://zotero.org/users/4557404/items/4BIMHBX3"],"itemData":{"id":151,"type":"webpage","title":"Classification of Phishing Email Using Random Forest Machine Learning Technique. Journal of Applied Mathematics, 2014, 1–6 | 10.1155/2014/425731","abstract":"Phishing is one of the major challenges faced by the world of e-commerce today. Thanks to phishing attacks, billions of dollars havebeen lost by many companies and individuals. In 2012, an online report put the loss due to phishing attack at about $1.5 billion. This global impact of phishing attacks will continue to be on the increase and thus requires more efficient phishing detection techniques to curb the menace. This paper investigates and reports the use of random forest machine learning algorithm in classification of phishing attacks, with the major objective of developing an improved phishing email classifier with better prediction accuracy and fewer numbers of features. From a dataset consisting of 2000 phishing and ham emails, a set of prominent phishing email features (identified from the literature) were extracted and used by the machine learning algorithm with a resulting classification accuracy of 99.7% and low false negative (FN) and false positive (FP) rates.","URL":"http://sci-hub.tw/https://www.hindawi.com/journals/jam/2014/425731/abs/","author":[{"family":"Akinyelu A.","given":"Andronicus"},{"family":"Adewumi O.","given":"Aderemi"}],"issued":{"date-parts":[["2014"]]},"accessed":{"date-parts":[["2019",3,1]]}}}],"schema":"https://github.com/citation-style-language/schema/raw/master/csl-citation.json"} </w:instrText>
      </w:r>
      <w:r w:rsidR="00ED24EF">
        <w:fldChar w:fldCharType="separate"/>
      </w:r>
      <w:r w:rsidR="00A7365F" w:rsidRPr="00A7365F">
        <w:t xml:space="preserve"> [29]</w:t>
      </w:r>
      <w:r w:rsidR="00ED24EF">
        <w:fldChar w:fldCharType="end"/>
      </w:r>
      <w:r>
        <w:t xml:space="preserve"> đã giới thiệu phương pháp phân loại email lừa đảo bằng kỹ thuật học máy rừng ngẫu nhiên. </w:t>
      </w:r>
      <w:r w:rsidRPr="009F458D">
        <w:t>Bài viết này điều tra và báo cáo việc sử dụng thuậ</w:t>
      </w:r>
      <w:r w:rsidR="004E14E9">
        <w:t>t toán RF</w:t>
      </w:r>
      <w:r w:rsidRPr="009F458D">
        <w:t xml:space="preserve"> trong phân loại các cuộc tấn công lừa đảo, với mục tiêu chính là phát triển một </w:t>
      </w:r>
      <w:r w:rsidR="004E14E9">
        <w:t>mô hình</w:t>
      </w:r>
      <w:r w:rsidRPr="009F458D">
        <w:t xml:space="preserve"> loại email lừa đảo cải tiến với độ chính xác dự đoán tốt hơn và số lượng tính năng ít hơn. Từ bộ dữ liệu bao gồm 2000 email</w:t>
      </w:r>
      <w:r w:rsidR="004E14E9">
        <w:t xml:space="preserve"> lừa đảo</w:t>
      </w:r>
      <w:r w:rsidRPr="009F458D">
        <w:t>, một tập hợp các tính năng email lừa đảo nổi bật (được xác định từ tài liệu) đã được thuật toán học máy trích xuất và sử dụng với độ chính xác phân loạ</w:t>
      </w:r>
      <w:r w:rsidR="004E14E9">
        <w:t>i là 99.70%</w:t>
      </w:r>
      <w:r w:rsidR="00496F72">
        <w:t>.</w:t>
      </w:r>
    </w:p>
    <w:p w:rsidR="00DD7B08" w:rsidRPr="00A700BD" w:rsidRDefault="00DD7B08" w:rsidP="002F31EE">
      <w:pPr>
        <w:ind w:left="0" w:firstLine="0"/>
      </w:pPr>
    </w:p>
    <w:p w:rsidR="009F3736" w:rsidRDefault="009F3736" w:rsidP="00B3315F">
      <w:pPr>
        <w:pStyle w:val="Heading2"/>
        <w:jc w:val="center"/>
        <w:rPr>
          <w:rFonts w:cs="Times New Roman"/>
          <w:b/>
          <w:color w:val="auto"/>
          <w:sz w:val="30"/>
          <w:szCs w:val="30"/>
        </w:rPr>
      </w:pPr>
      <w:bookmarkStart w:id="111" w:name="_Toc1462127"/>
      <w:bookmarkStart w:id="112" w:name="_Toc3462712"/>
      <w:r>
        <w:rPr>
          <w:rFonts w:cs="Times New Roman"/>
          <w:b/>
          <w:color w:val="auto"/>
          <w:sz w:val="30"/>
          <w:szCs w:val="30"/>
        </w:rPr>
        <w:br w:type="page"/>
      </w:r>
    </w:p>
    <w:p w:rsidR="00717FBC" w:rsidRPr="00E558D4" w:rsidRDefault="00B3315F" w:rsidP="00B3315F">
      <w:pPr>
        <w:pStyle w:val="Heading2"/>
        <w:jc w:val="center"/>
        <w:rPr>
          <w:rFonts w:cs="Times New Roman"/>
          <w:b/>
          <w:color w:val="auto"/>
          <w:sz w:val="30"/>
          <w:szCs w:val="30"/>
        </w:rPr>
      </w:pPr>
      <w:bookmarkStart w:id="113" w:name="_Toc6825076"/>
      <w:r w:rsidRPr="00E558D4">
        <w:rPr>
          <w:rFonts w:cs="Times New Roman"/>
          <w:b/>
          <w:color w:val="auto"/>
          <w:sz w:val="30"/>
          <w:szCs w:val="30"/>
        </w:rPr>
        <w:lastRenderedPageBreak/>
        <w:t>CHƯƠNG II. XÂY DỰNG MÔ HÌNH</w:t>
      </w:r>
      <w:bookmarkEnd w:id="111"/>
      <w:bookmarkEnd w:id="112"/>
      <w:bookmarkEnd w:id="113"/>
    </w:p>
    <w:p w:rsidR="00E077D2" w:rsidRPr="00E077D2" w:rsidRDefault="00E077D2" w:rsidP="00E077D2"/>
    <w:p w:rsidR="00B3610D" w:rsidRPr="002F31EE" w:rsidRDefault="00E41674" w:rsidP="00275C0B">
      <w:pPr>
        <w:pStyle w:val="ListParagraph"/>
        <w:numPr>
          <w:ilvl w:val="1"/>
          <w:numId w:val="18"/>
        </w:numPr>
        <w:ind w:left="851" w:hanging="425"/>
        <w:outlineLvl w:val="2"/>
        <w:rPr>
          <w:b/>
          <w:sz w:val="28"/>
          <w:szCs w:val="28"/>
        </w:rPr>
      </w:pPr>
      <w:r>
        <w:t xml:space="preserve"> </w:t>
      </w:r>
      <w:bookmarkStart w:id="114" w:name="_Toc6825077"/>
      <w:r w:rsidR="007B4566">
        <w:rPr>
          <w:b/>
          <w:sz w:val="28"/>
          <w:szCs w:val="28"/>
        </w:rPr>
        <w:t xml:space="preserve">Mô tả bộ </w:t>
      </w:r>
      <w:r w:rsidRPr="002F31EE">
        <w:rPr>
          <w:b/>
          <w:sz w:val="28"/>
          <w:szCs w:val="28"/>
        </w:rPr>
        <w:t>dữ liệu.</w:t>
      </w:r>
      <w:bookmarkEnd w:id="114"/>
    </w:p>
    <w:p w:rsidR="00E41674" w:rsidRPr="00280B62" w:rsidRDefault="00E41674" w:rsidP="00275C0B">
      <w:pPr>
        <w:pStyle w:val="ListParagraph"/>
        <w:numPr>
          <w:ilvl w:val="2"/>
          <w:numId w:val="18"/>
        </w:numPr>
        <w:ind w:left="1134" w:hanging="708"/>
        <w:outlineLvl w:val="3"/>
        <w:rPr>
          <w:i/>
          <w:sz w:val="26"/>
          <w:szCs w:val="26"/>
        </w:rPr>
      </w:pPr>
      <w:bookmarkStart w:id="115" w:name="_Toc6825078"/>
      <w:r w:rsidRPr="00280B62">
        <w:rPr>
          <w:i/>
          <w:sz w:val="26"/>
          <w:szCs w:val="26"/>
        </w:rPr>
        <w:t>Giới thiệu và mô tả dữ liệu.</w:t>
      </w:r>
      <w:bookmarkEnd w:id="115"/>
    </w:p>
    <w:p w:rsidR="00E41674" w:rsidRDefault="00F74CED" w:rsidP="004C478D">
      <w:pPr>
        <w:pStyle w:val="ListParagraph"/>
        <w:ind w:left="426" w:firstLine="567"/>
      </w:pPr>
      <w:r w:rsidRPr="00496F72">
        <w:t xml:space="preserve">Bộ dữ liệu Phishing Website </w:t>
      </w:r>
      <w:r w:rsidR="00294FF5">
        <w:rPr>
          <w:rStyle w:val="FootnoteReference"/>
        </w:rPr>
        <w:footnoteReference w:id="1"/>
      </w:r>
      <w:r w:rsidR="00294FF5">
        <w:t xml:space="preserve"> </w:t>
      </w:r>
      <w:r w:rsidR="00F401DF" w:rsidRPr="00496F72">
        <w:t>lấy từ kho lưu trữ tài liệu UCI</w:t>
      </w:r>
      <w:r w:rsidR="00BA78CC">
        <w:t xml:space="preserve">, </w:t>
      </w:r>
      <w:r w:rsidR="00E41674" w:rsidRPr="00496F72">
        <w:t>được thu thập chủ yếu từ các kho lưu trữ: PhishTank, MillerSmiles và các kho tìm kiếm từ Google bởi Rami Mustafa A Mohammad (Đại học Huddersfield), Lee McCluskey (Đại học Huddersfield) và Fadi Thabtah (Đại họ</w:t>
      </w:r>
      <w:r w:rsidR="00D30591">
        <w:t>c Canada Dubai). Nó</w:t>
      </w:r>
      <w:r w:rsidR="00D30591" w:rsidRPr="00496F72">
        <w:t xml:space="preserve"> </w:t>
      </w:r>
      <w:r w:rsidRPr="00496F72">
        <w:t>liên quan đến các tính năng để nhận biết một Website lừa đảo</w:t>
      </w:r>
      <w:r w:rsidR="00E41674" w:rsidRPr="00496F72">
        <w:t xml:space="preserve"> </w:t>
      </w:r>
      <w:r w:rsidRPr="00496F72">
        <w:t xml:space="preserve">hay là </w:t>
      </w:r>
      <w:r w:rsidR="008532CB">
        <w:t>hợp pháp</w:t>
      </w:r>
      <w:r w:rsidR="008A07E4" w:rsidRPr="00496F72">
        <w:t xml:space="preserve"> bao</w:t>
      </w:r>
      <w:r w:rsidRPr="00496F72">
        <w:t xml:space="preserve"> </w:t>
      </w:r>
      <w:r w:rsidR="00E41674" w:rsidRPr="00496F72">
        <w:t>gồm 31 thuộc tính</w:t>
      </w:r>
      <w:r w:rsidR="00294FF5">
        <w:t xml:space="preserve"> (1 thuộc tính nhãn lớp)</w:t>
      </w:r>
      <w:r w:rsidR="00E41674" w:rsidRPr="00496F72">
        <w:t xml:space="preserve"> và 11055 trường hợp</w:t>
      </w:r>
      <w:r w:rsidR="00923E9B" w:rsidRPr="00496F72">
        <w:t>.</w:t>
      </w:r>
    </w:p>
    <w:p w:rsidR="00A42AAA" w:rsidRDefault="00A42AAA" w:rsidP="00A42AAA">
      <w:pPr>
        <w:pStyle w:val="Caption"/>
        <w:jc w:val="center"/>
        <w:rPr>
          <w:i w:val="0"/>
          <w:iCs w:val="0"/>
          <w:color w:val="auto"/>
          <w:sz w:val="24"/>
          <w:szCs w:val="22"/>
        </w:rPr>
      </w:pPr>
      <w:bookmarkStart w:id="116" w:name="_Toc4074892"/>
      <w:r w:rsidRPr="00A42AAA">
        <w:rPr>
          <w:i w:val="0"/>
          <w:iCs w:val="0"/>
          <w:color w:val="auto"/>
          <w:sz w:val="24"/>
          <w:szCs w:val="22"/>
        </w:rPr>
        <w:t>Bả</w:t>
      </w:r>
      <w:r>
        <w:rPr>
          <w:i w:val="0"/>
          <w:iCs w:val="0"/>
          <w:color w:val="auto"/>
          <w:sz w:val="24"/>
          <w:szCs w:val="22"/>
        </w:rPr>
        <w:t>ng 2.</w:t>
      </w:r>
      <w:r w:rsidRPr="00A42AAA">
        <w:rPr>
          <w:i w:val="0"/>
          <w:iCs w:val="0"/>
          <w:color w:val="auto"/>
          <w:sz w:val="24"/>
          <w:szCs w:val="22"/>
        </w:rPr>
        <w:fldChar w:fldCharType="begin"/>
      </w:r>
      <w:r w:rsidRPr="00A42AAA">
        <w:rPr>
          <w:i w:val="0"/>
          <w:iCs w:val="0"/>
          <w:color w:val="auto"/>
          <w:sz w:val="24"/>
          <w:szCs w:val="22"/>
        </w:rPr>
        <w:instrText xml:space="preserve"> SEQ Bảng_2. \* ARABIC </w:instrText>
      </w:r>
      <w:r w:rsidRPr="00A42AAA">
        <w:rPr>
          <w:i w:val="0"/>
          <w:iCs w:val="0"/>
          <w:color w:val="auto"/>
          <w:sz w:val="24"/>
          <w:szCs w:val="22"/>
        </w:rPr>
        <w:fldChar w:fldCharType="separate"/>
      </w:r>
      <w:r w:rsidR="00537052">
        <w:rPr>
          <w:i w:val="0"/>
          <w:iCs w:val="0"/>
          <w:noProof/>
          <w:color w:val="auto"/>
          <w:sz w:val="24"/>
          <w:szCs w:val="22"/>
        </w:rPr>
        <w:t>1</w:t>
      </w:r>
      <w:r w:rsidRPr="00A42AAA">
        <w:rPr>
          <w:i w:val="0"/>
          <w:iCs w:val="0"/>
          <w:color w:val="auto"/>
          <w:sz w:val="24"/>
          <w:szCs w:val="22"/>
        </w:rPr>
        <w:fldChar w:fldCharType="end"/>
      </w:r>
      <w:r w:rsidRPr="00A42AAA">
        <w:rPr>
          <w:i w:val="0"/>
          <w:iCs w:val="0"/>
          <w:color w:val="auto"/>
          <w:sz w:val="24"/>
          <w:szCs w:val="22"/>
        </w:rPr>
        <w:t>. Bảng các thuộc tính của bộ dữ liệu Phishing Website.</w:t>
      </w:r>
      <w:bookmarkEnd w:id="116"/>
    </w:p>
    <w:tbl>
      <w:tblPr>
        <w:tblStyle w:val="TableGrid"/>
        <w:tblW w:w="0" w:type="auto"/>
        <w:jc w:val="center"/>
        <w:tblLook w:val="04A0" w:firstRow="1" w:lastRow="0" w:firstColumn="1" w:lastColumn="0" w:noHBand="0" w:noVBand="1"/>
      </w:tblPr>
      <w:tblGrid>
        <w:gridCol w:w="4957"/>
        <w:gridCol w:w="2693"/>
      </w:tblGrid>
      <w:tr w:rsidR="00BA78CC" w:rsidTr="00BA78CC">
        <w:trPr>
          <w:jc w:val="center"/>
        </w:trPr>
        <w:tc>
          <w:tcPr>
            <w:tcW w:w="4957" w:type="dxa"/>
            <w:vAlign w:val="center"/>
          </w:tcPr>
          <w:p w:rsidR="00BA78CC" w:rsidRPr="00BA78CC" w:rsidRDefault="00BA78CC" w:rsidP="00BA78CC">
            <w:pPr>
              <w:ind w:left="0" w:firstLine="0"/>
              <w:jc w:val="center"/>
              <w:rPr>
                <w:b/>
              </w:rPr>
            </w:pPr>
            <w:r w:rsidRPr="00BA78CC">
              <w:rPr>
                <w:b/>
              </w:rPr>
              <w:t>Thuộc tính</w:t>
            </w:r>
          </w:p>
        </w:tc>
        <w:tc>
          <w:tcPr>
            <w:tcW w:w="2693" w:type="dxa"/>
            <w:vAlign w:val="center"/>
          </w:tcPr>
          <w:p w:rsidR="00BA78CC" w:rsidRPr="00BA78CC" w:rsidRDefault="00BA78CC" w:rsidP="00BA78CC">
            <w:pPr>
              <w:ind w:left="0" w:firstLine="0"/>
              <w:jc w:val="center"/>
              <w:rPr>
                <w:b/>
              </w:rPr>
            </w:pPr>
            <w:r w:rsidRPr="00BA78CC">
              <w:rPr>
                <w:b/>
              </w:rPr>
              <w:t>Nhãn</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 having_IP_Address</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 URL_Length</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0,-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3. Shortining_Service</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4. having_At_Symbol</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5. double_slash_redirecting</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6. Prefix_Suffix</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7. having_Sub_Domain</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0,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8. SSLfinal_State</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0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9. Domain_registeration_length</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0. Favicon</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1. port</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2. HTTPS_token</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3. Request_URL</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4. URL_of_Anchor</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0,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5. Links_in_tags</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0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6. SFH</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0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7. Submitting_to_email</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18. Abnormal_URL</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xml:space="preserve">19. Redirect </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0,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0. on_mouseover</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xml:space="preserve">21. RightClick </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2. popUpWidnow</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3. Iframe</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4. age_of_domain</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5. DNSRecord</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6. web_traffic</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0,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7. Page_Rank</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28. Google_Index</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lastRenderedPageBreak/>
              <w:t>29. Links_pointing_to_page</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0,-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30. Statistical_report</w:t>
            </w:r>
          </w:p>
        </w:tc>
        <w:tc>
          <w:tcPr>
            <w:tcW w:w="2693" w:type="dxa"/>
          </w:tcPr>
          <w:p w:rsidR="00BA78CC" w:rsidRPr="00BA78CC" w:rsidRDefault="00BA78CC" w:rsidP="00BA78CC">
            <w:pPr>
              <w:pStyle w:val="HTMLPreformatted"/>
              <w:rPr>
                <w:rFonts w:ascii="Times New Roman" w:eastAsiaTheme="minorHAnsi" w:hAnsi="Times New Roman" w:cs="Times New Roman"/>
                <w:sz w:val="22"/>
                <w:szCs w:val="22"/>
              </w:rPr>
            </w:pPr>
            <w:r w:rsidRPr="00BA78CC">
              <w:rPr>
                <w:rFonts w:ascii="Times New Roman" w:eastAsiaTheme="minorHAnsi" w:hAnsi="Times New Roman" w:cs="Times New Roman"/>
                <w:sz w:val="22"/>
                <w:szCs w:val="22"/>
              </w:rPr>
              <w:t>{ -1,1 }</w:t>
            </w:r>
          </w:p>
        </w:tc>
      </w:tr>
      <w:tr w:rsidR="00BA78CC" w:rsidTr="00BA78CC">
        <w:trPr>
          <w:jc w:val="center"/>
        </w:trPr>
        <w:tc>
          <w:tcPr>
            <w:tcW w:w="4957" w:type="dxa"/>
          </w:tcPr>
          <w:p w:rsidR="00BA78CC" w:rsidRPr="00BA78CC" w:rsidRDefault="00BA78CC" w:rsidP="00BA78CC">
            <w:pPr>
              <w:pStyle w:val="HTMLPreformatted"/>
              <w:rPr>
                <w:rFonts w:ascii="Times New Roman" w:eastAsiaTheme="minorHAnsi" w:hAnsi="Times New Roman" w:cs="Times New Roman"/>
                <w:b/>
                <w:sz w:val="22"/>
                <w:szCs w:val="22"/>
              </w:rPr>
            </w:pPr>
            <w:r w:rsidRPr="00BA78CC">
              <w:rPr>
                <w:rFonts w:ascii="Times New Roman" w:eastAsiaTheme="minorHAnsi" w:hAnsi="Times New Roman" w:cs="Times New Roman"/>
                <w:b/>
                <w:sz w:val="22"/>
                <w:szCs w:val="22"/>
              </w:rPr>
              <w:t>31. Result (Nhãn lớp)</w:t>
            </w:r>
          </w:p>
        </w:tc>
        <w:tc>
          <w:tcPr>
            <w:tcW w:w="2693" w:type="dxa"/>
          </w:tcPr>
          <w:p w:rsidR="00BA78CC" w:rsidRPr="00BA78CC" w:rsidRDefault="00BA78CC" w:rsidP="00BA78CC">
            <w:pPr>
              <w:pStyle w:val="HTMLPreformatted"/>
              <w:rPr>
                <w:rFonts w:ascii="Times New Roman" w:eastAsiaTheme="minorHAnsi" w:hAnsi="Times New Roman" w:cs="Times New Roman"/>
                <w:b/>
                <w:sz w:val="22"/>
                <w:szCs w:val="22"/>
              </w:rPr>
            </w:pPr>
            <w:r w:rsidRPr="00BA78CC">
              <w:rPr>
                <w:rFonts w:ascii="Times New Roman" w:eastAsiaTheme="minorHAnsi" w:hAnsi="Times New Roman" w:cs="Times New Roman"/>
                <w:b/>
                <w:sz w:val="22"/>
                <w:szCs w:val="22"/>
              </w:rPr>
              <w:t>{ -1,1 }</w:t>
            </w:r>
          </w:p>
        </w:tc>
      </w:tr>
    </w:tbl>
    <w:p w:rsidR="009F3736" w:rsidRDefault="009F3736" w:rsidP="00BA78CC">
      <w:pPr>
        <w:pStyle w:val="ListParagraph"/>
        <w:ind w:left="426" w:firstLine="567"/>
      </w:pPr>
      <w:r>
        <w:t xml:space="preserve">Chú giải: </w:t>
      </w:r>
    </w:p>
    <w:p w:rsidR="009F3736" w:rsidRDefault="00104E63" w:rsidP="009F3736">
      <w:pPr>
        <w:pStyle w:val="ListParagraph"/>
        <w:ind w:left="1134" w:firstLine="567"/>
      </w:pPr>
      <w:r>
        <w:t>“1” có nghĩa là l</w:t>
      </w:r>
      <w:r w:rsidR="009F3736">
        <w:t>ừa đảo.</w:t>
      </w:r>
    </w:p>
    <w:p w:rsidR="009F3736" w:rsidRDefault="00104E63" w:rsidP="009F3736">
      <w:pPr>
        <w:pStyle w:val="ListParagraph"/>
        <w:ind w:left="1134" w:firstLine="567"/>
      </w:pPr>
      <w:r>
        <w:t>“0” có nghĩa là n</w:t>
      </w:r>
      <w:r w:rsidR="009F3736">
        <w:t>ghi ngờ.</w:t>
      </w:r>
    </w:p>
    <w:p w:rsidR="009F3736" w:rsidRDefault="009F3736" w:rsidP="009F3736">
      <w:pPr>
        <w:pStyle w:val="ListParagraph"/>
        <w:ind w:left="1134" w:firstLine="567"/>
      </w:pPr>
      <w:r>
        <w:t xml:space="preserve">“-1” có nghĩa là </w:t>
      </w:r>
      <w:r w:rsidR="00104E63">
        <w:t>h</w:t>
      </w:r>
      <w:r w:rsidR="008532CB">
        <w:t>ợp pháp</w:t>
      </w:r>
      <w:r>
        <w:t>.</w:t>
      </w:r>
    </w:p>
    <w:p w:rsidR="00E41674" w:rsidRPr="00280B62" w:rsidRDefault="00E41674" w:rsidP="00275C0B">
      <w:pPr>
        <w:pStyle w:val="ListParagraph"/>
        <w:numPr>
          <w:ilvl w:val="2"/>
          <w:numId w:val="18"/>
        </w:numPr>
        <w:ind w:left="1134" w:hanging="708"/>
        <w:outlineLvl w:val="3"/>
        <w:rPr>
          <w:i/>
          <w:sz w:val="26"/>
          <w:szCs w:val="26"/>
        </w:rPr>
      </w:pPr>
      <w:bookmarkStart w:id="117" w:name="_Toc6825079"/>
      <w:r w:rsidRPr="00280B62">
        <w:rPr>
          <w:i/>
          <w:sz w:val="26"/>
          <w:szCs w:val="26"/>
        </w:rPr>
        <w:t>Thông tin thuộc tính.</w:t>
      </w:r>
      <w:bookmarkEnd w:id="117"/>
    </w:p>
    <w:p w:rsidR="002B5EE5" w:rsidRPr="00496F72" w:rsidRDefault="00955B93" w:rsidP="004C478D">
      <w:pPr>
        <w:pStyle w:val="ListParagraph"/>
        <w:ind w:left="426" w:firstLine="567"/>
      </w:pPr>
      <w:r w:rsidRPr="00496F72">
        <w:t>Các thuộc tính trong bộ dữ liệu này là những</w:t>
      </w:r>
      <w:r w:rsidR="002B5EE5" w:rsidRPr="00496F72">
        <w:t xml:space="preserve"> tính năng được chứng minh là hợp lý và hiệu quả trong việc dự đoán các trang web lừa đảo.</w:t>
      </w:r>
    </w:p>
    <w:p w:rsidR="00955B93" w:rsidRDefault="00955B93" w:rsidP="009A162B">
      <w:pPr>
        <w:pStyle w:val="ListParagraph"/>
        <w:numPr>
          <w:ilvl w:val="3"/>
          <w:numId w:val="18"/>
        </w:numPr>
        <w:ind w:left="1276" w:right="-846" w:hanging="850"/>
        <w:jc w:val="left"/>
        <w:outlineLvl w:val="4"/>
        <w:rPr>
          <w:szCs w:val="24"/>
        </w:rPr>
      </w:pPr>
      <w:bookmarkStart w:id="118" w:name="_Toc6825080"/>
      <w:r>
        <w:rPr>
          <w:szCs w:val="24"/>
        </w:rPr>
        <w:t>Sử dụng địa chỉ IP (using the IP Address).</w:t>
      </w:r>
      <w:bookmarkEnd w:id="118"/>
    </w:p>
    <w:p w:rsidR="00955B93" w:rsidRPr="00275C0B" w:rsidRDefault="00955B93" w:rsidP="004C478D">
      <w:pPr>
        <w:pStyle w:val="ListParagraph"/>
        <w:ind w:left="426" w:firstLine="567"/>
      </w:pPr>
      <w:r w:rsidRPr="00275C0B">
        <w:t>Nếu một địa chỉ IP được sử dụng thay thế cho tên miền URL, người dùng có thể chắc chắn là ai đó đang cố lấy cắp thông tin của họ. Đôi khi địa chỉ IP còn được đổi thành mã thập lục phân.</w:t>
      </w:r>
    </w:p>
    <w:p w:rsidR="00955B93" w:rsidRPr="0050413D" w:rsidRDefault="00955B93" w:rsidP="004C478D">
      <w:pPr>
        <w:pStyle w:val="ListParagraph"/>
        <w:ind w:left="426" w:firstLine="567"/>
      </w:pPr>
      <w:r w:rsidRPr="0050413D">
        <w:t>Luật:</w:t>
      </w:r>
    </w:p>
    <w:p w:rsidR="00955B93" w:rsidRDefault="00955B93" w:rsidP="0044518F">
      <w:pPr>
        <w:pStyle w:val="ListParagraph"/>
        <w:numPr>
          <w:ilvl w:val="0"/>
          <w:numId w:val="24"/>
        </w:numPr>
        <w:ind w:left="1134" w:firstLine="0"/>
        <w:rPr>
          <w:szCs w:val="24"/>
        </w:rPr>
      </w:pPr>
      <w:r>
        <w:rPr>
          <w:szCs w:val="24"/>
        </w:rPr>
        <w:t>Nếu tên miền có địa chỉ</w:t>
      </w:r>
      <w:r w:rsidR="00280B62">
        <w:rPr>
          <w:szCs w:val="24"/>
        </w:rPr>
        <w:t xml:space="preserve"> IP là</w:t>
      </w:r>
      <w:r w:rsidR="009F3736">
        <w:rPr>
          <w:szCs w:val="24"/>
        </w:rPr>
        <w:t xml:space="preserve"> </w:t>
      </w:r>
      <w:r w:rsidR="00104E63">
        <w:rPr>
          <w:szCs w:val="24"/>
        </w:rPr>
        <w:t>l</w:t>
      </w:r>
      <w:r w:rsidR="009F3736">
        <w:rPr>
          <w:szCs w:val="24"/>
        </w:rPr>
        <w:t>ừa đảo</w:t>
      </w:r>
      <w:r>
        <w:rPr>
          <w:szCs w:val="24"/>
        </w:rPr>
        <w:t>.</w:t>
      </w:r>
    </w:p>
    <w:p w:rsidR="00955B93" w:rsidRDefault="005D43C4" w:rsidP="0044518F">
      <w:pPr>
        <w:pStyle w:val="ListParagraph"/>
        <w:numPr>
          <w:ilvl w:val="0"/>
          <w:numId w:val="24"/>
        </w:numPr>
        <w:ind w:left="1134" w:firstLine="0"/>
        <w:rPr>
          <w:szCs w:val="24"/>
        </w:rPr>
      </w:pPr>
      <w:r>
        <w:rPr>
          <w:szCs w:val="24"/>
        </w:rPr>
        <w:t>Trường hợp c</w:t>
      </w:r>
      <w:r w:rsidR="00955B93" w:rsidRPr="00955B93">
        <w:rPr>
          <w:szCs w:val="24"/>
        </w:rPr>
        <w:t>òn lạ</w:t>
      </w:r>
      <w:r w:rsidR="00280B62">
        <w:rPr>
          <w:szCs w:val="24"/>
        </w:rPr>
        <w:t>i là</w:t>
      </w:r>
      <w:r w:rsidR="009F3736">
        <w:rPr>
          <w:szCs w:val="24"/>
        </w:rPr>
        <w:t xml:space="preserve"> </w:t>
      </w:r>
      <w:r w:rsidR="00104E63">
        <w:rPr>
          <w:szCs w:val="24"/>
        </w:rPr>
        <w:t>h</w:t>
      </w:r>
      <w:r w:rsidR="008532CB">
        <w:rPr>
          <w:szCs w:val="24"/>
        </w:rPr>
        <w:t>ợp pháp</w:t>
      </w:r>
      <w:r w:rsidR="00955B93" w:rsidRPr="00955B93">
        <w:rPr>
          <w:szCs w:val="24"/>
        </w:rPr>
        <w:t>.</w:t>
      </w:r>
    </w:p>
    <w:p w:rsidR="00955B93" w:rsidRDefault="00D30591" w:rsidP="009A162B">
      <w:pPr>
        <w:pStyle w:val="ListParagraph"/>
        <w:numPr>
          <w:ilvl w:val="3"/>
          <w:numId w:val="18"/>
        </w:numPr>
        <w:ind w:left="1276" w:right="-846" w:hanging="850"/>
        <w:jc w:val="left"/>
        <w:outlineLvl w:val="4"/>
        <w:rPr>
          <w:szCs w:val="24"/>
        </w:rPr>
      </w:pPr>
      <w:bookmarkStart w:id="119" w:name="_Toc6825081"/>
      <w:r>
        <w:rPr>
          <w:szCs w:val="24"/>
        </w:rPr>
        <w:t>Độ dài của URL (</w:t>
      </w:r>
      <w:r w:rsidRPr="00E41674">
        <w:t>URL_Length</w:t>
      </w:r>
      <w:r w:rsidR="00955B93" w:rsidRPr="00955B93">
        <w:rPr>
          <w:szCs w:val="24"/>
        </w:rPr>
        <w:t>)</w:t>
      </w:r>
      <w:r w:rsidR="00955B93">
        <w:rPr>
          <w:szCs w:val="24"/>
        </w:rPr>
        <w:t>.</w:t>
      </w:r>
      <w:bookmarkEnd w:id="119"/>
    </w:p>
    <w:p w:rsidR="00923E9B" w:rsidRPr="00275C0B" w:rsidRDefault="00923E9B" w:rsidP="004C478D">
      <w:pPr>
        <w:pStyle w:val="ListParagraph"/>
        <w:ind w:left="426" w:firstLine="567"/>
      </w:pPr>
      <w:r w:rsidRPr="00275C0B">
        <w:t>Những kẻ lừa đảo có thể sử dụng URL dài để ẩn phần đáng ngờ trong thanh địa chỉ.</w:t>
      </w:r>
      <w:r w:rsidR="00BA78CC" w:rsidRPr="00275C0B">
        <w:t xml:space="preserve"> </w:t>
      </w:r>
      <w:r w:rsidRPr="00275C0B">
        <w:t>Để đảm bảo tính chính xác, chúng tôi đã tính toán độ dài của URL trong bộ dữ liệu và tạo ra độ dài URL trung bình. Kết quả cho thấy, nếu độ dài của URL lớn hơn hoặc bằng 54 ký tự thì URL có thể là Phishing.</w:t>
      </w:r>
    </w:p>
    <w:p w:rsidR="00923E9B" w:rsidRPr="009F3736" w:rsidRDefault="00923E9B" w:rsidP="004C478D">
      <w:pPr>
        <w:pStyle w:val="ListParagraph"/>
        <w:ind w:left="426" w:firstLine="567"/>
      </w:pPr>
      <w:r w:rsidRPr="009F3736">
        <w:t xml:space="preserve">Luật: </w:t>
      </w:r>
    </w:p>
    <w:p w:rsidR="00923E9B" w:rsidRDefault="00923E9B" w:rsidP="0044518F">
      <w:pPr>
        <w:pStyle w:val="ListParagraph"/>
        <w:numPr>
          <w:ilvl w:val="0"/>
          <w:numId w:val="24"/>
        </w:numPr>
        <w:ind w:left="1134" w:firstLine="0"/>
        <w:rPr>
          <w:szCs w:val="24"/>
        </w:rPr>
      </w:pPr>
      <w:r>
        <w:rPr>
          <w:szCs w:val="24"/>
        </w:rPr>
        <w:t>Độ dài URL &lt;</w:t>
      </w:r>
      <w:r w:rsidR="009F3736">
        <w:rPr>
          <w:szCs w:val="24"/>
        </w:rPr>
        <w:t xml:space="preserve"> </w:t>
      </w:r>
      <w:r w:rsidR="00280B62">
        <w:rPr>
          <w:szCs w:val="24"/>
        </w:rPr>
        <w:t>54 là</w:t>
      </w:r>
      <w:r>
        <w:rPr>
          <w:szCs w:val="24"/>
        </w:rPr>
        <w:t xml:space="preserve"> </w:t>
      </w:r>
      <w:r w:rsidR="00104E63">
        <w:rPr>
          <w:szCs w:val="24"/>
        </w:rPr>
        <w:t>h</w:t>
      </w:r>
      <w:r w:rsidR="008532CB">
        <w:rPr>
          <w:szCs w:val="24"/>
        </w:rPr>
        <w:t>ợp pháp</w:t>
      </w:r>
      <w:r w:rsidR="00280B62">
        <w:rPr>
          <w:szCs w:val="24"/>
        </w:rPr>
        <w:t>.</w:t>
      </w:r>
    </w:p>
    <w:p w:rsidR="00923E9B" w:rsidRDefault="00923E9B" w:rsidP="0044518F">
      <w:pPr>
        <w:pStyle w:val="ListParagraph"/>
        <w:numPr>
          <w:ilvl w:val="0"/>
          <w:numId w:val="24"/>
        </w:numPr>
        <w:ind w:left="1134" w:firstLine="0"/>
        <w:rPr>
          <w:szCs w:val="24"/>
        </w:rPr>
      </w:pPr>
      <w:r>
        <w:rPr>
          <w:szCs w:val="24"/>
        </w:rPr>
        <w:t>Độ dài URL nằm trong khoảng từ 54 đế</w:t>
      </w:r>
      <w:r w:rsidR="00280B62">
        <w:rPr>
          <w:szCs w:val="24"/>
        </w:rPr>
        <w:t>n 75 là</w:t>
      </w:r>
      <w:r>
        <w:rPr>
          <w:szCs w:val="24"/>
        </w:rPr>
        <w:t xml:space="preserve"> </w:t>
      </w:r>
      <w:r w:rsidR="00104E63">
        <w:rPr>
          <w:szCs w:val="24"/>
        </w:rPr>
        <w:t>n</w:t>
      </w:r>
      <w:r w:rsidR="009F3736">
        <w:rPr>
          <w:szCs w:val="24"/>
        </w:rPr>
        <w:t>ghi ngờ</w:t>
      </w:r>
      <w:r w:rsidR="00280B62">
        <w:rPr>
          <w:szCs w:val="24"/>
        </w:rPr>
        <w:t>.</w:t>
      </w:r>
    </w:p>
    <w:p w:rsidR="00923E9B" w:rsidRPr="00923E9B" w:rsidRDefault="005D43C4" w:rsidP="0044518F">
      <w:pPr>
        <w:pStyle w:val="ListParagraph"/>
        <w:numPr>
          <w:ilvl w:val="0"/>
          <w:numId w:val="24"/>
        </w:numPr>
        <w:ind w:left="1134" w:firstLine="0"/>
        <w:rPr>
          <w:szCs w:val="24"/>
        </w:rPr>
      </w:pPr>
      <w:r>
        <w:rPr>
          <w:szCs w:val="24"/>
        </w:rPr>
        <w:t>Trường hợp c</w:t>
      </w:r>
      <w:r w:rsidR="00923E9B">
        <w:rPr>
          <w:szCs w:val="24"/>
        </w:rPr>
        <w:t>òn lạ</w:t>
      </w:r>
      <w:r w:rsidR="00280B62">
        <w:rPr>
          <w:szCs w:val="24"/>
        </w:rPr>
        <w:t>i là</w:t>
      </w:r>
      <w:r w:rsidR="00923E9B">
        <w:rPr>
          <w:szCs w:val="24"/>
        </w:rPr>
        <w:t xml:space="preserve"> </w:t>
      </w:r>
      <w:r w:rsidR="00104E63">
        <w:rPr>
          <w:szCs w:val="24"/>
        </w:rPr>
        <w:t>l</w:t>
      </w:r>
      <w:r w:rsidR="009F3736">
        <w:rPr>
          <w:szCs w:val="24"/>
        </w:rPr>
        <w:t>ừa đảo</w:t>
      </w:r>
      <w:r w:rsidR="00280B62">
        <w:rPr>
          <w:szCs w:val="24"/>
        </w:rPr>
        <w:t>.</w:t>
      </w:r>
    </w:p>
    <w:p w:rsidR="004C478D" w:rsidRDefault="004C478D">
      <w:pPr>
        <w:rPr>
          <w:szCs w:val="24"/>
        </w:rPr>
      </w:pPr>
      <w:r>
        <w:rPr>
          <w:szCs w:val="24"/>
        </w:rPr>
        <w:br w:type="page"/>
      </w:r>
    </w:p>
    <w:p w:rsidR="00955B93" w:rsidRDefault="00955B93" w:rsidP="009A162B">
      <w:pPr>
        <w:pStyle w:val="ListParagraph"/>
        <w:numPr>
          <w:ilvl w:val="3"/>
          <w:numId w:val="18"/>
        </w:numPr>
        <w:ind w:left="1276" w:right="-846" w:hanging="850"/>
        <w:jc w:val="left"/>
        <w:outlineLvl w:val="4"/>
        <w:rPr>
          <w:szCs w:val="24"/>
        </w:rPr>
      </w:pPr>
      <w:bookmarkStart w:id="120" w:name="_Toc6825082"/>
      <w:r>
        <w:rPr>
          <w:szCs w:val="24"/>
        </w:rPr>
        <w:lastRenderedPageBreak/>
        <w:t>Sử dụng dịch vụ rút ngắn URL (</w:t>
      </w:r>
      <w:r w:rsidRPr="00B32949">
        <w:rPr>
          <w:szCs w:val="24"/>
        </w:rPr>
        <w:t>Using URL Shortening Services</w:t>
      </w:r>
      <w:r>
        <w:rPr>
          <w:szCs w:val="24"/>
        </w:rPr>
        <w:t>).</w:t>
      </w:r>
      <w:bookmarkEnd w:id="120"/>
    </w:p>
    <w:p w:rsidR="00923E9B" w:rsidRPr="00275C0B" w:rsidRDefault="00923E9B" w:rsidP="004C478D">
      <w:pPr>
        <w:pStyle w:val="ListParagraph"/>
        <w:ind w:left="426" w:firstLine="567"/>
      </w:pPr>
      <w:r w:rsidRPr="00275C0B">
        <w:t>Rút ngắn URL là một phương pháp trên World Wide Web, trong đó một URL có thể được làm nhỏ hơn đáng kể về chiều dài và vẫn dẫn đến trang web bắt buộc. Điều này được thực hiện bằng phương tiện Chuyển hướng HTTP trên một tên miền ngắn, liên kết đến trang web có URL dài.</w:t>
      </w:r>
    </w:p>
    <w:p w:rsidR="00280B62" w:rsidRPr="00280B62" w:rsidRDefault="00923E9B" w:rsidP="004C478D">
      <w:pPr>
        <w:pStyle w:val="ListParagraph"/>
        <w:ind w:left="426" w:firstLine="567"/>
      </w:pPr>
      <w:r w:rsidRPr="00280B62">
        <w:t xml:space="preserve">Luật: </w:t>
      </w:r>
    </w:p>
    <w:p w:rsidR="00923E9B" w:rsidRDefault="00280B62" w:rsidP="0044518F">
      <w:pPr>
        <w:pStyle w:val="ListParagraph"/>
        <w:numPr>
          <w:ilvl w:val="0"/>
          <w:numId w:val="24"/>
        </w:numPr>
        <w:ind w:left="1134" w:firstLine="0"/>
        <w:rPr>
          <w:szCs w:val="24"/>
        </w:rPr>
      </w:pPr>
      <w:r>
        <w:rPr>
          <w:szCs w:val="24"/>
        </w:rPr>
        <w:t>Có sử dụng dịch vụ r</w:t>
      </w:r>
      <w:r w:rsidR="00923E9B">
        <w:rPr>
          <w:szCs w:val="24"/>
        </w:rPr>
        <w:t>út ngắ</w:t>
      </w:r>
      <w:r>
        <w:rPr>
          <w:szCs w:val="24"/>
        </w:rPr>
        <w:t>n URL là</w:t>
      </w:r>
      <w:r w:rsidR="00923E9B">
        <w:rPr>
          <w:szCs w:val="24"/>
        </w:rPr>
        <w:t xml:space="preserve"> </w:t>
      </w:r>
      <w:r w:rsidR="00104E63">
        <w:rPr>
          <w:szCs w:val="24"/>
        </w:rPr>
        <w:t>l</w:t>
      </w:r>
      <w:r>
        <w:rPr>
          <w:szCs w:val="24"/>
        </w:rPr>
        <w:t>ừa đảo.</w:t>
      </w:r>
    </w:p>
    <w:p w:rsidR="00923E9B" w:rsidRPr="00280B62" w:rsidRDefault="005D43C4" w:rsidP="0044518F">
      <w:pPr>
        <w:pStyle w:val="ListParagraph"/>
        <w:numPr>
          <w:ilvl w:val="0"/>
          <w:numId w:val="24"/>
        </w:numPr>
        <w:ind w:left="1134" w:firstLine="0"/>
        <w:rPr>
          <w:szCs w:val="24"/>
        </w:rPr>
      </w:pPr>
      <w:r>
        <w:rPr>
          <w:szCs w:val="24"/>
        </w:rPr>
        <w:t>Trường hợp c</w:t>
      </w:r>
      <w:r w:rsidR="00923E9B">
        <w:rPr>
          <w:szCs w:val="24"/>
        </w:rPr>
        <w:t>òn lạ</w:t>
      </w:r>
      <w:r w:rsidR="00280B62">
        <w:rPr>
          <w:szCs w:val="24"/>
        </w:rPr>
        <w:t>i là</w:t>
      </w:r>
      <w:r w:rsidR="00923E9B">
        <w:rPr>
          <w:szCs w:val="24"/>
        </w:rPr>
        <w:t xml:space="preserve"> </w:t>
      </w:r>
      <w:r w:rsidR="00104E63">
        <w:rPr>
          <w:szCs w:val="24"/>
        </w:rPr>
        <w:t>h</w:t>
      </w:r>
      <w:r w:rsidR="008532CB">
        <w:rPr>
          <w:szCs w:val="24"/>
        </w:rPr>
        <w:t>ợp pháp</w:t>
      </w:r>
      <w:r w:rsidR="00280B62">
        <w:rPr>
          <w:szCs w:val="24"/>
        </w:rPr>
        <w:t>.</w:t>
      </w:r>
    </w:p>
    <w:p w:rsidR="00955B93" w:rsidRDefault="00955B93" w:rsidP="009A162B">
      <w:pPr>
        <w:pStyle w:val="ListParagraph"/>
        <w:numPr>
          <w:ilvl w:val="3"/>
          <w:numId w:val="18"/>
        </w:numPr>
        <w:ind w:left="1276" w:right="-846" w:hanging="850"/>
        <w:jc w:val="left"/>
        <w:outlineLvl w:val="4"/>
        <w:rPr>
          <w:szCs w:val="24"/>
        </w:rPr>
      </w:pPr>
      <w:bookmarkStart w:id="121" w:name="_Toc6825083"/>
      <w:r>
        <w:rPr>
          <w:szCs w:val="24"/>
        </w:rPr>
        <w:t>Sử dụng biểu tượ</w:t>
      </w:r>
      <w:r w:rsidR="00D30591">
        <w:rPr>
          <w:szCs w:val="24"/>
        </w:rPr>
        <w:t>ng</w:t>
      </w:r>
      <w:r>
        <w:rPr>
          <w:szCs w:val="24"/>
        </w:rPr>
        <w:t xml:space="preserve"> (</w:t>
      </w:r>
      <w:r w:rsidR="005D43C4">
        <w:rPr>
          <w:szCs w:val="24"/>
        </w:rPr>
        <w:t>URL using</w:t>
      </w:r>
      <w:r w:rsidRPr="00B32949">
        <w:rPr>
          <w:szCs w:val="24"/>
        </w:rPr>
        <w:t xml:space="preserve"> Symbol</w:t>
      </w:r>
      <w:r>
        <w:rPr>
          <w:szCs w:val="24"/>
        </w:rPr>
        <w:t>).</w:t>
      </w:r>
      <w:bookmarkEnd w:id="121"/>
    </w:p>
    <w:p w:rsidR="00480618" w:rsidRPr="00275C0B" w:rsidRDefault="00480618" w:rsidP="004C478D">
      <w:pPr>
        <w:pStyle w:val="ListParagraph"/>
        <w:ind w:left="426" w:firstLine="567"/>
      </w:pPr>
      <w:r w:rsidRPr="00275C0B">
        <w:t xml:space="preserve">Việc sử dụng biểu tượng “@” khiến trình duyệt bỏ qua mọi thứ trước “@” và địa chỉ thực thường </w:t>
      </w:r>
      <w:proofErr w:type="gramStart"/>
      <w:r w:rsidRPr="00275C0B">
        <w:t>theo</w:t>
      </w:r>
      <w:proofErr w:type="gramEnd"/>
      <w:r w:rsidRPr="00275C0B">
        <w:t xml:space="preserve"> sau “@”.</w:t>
      </w:r>
    </w:p>
    <w:p w:rsidR="00280B62" w:rsidRPr="00280B62" w:rsidRDefault="00480618" w:rsidP="004C478D">
      <w:pPr>
        <w:pStyle w:val="ListParagraph"/>
        <w:ind w:left="426" w:firstLine="567"/>
      </w:pPr>
      <w:r w:rsidRPr="00280B62">
        <w:t xml:space="preserve">Luật: </w:t>
      </w:r>
    </w:p>
    <w:p w:rsidR="00480618" w:rsidRDefault="00480618" w:rsidP="0044518F">
      <w:pPr>
        <w:pStyle w:val="ListParagraph"/>
        <w:numPr>
          <w:ilvl w:val="0"/>
          <w:numId w:val="24"/>
        </w:numPr>
        <w:ind w:left="1134" w:firstLine="0"/>
        <w:rPr>
          <w:szCs w:val="24"/>
        </w:rPr>
      </w:pPr>
      <w:r>
        <w:rPr>
          <w:szCs w:val="24"/>
        </w:rPr>
        <w:t xml:space="preserve">URL có biểu tượng “@” =&gt; </w:t>
      </w:r>
      <w:r w:rsidR="00104E63">
        <w:rPr>
          <w:szCs w:val="24"/>
        </w:rPr>
        <w:t>l</w:t>
      </w:r>
      <w:r w:rsidR="00280B62">
        <w:rPr>
          <w:szCs w:val="24"/>
        </w:rPr>
        <w:t>ừa đảo</w:t>
      </w:r>
    </w:p>
    <w:p w:rsidR="00AC6B8A" w:rsidRDefault="005D43C4" w:rsidP="0044518F">
      <w:pPr>
        <w:pStyle w:val="ListParagraph"/>
        <w:numPr>
          <w:ilvl w:val="0"/>
          <w:numId w:val="24"/>
        </w:numPr>
        <w:ind w:left="1134" w:firstLine="0"/>
        <w:rPr>
          <w:szCs w:val="24"/>
        </w:rPr>
      </w:pPr>
      <w:r>
        <w:rPr>
          <w:szCs w:val="24"/>
        </w:rPr>
        <w:t>Trường hợp c</w:t>
      </w:r>
      <w:r w:rsidR="00480618">
        <w:rPr>
          <w:szCs w:val="24"/>
        </w:rPr>
        <w:t xml:space="preserve">òn lại </w:t>
      </w:r>
      <w:r w:rsidR="00280B62">
        <w:rPr>
          <w:szCs w:val="24"/>
        </w:rPr>
        <w:t xml:space="preserve">là </w:t>
      </w:r>
      <w:r w:rsidR="00104E63">
        <w:rPr>
          <w:szCs w:val="24"/>
        </w:rPr>
        <w:t>h</w:t>
      </w:r>
      <w:r w:rsidR="008532CB">
        <w:rPr>
          <w:szCs w:val="24"/>
        </w:rPr>
        <w:t>ợp pháp</w:t>
      </w:r>
      <w:r w:rsidR="00280B62">
        <w:rPr>
          <w:szCs w:val="24"/>
        </w:rPr>
        <w:t>.</w:t>
      </w:r>
    </w:p>
    <w:p w:rsidR="00955B93" w:rsidRDefault="00955B93" w:rsidP="009A162B">
      <w:pPr>
        <w:pStyle w:val="ListParagraph"/>
        <w:numPr>
          <w:ilvl w:val="3"/>
          <w:numId w:val="18"/>
        </w:numPr>
        <w:ind w:left="1276" w:right="-846" w:hanging="850"/>
        <w:jc w:val="left"/>
        <w:outlineLvl w:val="4"/>
        <w:rPr>
          <w:szCs w:val="24"/>
        </w:rPr>
      </w:pPr>
      <w:bookmarkStart w:id="122" w:name="_Toc6825084"/>
      <w:r>
        <w:rPr>
          <w:szCs w:val="24"/>
        </w:rPr>
        <w:t xml:space="preserve">Chuyển hướng bằng cách sử dụng </w:t>
      </w:r>
      <w:r w:rsidR="005D43C4">
        <w:rPr>
          <w:szCs w:val="24"/>
        </w:rPr>
        <w:t>gạch chéo</w:t>
      </w:r>
      <w:r>
        <w:rPr>
          <w:szCs w:val="24"/>
        </w:rPr>
        <w:t xml:space="preserve"> (</w:t>
      </w:r>
      <w:r w:rsidRPr="00B32949">
        <w:rPr>
          <w:szCs w:val="24"/>
        </w:rPr>
        <w:t xml:space="preserve">Redirecting using </w:t>
      </w:r>
      <w:r w:rsidR="005D43C4" w:rsidRPr="005D43C4">
        <w:rPr>
          <w:szCs w:val="24"/>
        </w:rPr>
        <w:t>double slash</w:t>
      </w:r>
      <w:r>
        <w:rPr>
          <w:szCs w:val="24"/>
        </w:rPr>
        <w:t>).</w:t>
      </w:r>
      <w:bookmarkEnd w:id="122"/>
    </w:p>
    <w:p w:rsidR="00480618" w:rsidRPr="00275C0B" w:rsidRDefault="00480618" w:rsidP="004C478D">
      <w:pPr>
        <w:pStyle w:val="ListParagraph"/>
        <w:ind w:left="426" w:firstLine="567"/>
      </w:pPr>
      <w:r w:rsidRPr="00275C0B">
        <w:t>Sự tồn tại của “//” trong đường dẫn URL có nghĩa là người dùng sẽ được chuyển hướng đến một trang web khác.</w:t>
      </w:r>
      <w:r w:rsidR="00BA78CC" w:rsidRPr="00275C0B">
        <w:t xml:space="preserve"> </w:t>
      </w:r>
      <w:r w:rsidRPr="00275C0B">
        <w:t>Chúng tôi kiểm tra vị trí nơi “//” xuất hiện thấy rằng nết URL bắt đầu bằng “http” thì “//” sẽ xuất hiện ở vị trị thứ 6 và nếu bắt đầu bằng “https” thì sẽ xuất hiện ở vị trí thứ 7.</w:t>
      </w:r>
    </w:p>
    <w:p w:rsidR="005D43C4" w:rsidRPr="005D43C4" w:rsidRDefault="00480618" w:rsidP="004C478D">
      <w:pPr>
        <w:pStyle w:val="ListParagraph"/>
        <w:ind w:left="426" w:firstLine="567"/>
      </w:pPr>
      <w:r w:rsidRPr="005D43C4">
        <w:t xml:space="preserve">Luật: </w:t>
      </w:r>
    </w:p>
    <w:p w:rsidR="00480618" w:rsidRDefault="00480618" w:rsidP="0044518F">
      <w:pPr>
        <w:pStyle w:val="ListParagraph"/>
        <w:numPr>
          <w:ilvl w:val="0"/>
          <w:numId w:val="24"/>
        </w:numPr>
        <w:ind w:left="1134" w:firstLine="0"/>
        <w:rPr>
          <w:szCs w:val="24"/>
        </w:rPr>
      </w:pPr>
      <w:r>
        <w:rPr>
          <w:szCs w:val="24"/>
        </w:rPr>
        <w:t xml:space="preserve">Vị trí xuất hiện cuối cùng của “//” trong URL &gt;7 </w:t>
      </w:r>
      <w:r w:rsidR="005D43C4">
        <w:rPr>
          <w:szCs w:val="24"/>
        </w:rPr>
        <w:t xml:space="preserve">là </w:t>
      </w:r>
      <w:r w:rsidR="00104E63">
        <w:rPr>
          <w:szCs w:val="24"/>
        </w:rPr>
        <w:t>l</w:t>
      </w:r>
      <w:r w:rsidR="005D43C4">
        <w:rPr>
          <w:szCs w:val="24"/>
        </w:rPr>
        <w:t>ừa đảo.</w:t>
      </w:r>
    </w:p>
    <w:p w:rsidR="00480618" w:rsidRPr="00275C0B" w:rsidRDefault="005D43C4" w:rsidP="0044518F">
      <w:pPr>
        <w:pStyle w:val="ListParagraph"/>
        <w:numPr>
          <w:ilvl w:val="0"/>
          <w:numId w:val="24"/>
        </w:numPr>
        <w:ind w:left="1134" w:firstLine="0"/>
        <w:rPr>
          <w:szCs w:val="24"/>
        </w:rPr>
      </w:pPr>
      <w:r>
        <w:rPr>
          <w:szCs w:val="24"/>
        </w:rPr>
        <w:t>Trường hợp c</w:t>
      </w:r>
      <w:r w:rsidR="00480618">
        <w:rPr>
          <w:szCs w:val="24"/>
        </w:rPr>
        <w:t>òn lạ</w:t>
      </w:r>
      <w:r>
        <w:rPr>
          <w:szCs w:val="24"/>
        </w:rPr>
        <w:t xml:space="preserve">i còn </w:t>
      </w:r>
      <w:r w:rsidR="00104E63">
        <w:rPr>
          <w:szCs w:val="24"/>
        </w:rPr>
        <w:t>h</w:t>
      </w:r>
      <w:r w:rsidR="008532CB">
        <w:rPr>
          <w:szCs w:val="24"/>
        </w:rPr>
        <w:t>ợp pháp</w:t>
      </w:r>
      <w:r>
        <w:rPr>
          <w:szCs w:val="24"/>
        </w:rPr>
        <w:t>.</w:t>
      </w:r>
    </w:p>
    <w:p w:rsidR="00955B93" w:rsidRDefault="00D30591" w:rsidP="009A162B">
      <w:pPr>
        <w:pStyle w:val="ListParagraph"/>
        <w:numPr>
          <w:ilvl w:val="3"/>
          <w:numId w:val="18"/>
        </w:numPr>
        <w:ind w:left="1276" w:right="-846" w:hanging="850"/>
        <w:jc w:val="left"/>
        <w:outlineLvl w:val="4"/>
        <w:rPr>
          <w:szCs w:val="24"/>
        </w:rPr>
      </w:pPr>
      <w:bookmarkStart w:id="123" w:name="_Toc6825085"/>
      <w:r>
        <w:rPr>
          <w:szCs w:val="24"/>
        </w:rPr>
        <w:t>T</w:t>
      </w:r>
      <w:r w:rsidR="00955B93">
        <w:rPr>
          <w:szCs w:val="24"/>
        </w:rPr>
        <w:t>iền tố</w:t>
      </w:r>
      <w:r>
        <w:rPr>
          <w:szCs w:val="24"/>
        </w:rPr>
        <w:t xml:space="preserve"> và</w:t>
      </w:r>
      <w:r w:rsidR="00955B93">
        <w:rPr>
          <w:szCs w:val="24"/>
        </w:rPr>
        <w:t xml:space="preserve"> hậu tố</w:t>
      </w:r>
      <w:r>
        <w:rPr>
          <w:szCs w:val="24"/>
        </w:rPr>
        <w:t xml:space="preserve"> trong</w:t>
      </w:r>
      <w:r w:rsidR="00955B93">
        <w:rPr>
          <w:szCs w:val="24"/>
        </w:rPr>
        <w:t xml:space="preserve"> tên miền (</w:t>
      </w:r>
      <w:r w:rsidR="009C7230">
        <w:rPr>
          <w:szCs w:val="24"/>
        </w:rPr>
        <w:t>Prefix and</w:t>
      </w:r>
      <w:r w:rsidR="00955B93" w:rsidRPr="00B32949">
        <w:rPr>
          <w:szCs w:val="24"/>
        </w:rPr>
        <w:t xml:space="preserve"> Suffi</w:t>
      </w:r>
      <w:r w:rsidR="009C7230">
        <w:rPr>
          <w:szCs w:val="24"/>
        </w:rPr>
        <w:t>x</w:t>
      </w:r>
      <w:r w:rsidR="00955B93">
        <w:rPr>
          <w:szCs w:val="24"/>
        </w:rPr>
        <w:t>).</w:t>
      </w:r>
      <w:bookmarkEnd w:id="123"/>
    </w:p>
    <w:p w:rsidR="00480618" w:rsidRPr="005D43C4" w:rsidRDefault="00480618" w:rsidP="004C478D">
      <w:pPr>
        <w:pStyle w:val="ListParagraph"/>
        <w:ind w:left="426" w:firstLine="567"/>
      </w:pPr>
      <w:r w:rsidRPr="005D43C4">
        <w:t>Biểu tượng dấ</w:t>
      </w:r>
      <w:r w:rsidR="00280B62" w:rsidRPr="005D43C4">
        <w:t xml:space="preserve">u (-) </w:t>
      </w:r>
      <w:r w:rsidRPr="005D43C4">
        <w:t xml:space="preserve">hiếm khi được sử dụng trong các URL </w:t>
      </w:r>
      <w:r w:rsidR="008532CB">
        <w:t>hợp pháp</w:t>
      </w:r>
      <w:r w:rsidRPr="005D43C4">
        <w:t>. Những kẻ lừa đảo có xu hướng thêm tiền tố hoặc hậu tố được phân tách bằ</w:t>
      </w:r>
      <w:r w:rsidR="00280B62" w:rsidRPr="005D43C4">
        <w:t>ng (-)</w:t>
      </w:r>
      <w:r w:rsidRPr="005D43C4">
        <w:t xml:space="preserve"> vào tên miền để người dùng cảm thấy rằng họ đang xử lý một trang web </w:t>
      </w:r>
      <w:r w:rsidR="008532CB">
        <w:t>hợp pháp</w:t>
      </w:r>
      <w:r w:rsidRPr="005D43C4">
        <w:t>.</w:t>
      </w:r>
    </w:p>
    <w:p w:rsidR="005D43C4" w:rsidRPr="005D43C4" w:rsidRDefault="00480618" w:rsidP="004C478D">
      <w:pPr>
        <w:pStyle w:val="ListParagraph"/>
        <w:ind w:left="426" w:firstLine="567"/>
      </w:pPr>
      <w:r w:rsidRPr="005D43C4">
        <w:t>Luật:</w:t>
      </w:r>
    </w:p>
    <w:p w:rsidR="00480618" w:rsidRDefault="00480618" w:rsidP="007A2C17">
      <w:pPr>
        <w:pStyle w:val="ListParagraph"/>
        <w:numPr>
          <w:ilvl w:val="0"/>
          <w:numId w:val="24"/>
        </w:numPr>
        <w:ind w:left="1134" w:firstLine="0"/>
        <w:rPr>
          <w:szCs w:val="24"/>
        </w:rPr>
      </w:pPr>
      <w:r>
        <w:rPr>
          <w:szCs w:val="24"/>
        </w:rPr>
        <w:t>Tên miền có sử dụ</w:t>
      </w:r>
      <w:r w:rsidR="00280B62">
        <w:rPr>
          <w:szCs w:val="24"/>
        </w:rPr>
        <w:t>ng (-)</w:t>
      </w:r>
      <w:r w:rsidR="005D43C4">
        <w:rPr>
          <w:szCs w:val="24"/>
        </w:rPr>
        <w:t xml:space="preserve"> là </w:t>
      </w:r>
      <w:r w:rsidR="00104E63">
        <w:rPr>
          <w:szCs w:val="24"/>
        </w:rPr>
        <w:t>l</w:t>
      </w:r>
      <w:r w:rsidR="005D43C4">
        <w:rPr>
          <w:szCs w:val="24"/>
        </w:rPr>
        <w:t>ừa đảo.</w:t>
      </w:r>
    </w:p>
    <w:p w:rsidR="00D30591" w:rsidRDefault="005D43C4" w:rsidP="007A2C17">
      <w:pPr>
        <w:pStyle w:val="ListParagraph"/>
        <w:numPr>
          <w:ilvl w:val="0"/>
          <w:numId w:val="24"/>
        </w:numPr>
        <w:ind w:left="1134" w:firstLine="0"/>
        <w:rPr>
          <w:szCs w:val="24"/>
        </w:rPr>
      </w:pPr>
      <w:r>
        <w:rPr>
          <w:szCs w:val="24"/>
        </w:rPr>
        <w:t>Trường hợp c</w:t>
      </w:r>
      <w:r w:rsidR="00480618">
        <w:rPr>
          <w:szCs w:val="24"/>
        </w:rPr>
        <w:t>òn lạ</w:t>
      </w:r>
      <w:r>
        <w:rPr>
          <w:szCs w:val="24"/>
        </w:rPr>
        <w:t xml:space="preserve">i là </w:t>
      </w:r>
      <w:r w:rsidR="00104E63">
        <w:rPr>
          <w:szCs w:val="24"/>
        </w:rPr>
        <w:t>h</w:t>
      </w:r>
      <w:r w:rsidR="008532CB">
        <w:rPr>
          <w:szCs w:val="24"/>
        </w:rPr>
        <w:t>ợp pháp</w:t>
      </w:r>
      <w:r>
        <w:rPr>
          <w:szCs w:val="24"/>
        </w:rPr>
        <w:t>.</w:t>
      </w:r>
    </w:p>
    <w:p w:rsidR="00480618" w:rsidRPr="00D30591" w:rsidRDefault="00D30591" w:rsidP="00D30591">
      <w:pPr>
        <w:rPr>
          <w:szCs w:val="24"/>
        </w:rPr>
      </w:pPr>
      <w:r>
        <w:rPr>
          <w:szCs w:val="24"/>
        </w:rPr>
        <w:br w:type="page"/>
      </w:r>
    </w:p>
    <w:p w:rsidR="00923E9B" w:rsidRDefault="00923E9B" w:rsidP="009A162B">
      <w:pPr>
        <w:pStyle w:val="ListParagraph"/>
        <w:numPr>
          <w:ilvl w:val="3"/>
          <w:numId w:val="18"/>
        </w:numPr>
        <w:ind w:left="1276" w:right="-846" w:hanging="850"/>
        <w:jc w:val="left"/>
        <w:outlineLvl w:val="4"/>
        <w:rPr>
          <w:szCs w:val="24"/>
        </w:rPr>
      </w:pPr>
      <w:bookmarkStart w:id="124" w:name="_Toc6825086"/>
      <w:r>
        <w:rPr>
          <w:szCs w:val="24"/>
        </w:rPr>
        <w:lastRenderedPageBreak/>
        <w:t>Tên miền phụ và nhiều tên miền phụ (</w:t>
      </w:r>
      <w:r w:rsidRPr="00B32949">
        <w:rPr>
          <w:szCs w:val="24"/>
        </w:rPr>
        <w:t>Sub Domain and Multi Sub Domains</w:t>
      </w:r>
      <w:r>
        <w:rPr>
          <w:szCs w:val="24"/>
        </w:rPr>
        <w:t>).</w:t>
      </w:r>
      <w:bookmarkEnd w:id="124"/>
    </w:p>
    <w:p w:rsidR="00480618" w:rsidRPr="005D43C4" w:rsidRDefault="00480618" w:rsidP="004C478D">
      <w:pPr>
        <w:pStyle w:val="ListParagraph"/>
        <w:ind w:left="426" w:firstLine="567"/>
      </w:pPr>
      <w:r w:rsidRPr="005D43C4">
        <w:t xml:space="preserve">Ví dụ: </w:t>
      </w:r>
      <w:hyperlink r:id="rId37" w:history="1">
        <w:r w:rsidRPr="005D43C4">
          <w:t>www.hce.edu.vn</w:t>
        </w:r>
      </w:hyperlink>
    </w:p>
    <w:p w:rsidR="00480618" w:rsidRPr="005D43C4" w:rsidRDefault="00480618" w:rsidP="004C478D">
      <w:pPr>
        <w:pStyle w:val="ListParagraph"/>
        <w:ind w:left="426" w:firstLine="567"/>
      </w:pPr>
      <w:r w:rsidRPr="005D43C4">
        <w:t xml:space="preserve">Một tên miền bao gồm các tên miền cấp cao </w:t>
      </w:r>
      <w:proofErr w:type="gramStart"/>
      <w:r w:rsidRPr="005D43C4">
        <w:t>theo</w:t>
      </w:r>
      <w:proofErr w:type="gramEnd"/>
      <w:r w:rsidRPr="005D43C4">
        <w:t xml:space="preserve"> mã quốc gia, ở ví dụ trên là “vn”. Phần “edu” là tên miền cấp 2. Để tạo quy tắc cho chức năng này, trước tiên chúng tôi bỏ qua </w:t>
      </w:r>
      <w:hyperlink r:id="rId38" w:history="1">
        <w:r w:rsidRPr="005D43C4">
          <w:t>www.</w:t>
        </w:r>
      </w:hyperlink>
      <w:r w:rsidRPr="005D43C4">
        <w:t xml:space="preserve"> Sau đó bỏ qua “.vn” nếu nó tồn tại.</w:t>
      </w:r>
      <w:r w:rsidR="00BA78CC" w:rsidRPr="005D43C4">
        <w:t xml:space="preserve"> </w:t>
      </w:r>
      <w:r w:rsidRPr="005D43C4">
        <w:t>Cuối cùng nếu số “.” lớn hơn 1 thì URL được phân loại là Suspicious, lớn hơn 2 sẽ được phân loại là Phishing. Và nếu URL không có tên miền phụ thì sẽ được gán cho Legitimate.</w:t>
      </w:r>
    </w:p>
    <w:p w:rsidR="005D43C4" w:rsidRPr="005D43C4" w:rsidRDefault="00480618" w:rsidP="004C478D">
      <w:pPr>
        <w:pStyle w:val="ListParagraph"/>
        <w:ind w:left="426" w:firstLine="567"/>
      </w:pPr>
      <w:r w:rsidRPr="005D43C4">
        <w:t>Luật:</w:t>
      </w:r>
    </w:p>
    <w:p w:rsidR="00480618" w:rsidRDefault="00480618" w:rsidP="0044518F">
      <w:pPr>
        <w:pStyle w:val="ListParagraph"/>
        <w:numPr>
          <w:ilvl w:val="0"/>
          <w:numId w:val="24"/>
        </w:numPr>
        <w:ind w:left="1134" w:firstLine="0"/>
        <w:rPr>
          <w:szCs w:val="24"/>
        </w:rPr>
      </w:pPr>
      <w:r>
        <w:rPr>
          <w:szCs w:val="24"/>
        </w:rPr>
        <w:t>Số dấu chấm trong tên miề</w:t>
      </w:r>
      <w:r w:rsidR="00C8623A">
        <w:rPr>
          <w:szCs w:val="24"/>
        </w:rPr>
        <w:t>n bằng</w:t>
      </w:r>
      <w:r w:rsidR="005D43C4">
        <w:rPr>
          <w:szCs w:val="24"/>
        </w:rPr>
        <w:t xml:space="preserve"> 1 là </w:t>
      </w:r>
      <w:r w:rsidR="00104E63">
        <w:rPr>
          <w:szCs w:val="24"/>
        </w:rPr>
        <w:t>h</w:t>
      </w:r>
      <w:r w:rsidR="008532CB">
        <w:rPr>
          <w:szCs w:val="24"/>
        </w:rPr>
        <w:t>ợp pháp</w:t>
      </w:r>
      <w:r w:rsidR="005D43C4">
        <w:rPr>
          <w:szCs w:val="24"/>
        </w:rPr>
        <w:t>.</w:t>
      </w:r>
    </w:p>
    <w:p w:rsidR="00480618" w:rsidRDefault="00480618" w:rsidP="0044518F">
      <w:pPr>
        <w:pStyle w:val="ListParagraph"/>
        <w:numPr>
          <w:ilvl w:val="0"/>
          <w:numId w:val="24"/>
        </w:numPr>
        <w:ind w:left="1134" w:firstLine="0"/>
        <w:rPr>
          <w:szCs w:val="24"/>
        </w:rPr>
      </w:pPr>
      <w:r>
        <w:rPr>
          <w:szCs w:val="24"/>
        </w:rPr>
        <w:t>Số dấu chấm trong tên miề</w:t>
      </w:r>
      <w:r w:rsidR="00C8623A">
        <w:rPr>
          <w:szCs w:val="24"/>
        </w:rPr>
        <w:t>n bằng</w:t>
      </w:r>
      <w:r w:rsidR="005D43C4">
        <w:rPr>
          <w:szCs w:val="24"/>
        </w:rPr>
        <w:t xml:space="preserve"> 2 là </w:t>
      </w:r>
      <w:r w:rsidR="00104E63">
        <w:rPr>
          <w:szCs w:val="24"/>
        </w:rPr>
        <w:t>n</w:t>
      </w:r>
      <w:r w:rsidR="005D43C4">
        <w:rPr>
          <w:szCs w:val="24"/>
        </w:rPr>
        <w:t>ghi ngờ.</w:t>
      </w:r>
    </w:p>
    <w:p w:rsidR="00480618" w:rsidRPr="00275C0B" w:rsidRDefault="005D43C4" w:rsidP="0044518F">
      <w:pPr>
        <w:pStyle w:val="ListParagraph"/>
        <w:numPr>
          <w:ilvl w:val="0"/>
          <w:numId w:val="24"/>
        </w:numPr>
        <w:ind w:left="1134" w:firstLine="0"/>
        <w:rPr>
          <w:szCs w:val="24"/>
        </w:rPr>
      </w:pPr>
      <w:r>
        <w:rPr>
          <w:szCs w:val="24"/>
        </w:rPr>
        <w:t>Trường hợp còn lại là Lừa đảo.</w:t>
      </w:r>
    </w:p>
    <w:p w:rsidR="00923E9B" w:rsidRDefault="0043063B" w:rsidP="009A162B">
      <w:pPr>
        <w:pStyle w:val="ListParagraph"/>
        <w:numPr>
          <w:ilvl w:val="3"/>
          <w:numId w:val="18"/>
        </w:numPr>
        <w:ind w:left="1276" w:right="-846" w:hanging="850"/>
        <w:jc w:val="left"/>
        <w:outlineLvl w:val="4"/>
        <w:rPr>
          <w:szCs w:val="24"/>
        </w:rPr>
      </w:pPr>
      <w:bookmarkStart w:id="125" w:name="_Toc6825087"/>
      <w:r>
        <w:rPr>
          <w:szCs w:val="24"/>
        </w:rPr>
        <w:t>G</w:t>
      </w:r>
      <w:r w:rsidR="00923E9B" w:rsidRPr="00B32949">
        <w:rPr>
          <w:szCs w:val="24"/>
        </w:rPr>
        <w:t>iao thức Secure Sockets Layer</w:t>
      </w:r>
      <w:r w:rsidR="00923E9B">
        <w:rPr>
          <w:szCs w:val="24"/>
        </w:rPr>
        <w:t xml:space="preserve"> (</w:t>
      </w:r>
      <w:r w:rsidR="00193371">
        <w:rPr>
          <w:szCs w:val="24"/>
        </w:rPr>
        <w:t>HTTP</w:t>
      </w:r>
      <w:r w:rsidR="00923E9B" w:rsidRPr="00B32949">
        <w:rPr>
          <w:szCs w:val="24"/>
        </w:rPr>
        <w:t xml:space="preserve"> with Secure Sockets Layer</w:t>
      </w:r>
      <w:r w:rsidR="00923E9B">
        <w:rPr>
          <w:szCs w:val="24"/>
        </w:rPr>
        <w:t>).</w:t>
      </w:r>
      <w:bookmarkEnd w:id="125"/>
    </w:p>
    <w:p w:rsidR="00480618" w:rsidRPr="005D43C4" w:rsidRDefault="00480618" w:rsidP="004C478D">
      <w:pPr>
        <w:pStyle w:val="ListParagraph"/>
        <w:ind w:left="426" w:firstLine="567"/>
      </w:pPr>
      <w:r w:rsidRPr="005D43C4">
        <w:t>Sự tồn tại củ</w:t>
      </w:r>
      <w:r w:rsidR="005D00B3">
        <w:t>a HTTP</w:t>
      </w:r>
      <w:r w:rsidRPr="005D43C4">
        <w:t xml:space="preserve"> là rất quan trọng trong việc tạo ấn tượng về tính </w:t>
      </w:r>
      <w:r w:rsidR="008532CB">
        <w:t>hợp pháp</w:t>
      </w:r>
      <w:r w:rsidRPr="005D43C4">
        <w:t xml:space="preserve"> của trang web nhưng điều này rõ ràng là không đủ.</w:t>
      </w:r>
      <w:r w:rsidR="00BA78CC" w:rsidRPr="005D43C4">
        <w:t xml:space="preserve"> </w:t>
      </w:r>
      <w:r w:rsidRPr="005D43C4">
        <w:t>Chứng chỉ</w:t>
      </w:r>
      <w:r w:rsidR="005D00B3">
        <w:t xml:space="preserve"> HTTP</w:t>
      </w:r>
      <w:r w:rsidRPr="005D43C4">
        <w:t xml:space="preserve"> bao gồm phạm </w:t>
      </w:r>
      <w:proofErr w:type="gramStart"/>
      <w:r w:rsidRPr="005D43C4">
        <w:t>vi</w:t>
      </w:r>
      <w:proofErr w:type="gramEnd"/>
      <w:r w:rsidRPr="005D43C4">
        <w:t xml:space="preserve"> của tổ chức phát hành và tuổi chứng nhận.</w:t>
      </w:r>
      <w:r w:rsidR="00BA78CC" w:rsidRPr="005D43C4">
        <w:t xml:space="preserve"> </w:t>
      </w:r>
      <w:r w:rsidRPr="005D43C4">
        <w:t>Bằng cách kiểm tra các bộ dữ liệu của chúng tôi, chúng tôi thấy rằng độ tuổi tối thiểu của chứng chỉ có uy tín là hai năm.</w:t>
      </w:r>
    </w:p>
    <w:p w:rsidR="005D43C4" w:rsidRPr="005D43C4" w:rsidRDefault="00480618" w:rsidP="004C478D">
      <w:pPr>
        <w:pStyle w:val="ListParagraph"/>
        <w:ind w:left="426" w:firstLine="567"/>
      </w:pPr>
      <w:r w:rsidRPr="005D43C4">
        <w:t xml:space="preserve">Luật: </w:t>
      </w:r>
    </w:p>
    <w:p w:rsidR="00480618" w:rsidRDefault="00480618" w:rsidP="00C8623A">
      <w:pPr>
        <w:pStyle w:val="ListParagraph"/>
        <w:numPr>
          <w:ilvl w:val="0"/>
          <w:numId w:val="24"/>
        </w:numPr>
        <w:ind w:left="1134" w:firstLine="0"/>
        <w:rPr>
          <w:szCs w:val="24"/>
        </w:rPr>
      </w:pPr>
      <w:r>
        <w:rPr>
          <w:szCs w:val="24"/>
        </w:rPr>
        <w:t xml:space="preserve">Sử dụng </w:t>
      </w:r>
      <w:r w:rsidR="005D00B3">
        <w:rPr>
          <w:szCs w:val="24"/>
        </w:rPr>
        <w:t>HTTP</w:t>
      </w:r>
      <w:r>
        <w:rPr>
          <w:szCs w:val="24"/>
        </w:rPr>
        <w:t xml:space="preserve"> nhà phát hành đáng tin cậy và độ tuổi chứng nhận từ 1 năm trở lên </w:t>
      </w:r>
      <w:r w:rsidR="001721E0">
        <w:rPr>
          <w:szCs w:val="24"/>
        </w:rPr>
        <w:t xml:space="preserve">là </w:t>
      </w:r>
      <w:r w:rsidR="00104E63">
        <w:rPr>
          <w:szCs w:val="24"/>
        </w:rPr>
        <w:t>h</w:t>
      </w:r>
      <w:r w:rsidR="008532CB">
        <w:rPr>
          <w:szCs w:val="24"/>
        </w:rPr>
        <w:t>ợp pháp</w:t>
      </w:r>
      <w:r w:rsidR="001721E0">
        <w:rPr>
          <w:szCs w:val="24"/>
        </w:rPr>
        <w:t>.</w:t>
      </w:r>
    </w:p>
    <w:p w:rsidR="00480618" w:rsidRDefault="00480618" w:rsidP="00C8623A">
      <w:pPr>
        <w:pStyle w:val="ListParagraph"/>
        <w:numPr>
          <w:ilvl w:val="0"/>
          <w:numId w:val="24"/>
        </w:numPr>
        <w:ind w:left="1134" w:firstLine="0"/>
        <w:rPr>
          <w:szCs w:val="24"/>
        </w:rPr>
      </w:pPr>
      <w:r>
        <w:rPr>
          <w:szCs w:val="24"/>
        </w:rPr>
        <w:t>Sử dụ</w:t>
      </w:r>
      <w:r w:rsidR="005D00B3">
        <w:rPr>
          <w:szCs w:val="24"/>
        </w:rPr>
        <w:t>ng HTTP</w:t>
      </w:r>
      <w:r>
        <w:rPr>
          <w:szCs w:val="24"/>
        </w:rPr>
        <w:t xml:space="preserve"> và nhà phát hàng không đáng tin cậy </w:t>
      </w:r>
      <w:r w:rsidR="001721E0">
        <w:rPr>
          <w:szCs w:val="24"/>
        </w:rPr>
        <w:t xml:space="preserve">là </w:t>
      </w:r>
      <w:r w:rsidR="00104E63">
        <w:rPr>
          <w:szCs w:val="24"/>
        </w:rPr>
        <w:t>n</w:t>
      </w:r>
      <w:r w:rsidR="001721E0">
        <w:rPr>
          <w:szCs w:val="24"/>
        </w:rPr>
        <w:t>ghi ngờ.</w:t>
      </w:r>
    </w:p>
    <w:p w:rsidR="00480618" w:rsidRPr="00275C0B" w:rsidRDefault="005D43C4" w:rsidP="00C8623A">
      <w:pPr>
        <w:pStyle w:val="ListParagraph"/>
        <w:numPr>
          <w:ilvl w:val="0"/>
          <w:numId w:val="24"/>
        </w:numPr>
        <w:ind w:left="1134" w:firstLine="0"/>
        <w:rPr>
          <w:szCs w:val="24"/>
        </w:rPr>
      </w:pPr>
      <w:r>
        <w:rPr>
          <w:szCs w:val="24"/>
        </w:rPr>
        <w:t xml:space="preserve">Trường hợp còn lại là </w:t>
      </w:r>
      <w:r w:rsidR="00104E63">
        <w:rPr>
          <w:szCs w:val="24"/>
        </w:rPr>
        <w:t>l</w:t>
      </w:r>
      <w:r>
        <w:rPr>
          <w:szCs w:val="24"/>
        </w:rPr>
        <w:t>ừa đảo.</w:t>
      </w:r>
    </w:p>
    <w:p w:rsidR="00923E9B" w:rsidRDefault="00923E9B" w:rsidP="009A162B">
      <w:pPr>
        <w:pStyle w:val="ListParagraph"/>
        <w:numPr>
          <w:ilvl w:val="3"/>
          <w:numId w:val="18"/>
        </w:numPr>
        <w:ind w:left="1276" w:right="-846" w:hanging="850"/>
        <w:jc w:val="left"/>
        <w:outlineLvl w:val="4"/>
        <w:rPr>
          <w:szCs w:val="24"/>
        </w:rPr>
      </w:pPr>
      <w:bookmarkStart w:id="126" w:name="_Toc6825088"/>
      <w:r>
        <w:rPr>
          <w:szCs w:val="24"/>
        </w:rPr>
        <w:t>Độ dài đăng ký tên miền (</w:t>
      </w:r>
      <w:r w:rsidRPr="00B32949">
        <w:rPr>
          <w:szCs w:val="24"/>
        </w:rPr>
        <w:t>Domain Registration Length</w:t>
      </w:r>
      <w:r>
        <w:rPr>
          <w:szCs w:val="24"/>
        </w:rPr>
        <w:t>).</w:t>
      </w:r>
      <w:bookmarkEnd w:id="126"/>
    </w:p>
    <w:p w:rsidR="00480618" w:rsidRPr="001721E0" w:rsidRDefault="00480618" w:rsidP="00BA78CC">
      <w:pPr>
        <w:pStyle w:val="ListParagraph"/>
        <w:ind w:left="426" w:firstLine="567"/>
      </w:pPr>
      <w:r w:rsidRPr="001721E0">
        <w:t>Dựa trên thực tế, một trang web lừa đảo tồn tại trong một khoảng thời gian ngắn. Các tên miền đáng tin cậy thường được trả trước vài năm.</w:t>
      </w:r>
      <w:r w:rsidR="00BA78CC">
        <w:t xml:space="preserve"> </w:t>
      </w:r>
      <w:r w:rsidRPr="001721E0">
        <w:t>Trong tập dữ liệu, chúng tôi thấy rằng các tên miền lừa đảo dài nhất chỉ được sử dụng 1 năm.</w:t>
      </w:r>
    </w:p>
    <w:p w:rsidR="001721E0" w:rsidRPr="004C478D" w:rsidRDefault="00480618" w:rsidP="004C478D">
      <w:pPr>
        <w:pStyle w:val="ListParagraph"/>
        <w:ind w:left="426" w:firstLine="567"/>
      </w:pPr>
      <w:r w:rsidRPr="001721E0">
        <w:t>Luật:</w:t>
      </w:r>
      <w:r w:rsidRPr="004C478D">
        <w:t xml:space="preserve"> </w:t>
      </w:r>
    </w:p>
    <w:p w:rsidR="00480618" w:rsidRDefault="00480618" w:rsidP="00C8623A">
      <w:pPr>
        <w:pStyle w:val="ListParagraph"/>
        <w:numPr>
          <w:ilvl w:val="0"/>
          <w:numId w:val="24"/>
        </w:numPr>
        <w:ind w:left="1134" w:firstLine="0"/>
        <w:rPr>
          <w:szCs w:val="24"/>
        </w:rPr>
      </w:pPr>
      <w:r>
        <w:rPr>
          <w:szCs w:val="24"/>
        </w:rPr>
        <w:t>Tên miền hết hạ</w:t>
      </w:r>
      <w:r w:rsidR="001721E0">
        <w:rPr>
          <w:szCs w:val="24"/>
        </w:rPr>
        <w:t xml:space="preserve">n sau 1 năm là </w:t>
      </w:r>
      <w:r w:rsidR="00104E63">
        <w:rPr>
          <w:szCs w:val="24"/>
        </w:rPr>
        <w:t>l</w:t>
      </w:r>
      <w:r w:rsidR="001721E0">
        <w:rPr>
          <w:szCs w:val="24"/>
        </w:rPr>
        <w:t>ừa đảo</w:t>
      </w:r>
      <w:r>
        <w:rPr>
          <w:szCs w:val="24"/>
        </w:rPr>
        <w:t>.</w:t>
      </w:r>
    </w:p>
    <w:p w:rsidR="00480618" w:rsidRPr="00275C0B" w:rsidRDefault="001721E0" w:rsidP="00C8623A">
      <w:pPr>
        <w:pStyle w:val="ListParagraph"/>
        <w:numPr>
          <w:ilvl w:val="0"/>
          <w:numId w:val="24"/>
        </w:numPr>
        <w:ind w:left="1134" w:firstLine="0"/>
        <w:rPr>
          <w:szCs w:val="24"/>
        </w:rPr>
      </w:pPr>
      <w:r>
        <w:rPr>
          <w:szCs w:val="24"/>
        </w:rPr>
        <w:t xml:space="preserve">Còn không là </w:t>
      </w:r>
      <w:r w:rsidR="00104E63">
        <w:rPr>
          <w:szCs w:val="24"/>
        </w:rPr>
        <w:t>h</w:t>
      </w:r>
      <w:r w:rsidR="008532CB">
        <w:rPr>
          <w:szCs w:val="24"/>
        </w:rPr>
        <w:t>ợp pháp</w:t>
      </w:r>
      <w:r>
        <w:rPr>
          <w:szCs w:val="24"/>
        </w:rPr>
        <w:t>.</w:t>
      </w:r>
    </w:p>
    <w:p w:rsidR="00623031" w:rsidRDefault="00623031">
      <w:pPr>
        <w:rPr>
          <w:szCs w:val="24"/>
        </w:rPr>
      </w:pPr>
      <w:r>
        <w:rPr>
          <w:szCs w:val="24"/>
        </w:rPr>
        <w:br w:type="page"/>
      </w:r>
    </w:p>
    <w:p w:rsidR="00955B93" w:rsidRDefault="00294FF5" w:rsidP="009A162B">
      <w:pPr>
        <w:pStyle w:val="ListParagraph"/>
        <w:numPr>
          <w:ilvl w:val="3"/>
          <w:numId w:val="18"/>
        </w:numPr>
        <w:ind w:left="1276" w:right="-846" w:hanging="850"/>
        <w:jc w:val="left"/>
        <w:outlineLvl w:val="4"/>
        <w:rPr>
          <w:szCs w:val="24"/>
        </w:rPr>
      </w:pPr>
      <w:r>
        <w:rPr>
          <w:szCs w:val="24"/>
        </w:rPr>
        <w:lastRenderedPageBreak/>
        <w:t xml:space="preserve"> </w:t>
      </w:r>
      <w:bookmarkStart w:id="127" w:name="_Toc6825089"/>
      <w:r w:rsidR="00923E9B">
        <w:rPr>
          <w:szCs w:val="24"/>
        </w:rPr>
        <w:t>Favicon</w:t>
      </w:r>
      <w:r w:rsidR="00480618">
        <w:rPr>
          <w:szCs w:val="24"/>
        </w:rPr>
        <w:t>.</w:t>
      </w:r>
      <w:bookmarkEnd w:id="127"/>
    </w:p>
    <w:p w:rsidR="00480618" w:rsidRPr="001721E0" w:rsidRDefault="00480618" w:rsidP="004C478D">
      <w:pPr>
        <w:pStyle w:val="ListParagraph"/>
        <w:ind w:left="426" w:firstLine="567"/>
      </w:pPr>
      <w:r w:rsidRPr="001721E0">
        <w:t>Favicon là 1 biểu tượng được liên kết với 1 trang web cụ thể.</w:t>
      </w:r>
      <w:r w:rsidR="00BA78CC" w:rsidRPr="001721E0">
        <w:t xml:space="preserve"> </w:t>
      </w:r>
      <w:r w:rsidRPr="001721E0">
        <w:t>Nhiều người dùng hiện có đọc tin hiển thị Favicon như một lời nhắc nhở trực quan về danh tính trang web trong thanh địa chỉ.</w:t>
      </w:r>
      <w:r w:rsidR="00BA78CC" w:rsidRPr="001721E0">
        <w:t xml:space="preserve"> </w:t>
      </w:r>
      <w:r w:rsidRPr="001721E0">
        <w:t>Nếu favicon được tải lên từ một tên miền khác với tên miền hiển thị trong thanh địa chỉ thì trang web được coi là Phishing.</w:t>
      </w:r>
    </w:p>
    <w:p w:rsidR="001721E0" w:rsidRDefault="00480618" w:rsidP="004C478D">
      <w:pPr>
        <w:pStyle w:val="ListParagraph"/>
        <w:ind w:left="426" w:firstLine="567"/>
      </w:pPr>
      <w:r w:rsidRPr="001721E0">
        <w:t xml:space="preserve">Luật: </w:t>
      </w:r>
    </w:p>
    <w:p w:rsidR="00480618" w:rsidRPr="001721E0" w:rsidRDefault="00480618" w:rsidP="00C8623A">
      <w:pPr>
        <w:pStyle w:val="ListParagraph"/>
        <w:numPr>
          <w:ilvl w:val="0"/>
          <w:numId w:val="24"/>
        </w:numPr>
        <w:ind w:left="1134" w:firstLine="0"/>
        <w:rPr>
          <w:szCs w:val="24"/>
        </w:rPr>
      </w:pPr>
      <w:r w:rsidRPr="001721E0">
        <w:rPr>
          <w:szCs w:val="24"/>
        </w:rPr>
        <w:t>Favcon được tải từ tên miề</w:t>
      </w:r>
      <w:r w:rsidR="001721E0">
        <w:rPr>
          <w:szCs w:val="24"/>
        </w:rPr>
        <w:t xml:space="preserve">n bên ngoài là </w:t>
      </w:r>
      <w:r w:rsidR="00104E63">
        <w:rPr>
          <w:szCs w:val="24"/>
        </w:rPr>
        <w:t>h</w:t>
      </w:r>
      <w:r w:rsidR="008532CB">
        <w:rPr>
          <w:szCs w:val="24"/>
        </w:rPr>
        <w:t>ợp pháp</w:t>
      </w:r>
      <w:r w:rsidR="001721E0">
        <w:rPr>
          <w:szCs w:val="24"/>
        </w:rPr>
        <w:t>.</w:t>
      </w:r>
    </w:p>
    <w:p w:rsidR="00480618" w:rsidRPr="009A162B" w:rsidRDefault="001721E0" w:rsidP="00C8623A">
      <w:pPr>
        <w:pStyle w:val="ListParagraph"/>
        <w:numPr>
          <w:ilvl w:val="0"/>
          <w:numId w:val="24"/>
        </w:numPr>
        <w:ind w:left="1134" w:firstLine="0"/>
        <w:rPr>
          <w:szCs w:val="24"/>
        </w:rPr>
      </w:pPr>
      <w:r>
        <w:rPr>
          <w:szCs w:val="24"/>
        </w:rPr>
        <w:t xml:space="preserve">Còn không là </w:t>
      </w:r>
      <w:r w:rsidR="00104E63">
        <w:rPr>
          <w:szCs w:val="24"/>
        </w:rPr>
        <w:t>n</w:t>
      </w:r>
      <w:r>
        <w:rPr>
          <w:szCs w:val="24"/>
        </w:rPr>
        <w:t>ghi ngờ.</w:t>
      </w:r>
    </w:p>
    <w:p w:rsidR="00923E9B" w:rsidRPr="00496F72" w:rsidRDefault="00923E9B" w:rsidP="009A162B">
      <w:pPr>
        <w:pStyle w:val="ListParagraph"/>
        <w:numPr>
          <w:ilvl w:val="3"/>
          <w:numId w:val="18"/>
        </w:numPr>
        <w:ind w:left="1276" w:right="-846" w:hanging="850"/>
        <w:jc w:val="left"/>
        <w:outlineLvl w:val="4"/>
        <w:rPr>
          <w:szCs w:val="24"/>
        </w:rPr>
      </w:pPr>
      <w:bookmarkStart w:id="128" w:name="_Toc6825090"/>
      <w:r w:rsidRPr="00496F72">
        <w:rPr>
          <w:szCs w:val="24"/>
        </w:rPr>
        <w:t>Sử dụng cổng không chuẩn (Using Non-Standard Port).</w:t>
      </w:r>
      <w:bookmarkEnd w:id="128"/>
    </w:p>
    <w:p w:rsidR="00480618" w:rsidRPr="001721E0" w:rsidRDefault="00480618" w:rsidP="004C478D">
      <w:pPr>
        <w:pStyle w:val="ListParagraph"/>
        <w:ind w:left="426" w:firstLine="567"/>
      </w:pPr>
      <w:r w:rsidRPr="001721E0">
        <w:t>Tính năng này rất hữu ích trong việc xác thực nếu một dịch vụ cụ thể tăng hay giảm trên một máy chủ cụ thể. Trong mục đích kiểm soát sự xâm nhập, nên mở những cổng mà bạn cần.</w:t>
      </w:r>
      <w:r w:rsidR="00BA78CC" w:rsidRPr="001721E0">
        <w:t xml:space="preserve"> </w:t>
      </w:r>
      <w:r w:rsidRPr="001721E0">
        <w:t>Mặc định, một số tường lửa, máy chủ Proxy và Network Address Translation (NAT) sẽ chặn tất cả các hầu hết các cổng và chỉ mở các cổng được chọn. Nếu tất cả các cổng điều mở, những kẻ lừa đảo có thể chạy hầu hết mọi dịch vụ mà họ muốn và kết quả thông tin người dùng bị đe dọa.</w:t>
      </w:r>
    </w:p>
    <w:p w:rsidR="00480618" w:rsidRPr="001721E0" w:rsidRDefault="00480618" w:rsidP="004C478D">
      <w:pPr>
        <w:pStyle w:val="ListParagraph"/>
        <w:ind w:left="426" w:firstLine="567"/>
      </w:pPr>
      <w:r w:rsidRPr="001721E0">
        <w:t>Dưới đây là một số cổng quan trọng nhất và trạng thái thường xuyên của chúng.</w:t>
      </w:r>
    </w:p>
    <w:p w:rsidR="009F3736" w:rsidRPr="009F3736" w:rsidRDefault="009F3736" w:rsidP="009F3736">
      <w:pPr>
        <w:pStyle w:val="Caption"/>
        <w:jc w:val="center"/>
        <w:rPr>
          <w:i w:val="0"/>
          <w:iCs w:val="0"/>
          <w:color w:val="auto"/>
          <w:sz w:val="24"/>
          <w:szCs w:val="24"/>
        </w:rPr>
      </w:pPr>
      <w:bookmarkStart w:id="129" w:name="_Toc4074893"/>
      <w:r w:rsidRPr="009F3736">
        <w:rPr>
          <w:i w:val="0"/>
          <w:iCs w:val="0"/>
          <w:color w:val="auto"/>
          <w:sz w:val="24"/>
          <w:szCs w:val="24"/>
        </w:rPr>
        <w:t>Bả</w:t>
      </w:r>
      <w:r>
        <w:rPr>
          <w:i w:val="0"/>
          <w:iCs w:val="0"/>
          <w:color w:val="auto"/>
          <w:sz w:val="24"/>
          <w:szCs w:val="24"/>
        </w:rPr>
        <w:t>ng 2.</w:t>
      </w:r>
      <w:r w:rsidRPr="009F3736">
        <w:rPr>
          <w:i w:val="0"/>
          <w:iCs w:val="0"/>
          <w:color w:val="auto"/>
          <w:sz w:val="24"/>
          <w:szCs w:val="24"/>
        </w:rPr>
        <w:fldChar w:fldCharType="begin"/>
      </w:r>
      <w:r w:rsidRPr="009F3736">
        <w:rPr>
          <w:i w:val="0"/>
          <w:iCs w:val="0"/>
          <w:color w:val="auto"/>
          <w:sz w:val="24"/>
          <w:szCs w:val="24"/>
        </w:rPr>
        <w:instrText xml:space="preserve"> SEQ Bảng_2. \* ARABIC </w:instrText>
      </w:r>
      <w:r w:rsidRPr="009F3736">
        <w:rPr>
          <w:i w:val="0"/>
          <w:iCs w:val="0"/>
          <w:color w:val="auto"/>
          <w:sz w:val="24"/>
          <w:szCs w:val="24"/>
        </w:rPr>
        <w:fldChar w:fldCharType="separate"/>
      </w:r>
      <w:r w:rsidR="00537052">
        <w:rPr>
          <w:i w:val="0"/>
          <w:iCs w:val="0"/>
          <w:noProof/>
          <w:color w:val="auto"/>
          <w:sz w:val="24"/>
          <w:szCs w:val="24"/>
        </w:rPr>
        <w:t>2</w:t>
      </w:r>
      <w:r w:rsidRPr="009F3736">
        <w:rPr>
          <w:i w:val="0"/>
          <w:iCs w:val="0"/>
          <w:color w:val="auto"/>
          <w:sz w:val="24"/>
          <w:szCs w:val="24"/>
        </w:rPr>
        <w:fldChar w:fldCharType="end"/>
      </w:r>
      <w:r w:rsidRPr="009F3736">
        <w:rPr>
          <w:i w:val="0"/>
          <w:iCs w:val="0"/>
          <w:color w:val="auto"/>
          <w:sz w:val="24"/>
          <w:szCs w:val="24"/>
        </w:rPr>
        <w:t>. Một số cổng quan trọng của trang Web</w:t>
      </w:r>
      <w:r w:rsidR="009D5E88">
        <w:rPr>
          <w:i w:val="0"/>
          <w:iCs w:val="0"/>
          <w:color w:val="auto"/>
          <w:sz w:val="24"/>
          <w:szCs w:val="24"/>
        </w:rPr>
        <w:t xml:space="preserve"> (</w:t>
      </w:r>
      <w:r w:rsidR="00BC560C">
        <w:rPr>
          <w:i w:val="0"/>
          <w:iCs w:val="0"/>
          <w:color w:val="auto"/>
          <w:sz w:val="24"/>
          <w:szCs w:val="24"/>
        </w:rPr>
        <w:t xml:space="preserve">Tính năng Website lừa đảo, </w:t>
      </w:r>
      <w:r w:rsidR="009D5E88">
        <w:rPr>
          <w:i w:val="0"/>
          <w:iCs w:val="0"/>
          <w:color w:val="auto"/>
          <w:sz w:val="24"/>
          <w:szCs w:val="24"/>
        </w:rPr>
        <w:t xml:space="preserve">nguồn: </w:t>
      </w:r>
      <w:hyperlink r:id="rId39" w:history="1">
        <w:r w:rsidR="00C21399">
          <w:rPr>
            <w:rStyle w:val="Hyperlink"/>
            <w:i w:val="0"/>
            <w:iCs w:val="0"/>
            <w:sz w:val="24"/>
            <w:szCs w:val="24"/>
          </w:rPr>
          <w:t>https://archive.ics.uci.edu/phishing-website-features</w:t>
        </w:r>
      </w:hyperlink>
      <w:r w:rsidR="009D5E88">
        <w:rPr>
          <w:i w:val="0"/>
          <w:iCs w:val="0"/>
          <w:color w:val="auto"/>
          <w:sz w:val="24"/>
          <w:szCs w:val="24"/>
        </w:rPr>
        <w:t>)</w:t>
      </w:r>
      <w:r w:rsidRPr="009F3736">
        <w:rPr>
          <w:i w:val="0"/>
          <w:iCs w:val="0"/>
          <w:color w:val="auto"/>
          <w:sz w:val="24"/>
          <w:szCs w:val="24"/>
        </w:rPr>
        <w:t>.</w:t>
      </w:r>
      <w:bookmarkEnd w:id="129"/>
    </w:p>
    <w:tbl>
      <w:tblPr>
        <w:tblW w:w="8502" w:type="dxa"/>
        <w:tblInd w:w="70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FFFFF" w:themeFill="background1"/>
        <w:tblLook w:val="06A0" w:firstRow="1" w:lastRow="0" w:firstColumn="1" w:lastColumn="0" w:noHBand="1" w:noVBand="1"/>
      </w:tblPr>
      <w:tblGrid>
        <w:gridCol w:w="824"/>
        <w:gridCol w:w="1273"/>
        <w:gridCol w:w="4846"/>
        <w:gridCol w:w="1559"/>
      </w:tblGrid>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auto"/>
            <w:tcMar>
              <w:top w:w="15" w:type="dxa"/>
              <w:left w:w="15" w:type="dxa"/>
              <w:bottom w:w="15" w:type="dxa"/>
              <w:right w:w="15" w:type="dxa"/>
            </w:tcMar>
            <w:vAlign w:val="center"/>
            <w:hideMark/>
          </w:tcPr>
          <w:p w:rsidR="00480618" w:rsidRPr="00AE4427" w:rsidRDefault="00480618" w:rsidP="000E1CD1">
            <w:pPr>
              <w:pStyle w:val="IEEETableCell"/>
              <w:spacing w:line="276" w:lineRule="auto"/>
              <w:rPr>
                <w:b/>
                <w:sz w:val="24"/>
              </w:rPr>
            </w:pPr>
            <w:r w:rsidRPr="00AE4427">
              <w:rPr>
                <w:b/>
                <w:sz w:val="24"/>
              </w:rPr>
              <w:t>PORT</w:t>
            </w:r>
          </w:p>
        </w:tc>
        <w:tc>
          <w:tcPr>
            <w:tcW w:w="1273" w:type="dxa"/>
            <w:tcBorders>
              <w:top w:val="single" w:sz="2" w:space="0" w:color="auto"/>
              <w:left w:val="single" w:sz="2" w:space="0" w:color="auto"/>
              <w:bottom w:val="single" w:sz="2" w:space="0" w:color="auto"/>
              <w:right w:val="single" w:sz="2" w:space="0" w:color="auto"/>
            </w:tcBorders>
            <w:shd w:val="clear" w:color="auto" w:fill="auto"/>
            <w:tcMar>
              <w:top w:w="15" w:type="dxa"/>
              <w:left w:w="15" w:type="dxa"/>
              <w:bottom w:w="15" w:type="dxa"/>
              <w:right w:w="15" w:type="dxa"/>
            </w:tcMar>
            <w:vAlign w:val="center"/>
            <w:hideMark/>
          </w:tcPr>
          <w:p w:rsidR="00480618" w:rsidRPr="00AE4427" w:rsidRDefault="00480618" w:rsidP="00925FE1">
            <w:pPr>
              <w:pStyle w:val="IEEETableCell"/>
              <w:spacing w:line="276" w:lineRule="auto"/>
              <w:jc w:val="center"/>
              <w:rPr>
                <w:b/>
                <w:sz w:val="24"/>
              </w:rPr>
            </w:pPr>
            <w:r w:rsidRPr="00AE4427">
              <w:rPr>
                <w:b/>
                <w:sz w:val="24"/>
              </w:rPr>
              <w:t>Service</w:t>
            </w:r>
          </w:p>
        </w:tc>
        <w:tc>
          <w:tcPr>
            <w:tcW w:w="4846" w:type="dxa"/>
            <w:tcBorders>
              <w:top w:val="single" w:sz="2" w:space="0" w:color="auto"/>
              <w:left w:val="single" w:sz="2" w:space="0" w:color="auto"/>
              <w:bottom w:val="single" w:sz="2" w:space="0" w:color="auto"/>
              <w:right w:val="single" w:sz="2" w:space="0" w:color="auto"/>
            </w:tcBorders>
            <w:shd w:val="clear" w:color="auto" w:fill="auto"/>
            <w:tcMar>
              <w:top w:w="15" w:type="dxa"/>
              <w:left w:w="15" w:type="dxa"/>
              <w:bottom w:w="15" w:type="dxa"/>
              <w:right w:w="15" w:type="dxa"/>
            </w:tcMar>
            <w:vAlign w:val="center"/>
            <w:hideMark/>
          </w:tcPr>
          <w:p w:rsidR="00480618" w:rsidRPr="00AE4427" w:rsidRDefault="00A13708" w:rsidP="00A13708">
            <w:pPr>
              <w:pStyle w:val="IEEETableCell"/>
              <w:spacing w:line="276" w:lineRule="auto"/>
              <w:jc w:val="center"/>
              <w:rPr>
                <w:b/>
                <w:sz w:val="24"/>
              </w:rPr>
            </w:pPr>
            <w:r w:rsidRPr="00AE4427">
              <w:rPr>
                <w:b/>
                <w:sz w:val="24"/>
              </w:rPr>
              <w:t>Ý nghĩa</w:t>
            </w:r>
          </w:p>
        </w:tc>
        <w:tc>
          <w:tcPr>
            <w:tcW w:w="1559" w:type="dxa"/>
            <w:tcBorders>
              <w:top w:val="single" w:sz="2" w:space="0" w:color="auto"/>
              <w:left w:val="single" w:sz="2" w:space="0" w:color="auto"/>
              <w:bottom w:val="single" w:sz="2" w:space="0" w:color="auto"/>
              <w:right w:val="single" w:sz="2" w:space="0" w:color="auto"/>
            </w:tcBorders>
            <w:shd w:val="clear" w:color="auto" w:fill="auto"/>
            <w:tcMar>
              <w:top w:w="15" w:type="dxa"/>
              <w:left w:w="15" w:type="dxa"/>
              <w:bottom w:w="15" w:type="dxa"/>
              <w:right w:w="15" w:type="dxa"/>
            </w:tcMar>
            <w:vAlign w:val="center"/>
            <w:hideMark/>
          </w:tcPr>
          <w:p w:rsidR="00480618" w:rsidRPr="00AE4427" w:rsidRDefault="00A13708" w:rsidP="00A13708">
            <w:pPr>
              <w:pStyle w:val="IEEETableCell"/>
              <w:spacing w:line="276" w:lineRule="auto"/>
              <w:jc w:val="center"/>
              <w:rPr>
                <w:b/>
                <w:sz w:val="24"/>
              </w:rPr>
            </w:pPr>
            <w:r w:rsidRPr="00AE4427">
              <w:rPr>
                <w:b/>
                <w:sz w:val="24"/>
              </w:rPr>
              <w:t>Trạng thái thường xuyên</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21</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FTP</w:t>
            </w:r>
            <w:r w:rsidRPr="00925FE1">
              <w:rPr>
                <w:sz w:val="24"/>
              </w:rPr>
              <w:fldChar w:fldCharType="begin"/>
            </w:r>
            <w:r w:rsidRPr="00925FE1">
              <w:rPr>
                <w:sz w:val="24"/>
              </w:rPr>
              <w:instrText xml:space="preserve"> XE "FTP:File Transfer Protocol" </w:instrText>
            </w:r>
            <w:r w:rsidRPr="00925FE1">
              <w:rPr>
                <w:sz w:val="24"/>
              </w:rPr>
              <w:fldChar w:fldCharType="end"/>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126079">
            <w:pPr>
              <w:pStyle w:val="IEEETableCell"/>
              <w:spacing w:line="276" w:lineRule="auto"/>
              <w:rPr>
                <w:sz w:val="24"/>
              </w:rPr>
            </w:pPr>
            <w:r>
              <w:rPr>
                <w:sz w:val="24"/>
              </w:rPr>
              <w:t>Chuyển tập tin từ máy chủ này sang máy chủ khác.</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22</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SSH</w:t>
            </w:r>
            <w:r w:rsidRPr="00925FE1">
              <w:rPr>
                <w:sz w:val="24"/>
              </w:rPr>
              <w:fldChar w:fldCharType="begin"/>
            </w:r>
            <w:r w:rsidRPr="00925FE1">
              <w:rPr>
                <w:sz w:val="24"/>
              </w:rPr>
              <w:instrText xml:space="preserve"> XE "SSH:Secure File Transfer Protocol" </w:instrText>
            </w:r>
            <w:r w:rsidRPr="00925FE1">
              <w:rPr>
                <w:sz w:val="24"/>
              </w:rPr>
              <w:fldChar w:fldCharType="end"/>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126079">
            <w:pPr>
              <w:pStyle w:val="IEEETableCell"/>
              <w:spacing w:line="276" w:lineRule="auto"/>
              <w:rPr>
                <w:sz w:val="24"/>
              </w:rPr>
            </w:pPr>
            <w:r>
              <w:rPr>
                <w:sz w:val="24"/>
              </w:rPr>
              <w:t xml:space="preserve">Giao thức truyền tâp tin </w:t>
            </w:r>
            <w:proofErr w:type="gramStart"/>
            <w:r>
              <w:rPr>
                <w:sz w:val="24"/>
              </w:rPr>
              <w:t>an</w:t>
            </w:r>
            <w:proofErr w:type="gramEnd"/>
            <w:r>
              <w:rPr>
                <w:sz w:val="24"/>
              </w:rPr>
              <w:t xml:space="preserve"> toàn.</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23</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Telnet</w:t>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126079">
            <w:pPr>
              <w:pStyle w:val="IEEETableCell"/>
              <w:spacing w:line="276" w:lineRule="auto"/>
              <w:rPr>
                <w:sz w:val="24"/>
              </w:rPr>
            </w:pPr>
            <w:r>
              <w:rPr>
                <w:sz w:val="24"/>
              </w:rPr>
              <w:t>Tương tác hai chiều bằng văn bản.</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80</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HTTP</w:t>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126079">
            <w:pPr>
              <w:pStyle w:val="IEEETableCell"/>
              <w:spacing w:line="276" w:lineRule="auto"/>
              <w:rPr>
                <w:sz w:val="24"/>
              </w:rPr>
            </w:pPr>
            <w:r>
              <w:rPr>
                <w:sz w:val="24"/>
              </w:rPr>
              <w:t>Giao thức truyền tải siêu văn bản.</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Mở</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443</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HTTPS</w:t>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126079">
            <w:pPr>
              <w:pStyle w:val="IEEETableCell"/>
              <w:spacing w:line="276" w:lineRule="auto"/>
              <w:rPr>
                <w:sz w:val="24"/>
              </w:rPr>
            </w:pPr>
            <w:r>
              <w:rPr>
                <w:sz w:val="24"/>
              </w:rPr>
              <w:t>Giao thức truyền tải siêu văn bản được bảo mật.</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Mở</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445</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SMB</w:t>
            </w:r>
            <w:r w:rsidRPr="00925FE1">
              <w:rPr>
                <w:sz w:val="24"/>
              </w:rPr>
              <w:fldChar w:fldCharType="begin"/>
            </w:r>
            <w:r w:rsidRPr="00925FE1">
              <w:rPr>
                <w:sz w:val="24"/>
              </w:rPr>
              <w:instrText xml:space="preserve"> XE "SMB:Server Message Block" </w:instrText>
            </w:r>
            <w:r w:rsidRPr="00925FE1">
              <w:rPr>
                <w:sz w:val="24"/>
              </w:rPr>
              <w:fldChar w:fldCharType="end"/>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A13708" w:rsidRDefault="00A13708" w:rsidP="00A13708">
            <w:pPr>
              <w:pStyle w:val="HTMLPreformatted"/>
              <w:shd w:val="clear" w:color="auto" w:fill="FFFFFF"/>
              <w:rPr>
                <w:rFonts w:ascii="inherit" w:hAnsi="inherit"/>
                <w:color w:val="212121"/>
              </w:rPr>
            </w:pPr>
            <w:r w:rsidRPr="00A13708">
              <w:rPr>
                <w:rFonts w:ascii="Times New Roman" w:eastAsia="SimSun" w:hAnsi="Times New Roman" w:cs="Times New Roman"/>
                <w:sz w:val="24"/>
                <w:szCs w:val="24"/>
                <w:lang w:val="en-AU" w:eastAsia="zh-CN"/>
              </w:rPr>
              <w:t>Cung cấp quyền truy cập chung vào các tệp, máy in, cổ</w:t>
            </w:r>
            <w:r>
              <w:rPr>
                <w:rFonts w:ascii="Times New Roman" w:eastAsia="SimSun" w:hAnsi="Times New Roman" w:cs="Times New Roman"/>
                <w:sz w:val="24"/>
                <w:szCs w:val="24"/>
                <w:lang w:val="en-AU" w:eastAsia="zh-CN"/>
              </w:rPr>
              <w:t>ng kết nối.</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1433</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MSSQL</w:t>
            </w:r>
            <w:r w:rsidRPr="00925FE1">
              <w:rPr>
                <w:sz w:val="24"/>
              </w:rPr>
              <w:fldChar w:fldCharType="begin"/>
            </w:r>
            <w:r w:rsidRPr="00925FE1">
              <w:rPr>
                <w:sz w:val="24"/>
              </w:rPr>
              <w:instrText xml:space="preserve"> XE "MSSQL:Microsoft SQL Server Protocols" </w:instrText>
            </w:r>
            <w:r w:rsidRPr="00925FE1">
              <w:rPr>
                <w:sz w:val="24"/>
              </w:rPr>
              <w:fldChar w:fldCharType="end"/>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A13708" w:rsidRDefault="00A13708" w:rsidP="00A13708">
            <w:pPr>
              <w:pStyle w:val="HTMLPreformatted"/>
              <w:shd w:val="clear" w:color="auto" w:fill="FFFFFF"/>
              <w:rPr>
                <w:rFonts w:ascii="inherit" w:hAnsi="inherit"/>
                <w:color w:val="212121"/>
              </w:rPr>
            </w:pPr>
            <w:r w:rsidRPr="00A13708">
              <w:rPr>
                <w:rFonts w:ascii="Times New Roman" w:eastAsia="SimSun" w:hAnsi="Times New Roman" w:cs="Times New Roman"/>
                <w:sz w:val="24"/>
                <w:szCs w:val="24"/>
                <w:lang w:val="en-AU" w:eastAsia="zh-CN"/>
              </w:rPr>
              <w:t>Lưu trữ và truy xuất dữ liệu theo yêu cầu của các ứng dụng phần mềm khác</w:t>
            </w:r>
            <w:r>
              <w:rPr>
                <w:rFonts w:ascii="Times New Roman" w:eastAsia="SimSun" w:hAnsi="Times New Roman" w:cs="Times New Roman"/>
                <w:sz w:val="24"/>
                <w:szCs w:val="24"/>
                <w:lang w:val="en-AU" w:eastAsia="zh-CN"/>
              </w:rPr>
              <w:t>.</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1521</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ORACLE</w:t>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A13708" w:rsidRDefault="00A13708" w:rsidP="00A13708">
            <w:pPr>
              <w:pStyle w:val="HTMLPreformatted"/>
              <w:shd w:val="clear" w:color="auto" w:fill="FFFFFF"/>
              <w:rPr>
                <w:rFonts w:ascii="inherit" w:hAnsi="inherit"/>
                <w:color w:val="212121"/>
              </w:rPr>
            </w:pPr>
            <w:r w:rsidRPr="00A13708">
              <w:rPr>
                <w:rFonts w:ascii="Times New Roman" w:eastAsia="SimSun" w:hAnsi="Times New Roman" w:cs="Times New Roman"/>
                <w:sz w:val="24"/>
                <w:szCs w:val="24"/>
                <w:lang w:val="en-AU" w:eastAsia="zh-CN"/>
              </w:rPr>
              <w:t>Truy cập cơ sở dữ liệu oracle từ</w:t>
            </w:r>
            <w:r>
              <w:rPr>
                <w:rFonts w:ascii="Times New Roman" w:eastAsia="SimSun" w:hAnsi="Times New Roman" w:cs="Times New Roman"/>
                <w:sz w:val="24"/>
                <w:szCs w:val="24"/>
                <w:lang w:val="en-AU" w:eastAsia="zh-CN"/>
              </w:rPr>
              <w:t xml:space="preserve"> trang</w:t>
            </w:r>
            <w:r w:rsidRPr="00A13708">
              <w:rPr>
                <w:rFonts w:ascii="Times New Roman" w:eastAsia="SimSun" w:hAnsi="Times New Roman" w:cs="Times New Roman"/>
                <w:sz w:val="24"/>
                <w:szCs w:val="24"/>
                <w:lang w:val="en-AU" w:eastAsia="zh-CN"/>
              </w:rPr>
              <w:t xml:space="preserve"> web.</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3306</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MySQL</w:t>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A13708" w:rsidRDefault="00A13708" w:rsidP="00A13708">
            <w:pPr>
              <w:pStyle w:val="HTMLPreformatted"/>
              <w:shd w:val="clear" w:color="auto" w:fill="FFFFFF"/>
              <w:rPr>
                <w:rFonts w:ascii="inherit" w:hAnsi="inherit"/>
                <w:color w:val="212121"/>
              </w:rPr>
            </w:pPr>
            <w:r w:rsidRPr="00A13708">
              <w:rPr>
                <w:rFonts w:ascii="Times New Roman" w:eastAsia="SimSun" w:hAnsi="Times New Roman" w:cs="Times New Roman"/>
                <w:sz w:val="24"/>
                <w:szCs w:val="24"/>
                <w:lang w:val="en-AU" w:eastAsia="zh-CN"/>
              </w:rPr>
              <w:t>Truy cập cơ sở dữ liệu MySQL từ</w:t>
            </w:r>
            <w:r>
              <w:rPr>
                <w:rFonts w:ascii="Times New Roman" w:eastAsia="SimSun" w:hAnsi="Times New Roman" w:cs="Times New Roman"/>
                <w:sz w:val="24"/>
                <w:szCs w:val="24"/>
                <w:lang w:val="en-AU" w:eastAsia="zh-CN"/>
              </w:rPr>
              <w:t xml:space="preserve"> trang</w:t>
            </w:r>
            <w:r w:rsidRPr="00A13708">
              <w:rPr>
                <w:rFonts w:ascii="Times New Roman" w:eastAsia="SimSun" w:hAnsi="Times New Roman" w:cs="Times New Roman"/>
                <w:sz w:val="24"/>
                <w:szCs w:val="24"/>
                <w:lang w:val="en-AU" w:eastAsia="zh-CN"/>
              </w:rPr>
              <w:t xml:space="preserve"> web.</w:t>
            </w:r>
          </w:p>
        </w:tc>
        <w:tc>
          <w:tcPr>
            <w:tcW w:w="1559"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r w:rsidR="00480618" w:rsidRPr="00925FE1" w:rsidTr="000E1CD1">
        <w:tc>
          <w:tcPr>
            <w:tcW w:w="824"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3389</w:t>
            </w:r>
          </w:p>
        </w:tc>
        <w:tc>
          <w:tcPr>
            <w:tcW w:w="1273"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vAlign w:val="center"/>
            <w:hideMark/>
          </w:tcPr>
          <w:p w:rsidR="00480618" w:rsidRPr="00925FE1" w:rsidRDefault="00480618" w:rsidP="00126079">
            <w:pPr>
              <w:pStyle w:val="IEEETableCell"/>
              <w:spacing w:line="276" w:lineRule="auto"/>
              <w:rPr>
                <w:sz w:val="24"/>
              </w:rPr>
            </w:pPr>
            <w:r w:rsidRPr="00925FE1">
              <w:rPr>
                <w:sz w:val="24"/>
              </w:rPr>
              <w:t>Remote Desktop</w:t>
            </w:r>
          </w:p>
        </w:tc>
        <w:tc>
          <w:tcPr>
            <w:tcW w:w="4846" w:type="dxa"/>
            <w:tcBorders>
              <w:top w:val="single" w:sz="2" w:space="0" w:color="auto"/>
              <w:left w:val="single" w:sz="2" w:space="0" w:color="auto"/>
              <w:bottom w:val="single" w:sz="2" w:space="0" w:color="auto"/>
              <w:right w:val="single" w:sz="2" w:space="0" w:color="auto"/>
            </w:tcBorders>
            <w:shd w:val="clear" w:color="auto" w:fill="FFFFFF" w:themeFill="background1"/>
            <w:tcMar>
              <w:top w:w="15" w:type="dxa"/>
              <w:left w:w="15" w:type="dxa"/>
              <w:bottom w:w="15" w:type="dxa"/>
              <w:right w:w="15" w:type="dxa"/>
            </w:tcMar>
            <w:hideMark/>
          </w:tcPr>
          <w:p w:rsidR="00480618" w:rsidRPr="00925FE1" w:rsidRDefault="00A13708" w:rsidP="00A13708">
            <w:pPr>
              <w:pStyle w:val="HTMLPreformatted"/>
              <w:shd w:val="clear" w:color="auto" w:fill="FFFFFF"/>
              <w:rPr>
                <w:sz w:val="24"/>
              </w:rPr>
            </w:pPr>
            <w:r w:rsidRPr="00A13708">
              <w:rPr>
                <w:rFonts w:ascii="Times New Roman" w:eastAsia="SimSun" w:hAnsi="Times New Roman" w:cs="Times New Roman"/>
                <w:sz w:val="24"/>
                <w:szCs w:val="24"/>
                <w:lang w:val="en-AU" w:eastAsia="zh-CN"/>
              </w:rPr>
              <w:t>Cho phép truy cập từ xa và cộng tác từ xa.</w:t>
            </w:r>
          </w:p>
        </w:tc>
        <w:tc>
          <w:tcPr>
            <w:tcW w:w="1559" w:type="dxa"/>
            <w:tcBorders>
              <w:top w:val="single" w:sz="2" w:space="0" w:color="auto"/>
              <w:left w:val="single" w:sz="2" w:space="0" w:color="auto"/>
              <w:bottom w:val="single" w:sz="2" w:space="0" w:color="auto"/>
              <w:right w:val="single" w:sz="2" w:space="0" w:color="auto"/>
            </w:tcBorders>
            <w:shd w:val="clear" w:color="auto" w:fill="auto"/>
            <w:tcMar>
              <w:top w:w="15" w:type="dxa"/>
              <w:left w:w="15" w:type="dxa"/>
              <w:bottom w:w="15" w:type="dxa"/>
              <w:right w:w="15" w:type="dxa"/>
            </w:tcMar>
            <w:hideMark/>
          </w:tcPr>
          <w:p w:rsidR="00480618" w:rsidRPr="00925FE1" w:rsidRDefault="00A13708" w:rsidP="00AE4427">
            <w:pPr>
              <w:pStyle w:val="IEEETableCell"/>
              <w:spacing w:line="276" w:lineRule="auto"/>
              <w:rPr>
                <w:sz w:val="24"/>
              </w:rPr>
            </w:pPr>
            <w:r>
              <w:rPr>
                <w:sz w:val="24"/>
              </w:rPr>
              <w:t>Đóng</w:t>
            </w:r>
          </w:p>
        </w:tc>
      </w:tr>
    </w:tbl>
    <w:p w:rsidR="001721E0" w:rsidRDefault="00480618" w:rsidP="004C478D">
      <w:pPr>
        <w:pStyle w:val="ListParagraph"/>
        <w:ind w:left="426" w:firstLine="567"/>
      </w:pPr>
      <w:r w:rsidRPr="001721E0">
        <w:lastRenderedPageBreak/>
        <w:t xml:space="preserve">Luật: </w:t>
      </w:r>
    </w:p>
    <w:p w:rsidR="00480618" w:rsidRPr="001721E0" w:rsidRDefault="00480618" w:rsidP="00C8623A">
      <w:pPr>
        <w:pStyle w:val="ListParagraph"/>
        <w:numPr>
          <w:ilvl w:val="0"/>
          <w:numId w:val="24"/>
        </w:numPr>
        <w:ind w:left="1134" w:firstLine="0"/>
        <w:rPr>
          <w:szCs w:val="24"/>
        </w:rPr>
      </w:pPr>
      <w:r w:rsidRPr="001721E0">
        <w:rPr>
          <w:szCs w:val="24"/>
        </w:rPr>
        <w:t xml:space="preserve">Cổng được sử dụng khác với trạng thái thường xuyên </w:t>
      </w:r>
      <w:r w:rsidR="001721E0">
        <w:rPr>
          <w:szCs w:val="24"/>
        </w:rPr>
        <w:t xml:space="preserve">là </w:t>
      </w:r>
      <w:r w:rsidR="00104E63">
        <w:rPr>
          <w:szCs w:val="24"/>
        </w:rPr>
        <w:t>l</w:t>
      </w:r>
      <w:r w:rsidR="001721E0">
        <w:rPr>
          <w:szCs w:val="24"/>
        </w:rPr>
        <w:t>ừa đảo.</w:t>
      </w:r>
    </w:p>
    <w:p w:rsidR="00480618" w:rsidRPr="004D6B6B" w:rsidRDefault="001721E0" w:rsidP="00C8623A">
      <w:pPr>
        <w:pStyle w:val="ListParagraph"/>
        <w:numPr>
          <w:ilvl w:val="0"/>
          <w:numId w:val="24"/>
        </w:numPr>
        <w:ind w:left="1134" w:firstLine="0"/>
        <w:rPr>
          <w:szCs w:val="24"/>
        </w:rPr>
      </w:pPr>
      <w:r>
        <w:rPr>
          <w:szCs w:val="24"/>
        </w:rPr>
        <w:t xml:space="preserve">Còn không là </w:t>
      </w:r>
      <w:r w:rsidR="00104E63">
        <w:rPr>
          <w:szCs w:val="24"/>
        </w:rPr>
        <w:t>l</w:t>
      </w:r>
      <w:r w:rsidR="008532CB">
        <w:rPr>
          <w:szCs w:val="24"/>
        </w:rPr>
        <w:t>ợp pháp</w:t>
      </w:r>
      <w:r>
        <w:rPr>
          <w:szCs w:val="24"/>
        </w:rPr>
        <w:t>.</w:t>
      </w:r>
    </w:p>
    <w:p w:rsidR="00923E9B" w:rsidRDefault="0043063B" w:rsidP="009A162B">
      <w:pPr>
        <w:pStyle w:val="ListParagraph"/>
        <w:numPr>
          <w:ilvl w:val="3"/>
          <w:numId w:val="18"/>
        </w:numPr>
        <w:ind w:left="1276" w:right="-846" w:hanging="850"/>
        <w:jc w:val="left"/>
        <w:outlineLvl w:val="4"/>
        <w:rPr>
          <w:szCs w:val="24"/>
        </w:rPr>
      </w:pPr>
      <w:r>
        <w:rPr>
          <w:szCs w:val="24"/>
        </w:rPr>
        <w:t xml:space="preserve"> </w:t>
      </w:r>
      <w:bookmarkStart w:id="130" w:name="_Toc6825091"/>
      <w:r>
        <w:rPr>
          <w:szCs w:val="24"/>
        </w:rPr>
        <w:t xml:space="preserve">HTTPS </w:t>
      </w:r>
      <w:r w:rsidR="00923E9B" w:rsidRPr="00B32949">
        <w:rPr>
          <w:szCs w:val="24"/>
        </w:rPr>
        <w:t xml:space="preserve">Token trong </w:t>
      </w:r>
      <w:r w:rsidR="00923E9B">
        <w:rPr>
          <w:szCs w:val="24"/>
        </w:rPr>
        <w:t>tên miền của</w:t>
      </w:r>
      <w:r w:rsidR="00923E9B" w:rsidRPr="00B32949">
        <w:rPr>
          <w:szCs w:val="24"/>
        </w:rPr>
        <w:t xml:space="preserve"> URL</w:t>
      </w:r>
      <w:r w:rsidR="00923E9B">
        <w:rPr>
          <w:szCs w:val="24"/>
        </w:rPr>
        <w:t xml:space="preserve"> (</w:t>
      </w:r>
      <w:r w:rsidR="00923E9B" w:rsidRPr="00877C53">
        <w:rPr>
          <w:szCs w:val="24"/>
        </w:rPr>
        <w:t>The Existence of “HTTPS” Token in the Domain Part of the URL</w:t>
      </w:r>
      <w:r w:rsidR="00923E9B">
        <w:rPr>
          <w:szCs w:val="24"/>
        </w:rPr>
        <w:t>).</w:t>
      </w:r>
      <w:bookmarkEnd w:id="130"/>
    </w:p>
    <w:p w:rsidR="00480618" w:rsidRPr="001721E0" w:rsidRDefault="00480618" w:rsidP="004C478D">
      <w:pPr>
        <w:pStyle w:val="ListParagraph"/>
        <w:ind w:left="426" w:firstLine="567"/>
      </w:pPr>
      <w:r w:rsidRPr="001721E0">
        <w:t>Các kẻ lừa đảo có thể thêm phần “</w:t>
      </w:r>
      <w:r w:rsidR="00AE4427">
        <w:t>HTTPS</w:t>
      </w:r>
      <w:r w:rsidRPr="001721E0">
        <w:t>” vào phần tên miền của URL để đánh lừa người dùng.</w:t>
      </w:r>
    </w:p>
    <w:p w:rsidR="001721E0" w:rsidRDefault="00480618" w:rsidP="004C478D">
      <w:pPr>
        <w:pStyle w:val="ListParagraph"/>
        <w:ind w:left="426" w:firstLine="567"/>
      </w:pPr>
      <w:r w:rsidRPr="001721E0">
        <w:t>Luậ</w:t>
      </w:r>
      <w:r w:rsidR="001721E0">
        <w:t xml:space="preserve">t: </w:t>
      </w:r>
    </w:p>
    <w:p w:rsidR="00480618" w:rsidRPr="001721E0" w:rsidRDefault="00480618" w:rsidP="00C8623A">
      <w:pPr>
        <w:pStyle w:val="ListParagraph"/>
        <w:numPr>
          <w:ilvl w:val="0"/>
          <w:numId w:val="24"/>
        </w:numPr>
        <w:ind w:left="1134" w:firstLine="0"/>
        <w:rPr>
          <w:szCs w:val="24"/>
        </w:rPr>
      </w:pPr>
      <w:r w:rsidRPr="001721E0">
        <w:rPr>
          <w:szCs w:val="24"/>
        </w:rPr>
        <w:t>Sử dụ</w:t>
      </w:r>
      <w:r w:rsidR="00AE4427">
        <w:rPr>
          <w:szCs w:val="24"/>
        </w:rPr>
        <w:t>ng “HTTPS</w:t>
      </w:r>
      <w:r w:rsidRPr="001721E0">
        <w:rPr>
          <w:szCs w:val="24"/>
        </w:rPr>
        <w:t>” trong phần tên miền củ</w:t>
      </w:r>
      <w:r w:rsidR="001721E0">
        <w:rPr>
          <w:szCs w:val="24"/>
        </w:rPr>
        <w:t xml:space="preserve">a URL là </w:t>
      </w:r>
      <w:r w:rsidR="00104E63">
        <w:rPr>
          <w:szCs w:val="24"/>
        </w:rPr>
        <w:t>l</w:t>
      </w:r>
      <w:r w:rsidR="001721E0">
        <w:rPr>
          <w:szCs w:val="24"/>
        </w:rPr>
        <w:t>ừa đảo.</w:t>
      </w:r>
    </w:p>
    <w:p w:rsidR="00480618" w:rsidRPr="001721E0" w:rsidRDefault="00480618" w:rsidP="00C8623A">
      <w:pPr>
        <w:pStyle w:val="ListParagraph"/>
        <w:numPr>
          <w:ilvl w:val="0"/>
          <w:numId w:val="24"/>
        </w:numPr>
        <w:ind w:left="1134" w:firstLine="0"/>
        <w:rPr>
          <w:szCs w:val="24"/>
        </w:rPr>
      </w:pPr>
      <w:r w:rsidRPr="001721E0">
        <w:rPr>
          <w:szCs w:val="24"/>
        </w:rPr>
        <w:t xml:space="preserve">Còn không </w:t>
      </w:r>
      <w:r w:rsidR="001721E0">
        <w:rPr>
          <w:szCs w:val="24"/>
        </w:rPr>
        <w:t xml:space="preserve">là </w:t>
      </w:r>
      <w:r w:rsidR="00104E63">
        <w:rPr>
          <w:szCs w:val="24"/>
        </w:rPr>
        <w:t>h</w:t>
      </w:r>
      <w:r w:rsidR="008532CB">
        <w:rPr>
          <w:szCs w:val="24"/>
        </w:rPr>
        <w:t>ợp pháp</w:t>
      </w:r>
      <w:r w:rsidR="001721E0">
        <w:rPr>
          <w:szCs w:val="24"/>
        </w:rPr>
        <w:t>.</w:t>
      </w:r>
    </w:p>
    <w:p w:rsidR="00480618" w:rsidRDefault="00294FF5" w:rsidP="009A162B">
      <w:pPr>
        <w:pStyle w:val="ListParagraph"/>
        <w:numPr>
          <w:ilvl w:val="3"/>
          <w:numId w:val="18"/>
        </w:numPr>
        <w:ind w:left="1276" w:right="-846" w:hanging="850"/>
        <w:jc w:val="left"/>
        <w:outlineLvl w:val="4"/>
        <w:rPr>
          <w:szCs w:val="24"/>
        </w:rPr>
      </w:pPr>
      <w:r>
        <w:rPr>
          <w:szCs w:val="24"/>
        </w:rPr>
        <w:t xml:space="preserve"> </w:t>
      </w:r>
      <w:bookmarkStart w:id="131" w:name="_Toc6825092"/>
      <w:r w:rsidR="00E268AA">
        <w:rPr>
          <w:szCs w:val="24"/>
        </w:rPr>
        <w:t>Request URL.</w:t>
      </w:r>
      <w:bookmarkEnd w:id="131"/>
    </w:p>
    <w:p w:rsidR="00E268AA" w:rsidRPr="001721E0" w:rsidRDefault="00E268AA" w:rsidP="004C478D">
      <w:pPr>
        <w:pStyle w:val="ListParagraph"/>
        <w:ind w:left="426" w:firstLine="567"/>
      </w:pPr>
      <w:r w:rsidRPr="001721E0">
        <w:t>URL yêu cầu kiểm tra các đối tượng bên ngoài có trong 1 trang web như hình ảnh, video, âm thanh có được tải lên từ một tên miề</w:t>
      </w:r>
      <w:r w:rsidR="00820633">
        <w:t>n khác hay không.</w:t>
      </w:r>
      <w:r w:rsidR="00BA78CC" w:rsidRPr="001721E0">
        <w:t xml:space="preserve"> </w:t>
      </w:r>
      <w:r w:rsidRPr="001721E0">
        <w:t xml:space="preserve">Trong các trang web </w:t>
      </w:r>
      <w:r w:rsidR="008532CB">
        <w:t>hợp pháp</w:t>
      </w:r>
      <w:r w:rsidRPr="001721E0">
        <w:t>, hầu hết các đối tượng đều chia sẻ cùng một tên miền.</w:t>
      </w:r>
    </w:p>
    <w:p w:rsidR="001721E0" w:rsidRPr="004C478D" w:rsidRDefault="00E268AA" w:rsidP="004C478D">
      <w:pPr>
        <w:pStyle w:val="ListParagraph"/>
        <w:ind w:left="426" w:firstLine="567"/>
      </w:pPr>
      <w:r w:rsidRPr="001721E0">
        <w:t>Luật:</w:t>
      </w:r>
      <w:r w:rsidRPr="004C478D">
        <w:t xml:space="preserve"> </w:t>
      </w:r>
    </w:p>
    <w:p w:rsidR="00E268AA" w:rsidRDefault="00E268AA" w:rsidP="00C8623A">
      <w:pPr>
        <w:pStyle w:val="ListParagraph"/>
        <w:numPr>
          <w:ilvl w:val="0"/>
          <w:numId w:val="24"/>
        </w:numPr>
        <w:ind w:left="1134" w:firstLine="0"/>
        <w:rPr>
          <w:szCs w:val="24"/>
        </w:rPr>
      </w:pPr>
      <w:r>
        <w:rPr>
          <w:szCs w:val="24"/>
        </w:rPr>
        <w:t>Tỉ lệ phần trăm các đối tượng được tải lên từ tên miề</w:t>
      </w:r>
      <w:r w:rsidR="001721E0">
        <w:rPr>
          <w:szCs w:val="24"/>
        </w:rPr>
        <w:t xml:space="preserve">n khác &lt; 22% là </w:t>
      </w:r>
      <w:r w:rsidR="00104E63">
        <w:rPr>
          <w:szCs w:val="24"/>
        </w:rPr>
        <w:t>h</w:t>
      </w:r>
      <w:r w:rsidR="008532CB">
        <w:rPr>
          <w:szCs w:val="24"/>
        </w:rPr>
        <w:t>ợp pháp</w:t>
      </w:r>
      <w:r>
        <w:rPr>
          <w:szCs w:val="24"/>
        </w:rPr>
        <w:t>.</w:t>
      </w:r>
    </w:p>
    <w:p w:rsidR="00E268AA" w:rsidRDefault="00E268AA" w:rsidP="00C8623A">
      <w:pPr>
        <w:pStyle w:val="ListParagraph"/>
        <w:numPr>
          <w:ilvl w:val="0"/>
          <w:numId w:val="24"/>
        </w:numPr>
        <w:ind w:left="1134" w:firstLine="0"/>
        <w:rPr>
          <w:szCs w:val="24"/>
        </w:rPr>
      </w:pPr>
      <w:r>
        <w:rPr>
          <w:szCs w:val="24"/>
        </w:rPr>
        <w:t>Tỉ lệ phần trăm các đối tượng được tải lên từ tên miền khác từ 22% đế</w:t>
      </w:r>
      <w:r w:rsidR="001721E0">
        <w:rPr>
          <w:szCs w:val="24"/>
        </w:rPr>
        <w:t xml:space="preserve">n 61% là </w:t>
      </w:r>
      <w:r w:rsidR="00104E63">
        <w:rPr>
          <w:szCs w:val="24"/>
        </w:rPr>
        <w:t>n</w:t>
      </w:r>
      <w:r w:rsidR="001721E0">
        <w:rPr>
          <w:szCs w:val="24"/>
        </w:rPr>
        <w:t>ghi ngờ</w:t>
      </w:r>
      <w:r>
        <w:rPr>
          <w:szCs w:val="24"/>
        </w:rPr>
        <w:t>.</w:t>
      </w:r>
    </w:p>
    <w:p w:rsidR="00E268AA" w:rsidRPr="001721E0" w:rsidRDefault="001721E0" w:rsidP="00C8623A">
      <w:pPr>
        <w:pStyle w:val="ListParagraph"/>
        <w:numPr>
          <w:ilvl w:val="0"/>
          <w:numId w:val="24"/>
        </w:numPr>
        <w:ind w:left="1134" w:firstLine="0"/>
        <w:rPr>
          <w:szCs w:val="24"/>
        </w:rPr>
      </w:pPr>
      <w:r>
        <w:rPr>
          <w:szCs w:val="24"/>
        </w:rPr>
        <w:t>Trường hợp c</w:t>
      </w:r>
      <w:r w:rsidR="00E268AA">
        <w:rPr>
          <w:szCs w:val="24"/>
        </w:rPr>
        <w:t>òn lạ</w:t>
      </w:r>
      <w:r>
        <w:rPr>
          <w:szCs w:val="24"/>
        </w:rPr>
        <w:t xml:space="preserve">i là </w:t>
      </w:r>
      <w:r w:rsidR="00104E63">
        <w:rPr>
          <w:szCs w:val="24"/>
        </w:rPr>
        <w:t>l</w:t>
      </w:r>
      <w:r>
        <w:rPr>
          <w:szCs w:val="24"/>
        </w:rPr>
        <w:t>ừa đảo</w:t>
      </w:r>
      <w:r w:rsidR="00E268AA">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32" w:name="_Toc6825093"/>
      <w:r w:rsidR="00E268AA" w:rsidRPr="00496F72">
        <w:rPr>
          <w:szCs w:val="24"/>
        </w:rPr>
        <w:t>URL of Anchor.</w:t>
      </w:r>
      <w:bookmarkEnd w:id="132"/>
    </w:p>
    <w:p w:rsidR="00E268AA" w:rsidRPr="001721E0" w:rsidRDefault="00E268AA" w:rsidP="004C478D">
      <w:pPr>
        <w:pStyle w:val="ListParagraph"/>
        <w:ind w:left="426" w:firstLine="567"/>
      </w:pPr>
      <w:r w:rsidRPr="001721E0">
        <w:t>Anchor được xác định bởi thẻ &lt;a&gt;.</w:t>
      </w:r>
      <w:r w:rsidR="00BA78CC">
        <w:t xml:space="preserve"> </w:t>
      </w:r>
      <w:r w:rsidRPr="001721E0">
        <w:t>Tính năng này được xử lý tương tự Request URL.</w:t>
      </w:r>
    </w:p>
    <w:p w:rsidR="001721E0" w:rsidRDefault="00E268AA" w:rsidP="004C478D">
      <w:pPr>
        <w:pStyle w:val="ListParagraph"/>
        <w:ind w:left="426" w:firstLine="567"/>
      </w:pPr>
      <w:r w:rsidRPr="001721E0">
        <w:t xml:space="preserve">Luật: </w:t>
      </w:r>
    </w:p>
    <w:p w:rsidR="00E268AA" w:rsidRPr="001721E0" w:rsidRDefault="00E268AA" w:rsidP="00C8623A">
      <w:pPr>
        <w:pStyle w:val="ListParagraph"/>
        <w:numPr>
          <w:ilvl w:val="0"/>
          <w:numId w:val="24"/>
        </w:numPr>
        <w:ind w:left="1134" w:firstLine="0"/>
        <w:rPr>
          <w:szCs w:val="24"/>
        </w:rPr>
      </w:pPr>
      <w:r w:rsidRPr="001721E0">
        <w:rPr>
          <w:szCs w:val="24"/>
        </w:rPr>
        <w:t>Tỉ lệ phầ</w:t>
      </w:r>
      <w:r w:rsidR="001721E0">
        <w:rPr>
          <w:szCs w:val="24"/>
        </w:rPr>
        <w:t xml:space="preserve">n trăm anchor trong URL &lt;31% là </w:t>
      </w:r>
      <w:r w:rsidR="00104E63">
        <w:rPr>
          <w:szCs w:val="24"/>
        </w:rPr>
        <w:t>h</w:t>
      </w:r>
      <w:r w:rsidR="008532CB">
        <w:rPr>
          <w:szCs w:val="24"/>
        </w:rPr>
        <w:t>ợp pháp</w:t>
      </w:r>
      <w:r w:rsidR="001721E0">
        <w:rPr>
          <w:szCs w:val="24"/>
        </w:rPr>
        <w:t>.</w:t>
      </w:r>
    </w:p>
    <w:p w:rsidR="00E268AA" w:rsidRPr="001721E0" w:rsidRDefault="00E268AA" w:rsidP="00C8623A">
      <w:pPr>
        <w:pStyle w:val="ListParagraph"/>
        <w:numPr>
          <w:ilvl w:val="0"/>
          <w:numId w:val="24"/>
        </w:numPr>
        <w:ind w:left="1134" w:firstLine="0"/>
        <w:rPr>
          <w:szCs w:val="24"/>
        </w:rPr>
      </w:pPr>
      <w:r w:rsidRPr="001721E0">
        <w:rPr>
          <w:szCs w:val="24"/>
        </w:rPr>
        <w:t>Tỉ lệ phần trăm anchor từ 31% đế</w:t>
      </w:r>
      <w:r w:rsidR="001721E0">
        <w:rPr>
          <w:szCs w:val="24"/>
        </w:rPr>
        <w:t xml:space="preserve">n 67% là </w:t>
      </w:r>
      <w:r w:rsidR="00104E63">
        <w:rPr>
          <w:szCs w:val="24"/>
        </w:rPr>
        <w:t>n</w:t>
      </w:r>
      <w:r w:rsidR="001721E0">
        <w:rPr>
          <w:szCs w:val="24"/>
        </w:rPr>
        <w:t>ghi ngờ.</w:t>
      </w:r>
    </w:p>
    <w:p w:rsidR="00E268AA" w:rsidRPr="0043063B" w:rsidRDefault="001721E0" w:rsidP="00C8623A">
      <w:pPr>
        <w:pStyle w:val="ListParagraph"/>
        <w:numPr>
          <w:ilvl w:val="0"/>
          <w:numId w:val="24"/>
        </w:numPr>
        <w:ind w:left="1134" w:firstLine="0"/>
        <w:rPr>
          <w:szCs w:val="24"/>
        </w:rPr>
      </w:pPr>
      <w:r>
        <w:rPr>
          <w:szCs w:val="24"/>
        </w:rPr>
        <w:t xml:space="preserve">Trường hợp còn lại là </w:t>
      </w:r>
      <w:r w:rsidR="00104E63">
        <w:rPr>
          <w:szCs w:val="24"/>
        </w:rPr>
        <w:t>l</w:t>
      </w:r>
      <w:r>
        <w:rPr>
          <w:szCs w:val="24"/>
        </w:rPr>
        <w:t>ừa đảo.</w:t>
      </w:r>
    </w:p>
    <w:p w:rsidR="00E268AA" w:rsidRDefault="00294FF5" w:rsidP="009A162B">
      <w:pPr>
        <w:pStyle w:val="ListParagraph"/>
        <w:numPr>
          <w:ilvl w:val="3"/>
          <w:numId w:val="18"/>
        </w:numPr>
        <w:ind w:left="1276" w:right="-846" w:hanging="850"/>
        <w:jc w:val="left"/>
        <w:outlineLvl w:val="4"/>
        <w:rPr>
          <w:szCs w:val="24"/>
        </w:rPr>
      </w:pPr>
      <w:r>
        <w:rPr>
          <w:szCs w:val="24"/>
        </w:rPr>
        <w:t xml:space="preserve"> </w:t>
      </w:r>
      <w:bookmarkStart w:id="133" w:name="_Toc6825094"/>
      <w:r w:rsidR="00E268AA">
        <w:rPr>
          <w:szCs w:val="24"/>
        </w:rPr>
        <w:t>Liên kết trong các thẻ (</w:t>
      </w:r>
      <w:r w:rsidR="00E268AA" w:rsidRPr="00877C53">
        <w:rPr>
          <w:szCs w:val="24"/>
        </w:rPr>
        <w:t>Links in &lt;Meta&gt;, &lt;Script&gt; and &lt;Link&gt; tags</w:t>
      </w:r>
      <w:r w:rsidR="00E268AA">
        <w:rPr>
          <w:szCs w:val="24"/>
        </w:rPr>
        <w:t>).</w:t>
      </w:r>
      <w:bookmarkEnd w:id="133"/>
    </w:p>
    <w:p w:rsidR="00E268AA" w:rsidRPr="001721E0" w:rsidRDefault="00E268AA" w:rsidP="004C478D">
      <w:pPr>
        <w:pStyle w:val="ListParagraph"/>
        <w:ind w:left="426" w:firstLine="567"/>
      </w:pPr>
      <w:r w:rsidRPr="001721E0">
        <w:t xml:space="preserve">Các trang web </w:t>
      </w:r>
      <w:r w:rsidR="008532CB">
        <w:t>hợp pháp</w:t>
      </w:r>
      <w:r w:rsidRPr="001721E0">
        <w:t xml:space="preserve"> thường dùng các thẻ với chức năng sau:</w:t>
      </w:r>
    </w:p>
    <w:p w:rsidR="00E268AA" w:rsidRDefault="00E268AA" w:rsidP="004C478D">
      <w:pPr>
        <w:pStyle w:val="ListParagraph"/>
        <w:numPr>
          <w:ilvl w:val="0"/>
          <w:numId w:val="24"/>
        </w:numPr>
        <w:ind w:left="1134" w:firstLine="0"/>
        <w:rPr>
          <w:szCs w:val="24"/>
        </w:rPr>
      </w:pPr>
      <w:r>
        <w:rPr>
          <w:szCs w:val="24"/>
        </w:rPr>
        <w:t>Thẻ &lt;Meta&gt; cung cấp siêu dữ liệu về HTML Document.</w:t>
      </w:r>
    </w:p>
    <w:p w:rsidR="00E268AA" w:rsidRDefault="00E268AA" w:rsidP="004C478D">
      <w:pPr>
        <w:pStyle w:val="ListParagraph"/>
        <w:numPr>
          <w:ilvl w:val="0"/>
          <w:numId w:val="24"/>
        </w:numPr>
        <w:ind w:left="1134" w:firstLine="0"/>
        <w:rPr>
          <w:szCs w:val="24"/>
        </w:rPr>
      </w:pPr>
      <w:r>
        <w:rPr>
          <w:szCs w:val="24"/>
        </w:rPr>
        <w:t>Thẻ &lt;Scipt&gt; tạo lập lệnh cho máy khách.</w:t>
      </w:r>
    </w:p>
    <w:p w:rsidR="00E268AA" w:rsidRDefault="00E268AA" w:rsidP="004C478D">
      <w:pPr>
        <w:pStyle w:val="ListParagraph"/>
        <w:numPr>
          <w:ilvl w:val="0"/>
          <w:numId w:val="24"/>
        </w:numPr>
        <w:ind w:left="1134" w:firstLine="0"/>
        <w:rPr>
          <w:szCs w:val="24"/>
        </w:rPr>
      </w:pPr>
      <w:r>
        <w:rPr>
          <w:szCs w:val="24"/>
        </w:rPr>
        <w:t>Thẻ &lt;Link&gt; lấy tài nguyên từ trang web khác.</w:t>
      </w:r>
    </w:p>
    <w:p w:rsidR="00E268AA" w:rsidRPr="001721E0" w:rsidRDefault="00E268AA" w:rsidP="004C478D">
      <w:pPr>
        <w:pStyle w:val="ListParagraph"/>
        <w:ind w:left="426" w:firstLine="567"/>
      </w:pPr>
      <w:r w:rsidRPr="001721E0">
        <w:t>Các thẻ này thường được liên kết đến cùng 1 tên miền của trang web.</w:t>
      </w:r>
    </w:p>
    <w:p w:rsidR="001721E0" w:rsidRDefault="00E268AA" w:rsidP="004C478D">
      <w:pPr>
        <w:pStyle w:val="ListParagraph"/>
        <w:ind w:left="426" w:firstLine="567"/>
      </w:pPr>
      <w:r w:rsidRPr="001721E0">
        <w:lastRenderedPageBreak/>
        <w:t xml:space="preserve">Luật: </w:t>
      </w:r>
    </w:p>
    <w:p w:rsidR="00E268AA" w:rsidRPr="001721E0" w:rsidRDefault="00E268AA" w:rsidP="00C8623A">
      <w:pPr>
        <w:pStyle w:val="ListParagraph"/>
        <w:numPr>
          <w:ilvl w:val="0"/>
          <w:numId w:val="24"/>
        </w:numPr>
        <w:ind w:left="1134" w:firstLine="0"/>
        <w:rPr>
          <w:szCs w:val="24"/>
        </w:rPr>
      </w:pPr>
      <w:r w:rsidRPr="001721E0">
        <w:rPr>
          <w:szCs w:val="24"/>
        </w:rPr>
        <w:t>Tỉ lệ phần trăm liên kế trong thẻ &lt;Meta&gt;, &lt;Scipt&gt; và &lt;Link&gt; nhỏ hơn 17%</w:t>
      </w:r>
      <w:r w:rsidR="001721E0">
        <w:rPr>
          <w:szCs w:val="24"/>
        </w:rPr>
        <w:t xml:space="preserve"> là </w:t>
      </w:r>
      <w:r w:rsidR="008532CB">
        <w:rPr>
          <w:szCs w:val="24"/>
        </w:rPr>
        <w:t>Hợp pháp</w:t>
      </w:r>
      <w:r w:rsidRPr="001721E0">
        <w:rPr>
          <w:szCs w:val="24"/>
        </w:rPr>
        <w:t>.</w:t>
      </w:r>
    </w:p>
    <w:p w:rsidR="00E268AA" w:rsidRPr="001721E0" w:rsidRDefault="00E268AA" w:rsidP="00C8623A">
      <w:pPr>
        <w:pStyle w:val="ListParagraph"/>
        <w:numPr>
          <w:ilvl w:val="0"/>
          <w:numId w:val="24"/>
        </w:numPr>
        <w:ind w:left="1134" w:firstLine="0"/>
        <w:rPr>
          <w:szCs w:val="24"/>
        </w:rPr>
      </w:pPr>
      <w:r w:rsidRPr="001721E0">
        <w:rPr>
          <w:szCs w:val="24"/>
        </w:rPr>
        <w:t>Tỉ lệ phần trăm liên kế trong thẻ &lt;Meta&gt;, &lt;Scipt&gt; và &lt;Link&gt; từ 17% đế</w:t>
      </w:r>
      <w:r w:rsidR="001721E0">
        <w:rPr>
          <w:szCs w:val="24"/>
        </w:rPr>
        <w:t>n 81% là Nghi ngờ.</w:t>
      </w:r>
    </w:p>
    <w:p w:rsidR="00E268AA" w:rsidRPr="001721E0" w:rsidRDefault="001721E0" w:rsidP="00C8623A">
      <w:pPr>
        <w:pStyle w:val="ListParagraph"/>
        <w:numPr>
          <w:ilvl w:val="0"/>
          <w:numId w:val="24"/>
        </w:numPr>
        <w:ind w:left="1134" w:firstLine="0"/>
        <w:rPr>
          <w:szCs w:val="24"/>
        </w:rPr>
      </w:pPr>
      <w:r>
        <w:rPr>
          <w:szCs w:val="24"/>
        </w:rPr>
        <w:t>Trường hợp còn lại là Lừa đảo</w:t>
      </w:r>
      <w:r w:rsidR="00E268AA" w:rsidRPr="001721E0">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34" w:name="_Toc6825095"/>
      <w:r w:rsidR="00E268AA" w:rsidRPr="00496F72">
        <w:rPr>
          <w:szCs w:val="24"/>
        </w:rPr>
        <w:t>Trình xử lý biểu mẫu máy chủ (</w:t>
      </w:r>
      <w:r w:rsidR="00E268AA" w:rsidRPr="00275C0B">
        <w:rPr>
          <w:szCs w:val="24"/>
        </w:rPr>
        <w:t>Server Form Handler (SFH)</w:t>
      </w:r>
      <w:r w:rsidR="00E268AA" w:rsidRPr="00496F72">
        <w:rPr>
          <w:szCs w:val="24"/>
        </w:rPr>
        <w:t>).</w:t>
      </w:r>
      <w:bookmarkEnd w:id="134"/>
    </w:p>
    <w:p w:rsidR="00E268AA" w:rsidRPr="001721E0" w:rsidRDefault="00E268AA" w:rsidP="004C478D">
      <w:pPr>
        <w:pStyle w:val="ListParagraph"/>
        <w:ind w:left="426" w:firstLine="567"/>
      </w:pPr>
      <w:r w:rsidRPr="001721E0">
        <w:t>Form Handler là 1 trang chạy ở phía server cho phép xử lý dữ liệu nhập.</w:t>
      </w:r>
      <w:r w:rsidR="00BA78CC" w:rsidRPr="001721E0">
        <w:t xml:space="preserve"> </w:t>
      </w:r>
      <w:r w:rsidRPr="001721E0">
        <w:t>Các SFH có chứa một chuỗi trống hoặc khoảng trống được coi là đáng ngờ vì một hành động nên được thực hiện dựa trên thông tin đã gửi. Ngoài ra, nếu tên miền trong SFH khác với tên miền của trang web, điều này cho thấy rằng trang web đáng ngờ vì thông tin đã gửi hiếm khi được xử lý bởi các tên miền bên ngoài.</w:t>
      </w:r>
    </w:p>
    <w:p w:rsidR="001721E0" w:rsidRDefault="00E268AA" w:rsidP="004C478D">
      <w:pPr>
        <w:pStyle w:val="ListParagraph"/>
        <w:ind w:left="426" w:firstLine="567"/>
      </w:pPr>
      <w:r w:rsidRPr="001721E0">
        <w:t xml:space="preserve">Luật: </w:t>
      </w:r>
    </w:p>
    <w:p w:rsidR="00E268AA" w:rsidRPr="001721E0" w:rsidRDefault="00E268AA" w:rsidP="00C8623A">
      <w:pPr>
        <w:pStyle w:val="ListParagraph"/>
        <w:numPr>
          <w:ilvl w:val="0"/>
          <w:numId w:val="24"/>
        </w:numPr>
        <w:ind w:left="1134" w:firstLine="0"/>
        <w:rPr>
          <w:szCs w:val="24"/>
        </w:rPr>
      </w:pPr>
      <w:r w:rsidRPr="001721E0">
        <w:rPr>
          <w:szCs w:val="24"/>
        </w:rPr>
        <w:t>SFH chứa 1 chuỗi trống hoặc khoảng trố</w:t>
      </w:r>
      <w:r w:rsidR="001721E0">
        <w:rPr>
          <w:szCs w:val="24"/>
        </w:rPr>
        <w:t xml:space="preserve">ng là </w:t>
      </w:r>
      <w:r w:rsidR="00104E63">
        <w:rPr>
          <w:szCs w:val="24"/>
        </w:rPr>
        <w:t>l</w:t>
      </w:r>
      <w:r w:rsidR="001721E0">
        <w:rPr>
          <w:szCs w:val="24"/>
        </w:rPr>
        <w:t>ừa đảo.</w:t>
      </w:r>
    </w:p>
    <w:p w:rsidR="00E268AA" w:rsidRPr="001721E0" w:rsidRDefault="00E268AA" w:rsidP="00C8623A">
      <w:pPr>
        <w:pStyle w:val="ListParagraph"/>
        <w:numPr>
          <w:ilvl w:val="0"/>
          <w:numId w:val="24"/>
        </w:numPr>
        <w:ind w:left="1134" w:firstLine="0"/>
        <w:rPr>
          <w:szCs w:val="24"/>
        </w:rPr>
      </w:pPr>
      <w:r w:rsidRPr="001721E0">
        <w:rPr>
          <w:szCs w:val="24"/>
        </w:rPr>
        <w:t xml:space="preserve">SFH đề cập đến tên 1 miền khác </w:t>
      </w:r>
      <w:r w:rsidR="001721E0">
        <w:rPr>
          <w:szCs w:val="24"/>
        </w:rPr>
        <w:t xml:space="preserve">là </w:t>
      </w:r>
      <w:r w:rsidR="00104E63">
        <w:rPr>
          <w:szCs w:val="24"/>
        </w:rPr>
        <w:t>n</w:t>
      </w:r>
      <w:r w:rsidR="001721E0">
        <w:rPr>
          <w:szCs w:val="24"/>
        </w:rPr>
        <w:t>ghi ngờ.</w:t>
      </w:r>
    </w:p>
    <w:p w:rsidR="00E268AA" w:rsidRPr="001721E0" w:rsidRDefault="001721E0" w:rsidP="00C8623A">
      <w:pPr>
        <w:pStyle w:val="ListParagraph"/>
        <w:numPr>
          <w:ilvl w:val="0"/>
          <w:numId w:val="24"/>
        </w:numPr>
        <w:ind w:left="1134" w:firstLine="0"/>
        <w:rPr>
          <w:szCs w:val="24"/>
        </w:rPr>
      </w:pPr>
      <w:r>
        <w:rPr>
          <w:szCs w:val="24"/>
        </w:rPr>
        <w:t xml:space="preserve">Trường hợp còn lại là </w:t>
      </w:r>
      <w:r w:rsidR="00104E63">
        <w:rPr>
          <w:szCs w:val="24"/>
        </w:rPr>
        <w:t>h</w:t>
      </w:r>
      <w:r w:rsidR="008532CB">
        <w:rPr>
          <w:szCs w:val="24"/>
        </w:rPr>
        <w:t>ợp pháp</w:t>
      </w:r>
      <w:r>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35" w:name="_Toc6825096"/>
      <w:r w:rsidR="00E268AA" w:rsidRPr="00496F72">
        <w:rPr>
          <w:szCs w:val="24"/>
        </w:rPr>
        <w:t>Gửi thông tin đến Email (Submitting Information to Email).</w:t>
      </w:r>
      <w:bookmarkEnd w:id="135"/>
    </w:p>
    <w:p w:rsidR="00E268AA" w:rsidRPr="00F02055" w:rsidRDefault="00E268AA" w:rsidP="004C478D">
      <w:pPr>
        <w:pStyle w:val="ListParagraph"/>
        <w:ind w:left="426" w:firstLine="567"/>
      </w:pPr>
      <w:r w:rsidRPr="00F02055">
        <w:t>Web form cho phép người dùng gửi thông tin cá nhân của mình đến máy chủ để được xử lý. Một kẻ lừa đảo có thể chuyển hướng thông tin của người dùng đến email của mình.</w:t>
      </w:r>
      <w:r w:rsidR="00BA78CC" w:rsidRPr="00F02055">
        <w:t xml:space="preserve"> </w:t>
      </w:r>
      <w:r w:rsidRPr="00F02055">
        <w:t>Với mục đích đó, những kẻ lừa đảo thường sử dụng các hàm “</w:t>
      </w:r>
      <w:proofErr w:type="gramStart"/>
      <w:r w:rsidRPr="00F02055">
        <w:t>mail(</w:t>
      </w:r>
      <w:proofErr w:type="gramEnd"/>
      <w:r w:rsidRPr="00F02055">
        <w:t>)” và “mailto” trong PHP để đánh cắp thông tin.</w:t>
      </w:r>
    </w:p>
    <w:p w:rsidR="00F02055" w:rsidRDefault="00E268AA" w:rsidP="004C478D">
      <w:pPr>
        <w:pStyle w:val="ListParagraph"/>
        <w:ind w:left="426" w:firstLine="567"/>
      </w:pPr>
      <w:r w:rsidRPr="00F02055">
        <w:t>Luậ</w:t>
      </w:r>
      <w:r w:rsidR="00F02055">
        <w:t>t:</w:t>
      </w:r>
    </w:p>
    <w:p w:rsidR="00E268AA" w:rsidRPr="00F02055" w:rsidRDefault="00E268AA" w:rsidP="00C8623A">
      <w:pPr>
        <w:pStyle w:val="ListParagraph"/>
        <w:numPr>
          <w:ilvl w:val="0"/>
          <w:numId w:val="24"/>
        </w:numPr>
        <w:ind w:left="1134" w:firstLine="0"/>
        <w:rPr>
          <w:szCs w:val="24"/>
        </w:rPr>
      </w:pPr>
      <w:r w:rsidRPr="00F02055">
        <w:rPr>
          <w:szCs w:val="24"/>
        </w:rPr>
        <w:t xml:space="preserve">Sử dụng “mail()” hoặc “mailto” </w:t>
      </w:r>
      <w:r w:rsidR="00F02055">
        <w:rPr>
          <w:szCs w:val="24"/>
        </w:rPr>
        <w:t xml:space="preserve">là </w:t>
      </w:r>
      <w:r w:rsidR="00104E63">
        <w:rPr>
          <w:szCs w:val="24"/>
        </w:rPr>
        <w:t>l</w:t>
      </w:r>
      <w:r w:rsidR="00F02055">
        <w:rPr>
          <w:szCs w:val="24"/>
        </w:rPr>
        <w:t>ửa đảo</w:t>
      </w:r>
    </w:p>
    <w:p w:rsidR="00E268AA" w:rsidRPr="00F02055" w:rsidRDefault="00F02055" w:rsidP="00C8623A">
      <w:pPr>
        <w:pStyle w:val="ListParagraph"/>
        <w:numPr>
          <w:ilvl w:val="0"/>
          <w:numId w:val="24"/>
        </w:numPr>
        <w:ind w:left="1134" w:firstLine="0"/>
        <w:rPr>
          <w:szCs w:val="24"/>
        </w:rPr>
      </w:pPr>
      <w:r>
        <w:rPr>
          <w:szCs w:val="24"/>
        </w:rPr>
        <w:t xml:space="preserve">Trường hợp còn lại là </w:t>
      </w:r>
      <w:r w:rsidR="00104E63">
        <w:rPr>
          <w:szCs w:val="24"/>
        </w:rPr>
        <w:t>h</w:t>
      </w:r>
      <w:r w:rsidR="008532CB">
        <w:rPr>
          <w:szCs w:val="24"/>
        </w:rPr>
        <w:t>ợp pháp</w:t>
      </w:r>
      <w:r>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36" w:name="_Toc6825097"/>
      <w:r w:rsidR="00E268AA" w:rsidRPr="00496F72">
        <w:rPr>
          <w:szCs w:val="24"/>
        </w:rPr>
        <w:t>URL bất thường (Abnormal URL).</w:t>
      </w:r>
      <w:bookmarkEnd w:id="136"/>
    </w:p>
    <w:p w:rsidR="00E268AA" w:rsidRPr="00F02055" w:rsidRDefault="00E268AA" w:rsidP="004C478D">
      <w:pPr>
        <w:pStyle w:val="ListParagraph"/>
        <w:ind w:left="426" w:firstLine="567"/>
      </w:pPr>
      <w:r w:rsidRPr="00F02055">
        <w:t>Whois là một trang web giúp bạn tìm thông tin của người chủ sở hữu domain.</w:t>
      </w:r>
      <w:r w:rsidR="00BA78CC" w:rsidRPr="00F02055">
        <w:t xml:space="preserve"> </w:t>
      </w:r>
      <w:r w:rsidRPr="00F02055">
        <w:t xml:space="preserve">Tính năng này có thể được trích từ cơ sở dữ liệu WHOIS. Ở các trang web </w:t>
      </w:r>
      <w:r w:rsidR="008532CB">
        <w:t>hợp pháp</w:t>
      </w:r>
      <w:r w:rsidRPr="00F02055">
        <w:t>, danh tính là 1 điều không thể thiếu của URL.</w:t>
      </w:r>
    </w:p>
    <w:p w:rsidR="00F02055" w:rsidRDefault="00E268AA" w:rsidP="004C478D">
      <w:pPr>
        <w:pStyle w:val="ListParagraph"/>
        <w:ind w:left="426" w:firstLine="567"/>
      </w:pPr>
      <w:r w:rsidRPr="00F02055">
        <w:t xml:space="preserve">Luật: </w:t>
      </w:r>
    </w:p>
    <w:p w:rsidR="00E268AA" w:rsidRPr="00F02055" w:rsidRDefault="00E268AA" w:rsidP="00C8623A">
      <w:pPr>
        <w:pStyle w:val="ListParagraph"/>
        <w:numPr>
          <w:ilvl w:val="0"/>
          <w:numId w:val="24"/>
        </w:numPr>
        <w:ind w:left="1134" w:firstLine="0"/>
        <w:rPr>
          <w:szCs w:val="24"/>
        </w:rPr>
      </w:pPr>
      <w:r w:rsidRPr="00F02055">
        <w:rPr>
          <w:szCs w:val="24"/>
        </w:rPr>
        <w:t>Tên máy chủ</w:t>
      </w:r>
      <w:r w:rsidR="00F02055">
        <w:rPr>
          <w:szCs w:val="24"/>
        </w:rPr>
        <w:t xml:space="preserve"> không có danh tính là </w:t>
      </w:r>
      <w:r w:rsidR="00104E63">
        <w:rPr>
          <w:szCs w:val="24"/>
        </w:rPr>
        <w:t>l</w:t>
      </w:r>
      <w:r w:rsidR="00F02055">
        <w:rPr>
          <w:szCs w:val="24"/>
        </w:rPr>
        <w:t>ừa đảo.</w:t>
      </w:r>
    </w:p>
    <w:p w:rsidR="00E268AA" w:rsidRPr="0043063B" w:rsidRDefault="00F02055" w:rsidP="00C8623A">
      <w:pPr>
        <w:pStyle w:val="ListParagraph"/>
        <w:numPr>
          <w:ilvl w:val="0"/>
          <w:numId w:val="24"/>
        </w:numPr>
        <w:ind w:left="1134" w:firstLine="0"/>
        <w:rPr>
          <w:szCs w:val="24"/>
        </w:rPr>
      </w:pPr>
      <w:r>
        <w:rPr>
          <w:szCs w:val="24"/>
        </w:rPr>
        <w:t xml:space="preserve">Trường hợp có danh tính là </w:t>
      </w:r>
      <w:r w:rsidR="00104E63">
        <w:rPr>
          <w:szCs w:val="24"/>
        </w:rPr>
        <w:t>h</w:t>
      </w:r>
      <w:r w:rsidR="008532CB">
        <w:rPr>
          <w:szCs w:val="24"/>
        </w:rPr>
        <w:t>ợp pháp</w:t>
      </w:r>
      <w:r>
        <w:rPr>
          <w:szCs w:val="24"/>
        </w:rPr>
        <w:t>.</w:t>
      </w:r>
    </w:p>
    <w:p w:rsidR="00E268AA" w:rsidRDefault="00294FF5" w:rsidP="009A162B">
      <w:pPr>
        <w:pStyle w:val="ListParagraph"/>
        <w:numPr>
          <w:ilvl w:val="3"/>
          <w:numId w:val="18"/>
        </w:numPr>
        <w:ind w:left="1276" w:right="-846" w:hanging="850"/>
        <w:jc w:val="left"/>
        <w:outlineLvl w:val="4"/>
        <w:rPr>
          <w:szCs w:val="24"/>
        </w:rPr>
      </w:pPr>
      <w:r>
        <w:rPr>
          <w:szCs w:val="24"/>
        </w:rPr>
        <w:lastRenderedPageBreak/>
        <w:t xml:space="preserve"> </w:t>
      </w:r>
      <w:bookmarkStart w:id="137" w:name="_Toc6825098"/>
      <w:r w:rsidR="00E268AA">
        <w:rPr>
          <w:szCs w:val="24"/>
        </w:rPr>
        <w:t>Chuyển tiếp trang web (</w:t>
      </w:r>
      <w:r w:rsidR="00E268AA" w:rsidRPr="00097BF9">
        <w:rPr>
          <w:szCs w:val="24"/>
        </w:rPr>
        <w:t>Website Forwarding</w:t>
      </w:r>
      <w:r w:rsidR="00E268AA">
        <w:rPr>
          <w:szCs w:val="24"/>
        </w:rPr>
        <w:t>).</w:t>
      </w:r>
      <w:bookmarkEnd w:id="137"/>
    </w:p>
    <w:p w:rsidR="00E268AA" w:rsidRPr="00F02055" w:rsidRDefault="00E268AA" w:rsidP="004C478D">
      <w:pPr>
        <w:pStyle w:val="ListParagraph"/>
        <w:ind w:left="426" w:firstLine="567"/>
      </w:pPr>
      <w:r w:rsidRPr="00F02055">
        <w:t xml:space="preserve">Một cách tốt để phân biệt trang web </w:t>
      </w:r>
      <w:r w:rsidR="008532CB">
        <w:t>hợp pháp</w:t>
      </w:r>
      <w:r w:rsidRPr="00F02055">
        <w:t xml:space="preserve"> và lừa đảo là xem số lần chuyển tiếp của trang web đó. Trong bộ dữ liệu, chúng tôi tìm thấy rằng, trang web </w:t>
      </w:r>
      <w:r w:rsidR="008532CB">
        <w:t>hợp pháp</w:t>
      </w:r>
      <w:r w:rsidRPr="00F02055">
        <w:t xml:space="preserve"> có số lần chuyển tiếp tối đa một lần. Đối với trang web lừa đảo thì ít nhất là 4 lần.</w:t>
      </w:r>
    </w:p>
    <w:p w:rsidR="00F02055" w:rsidRDefault="00E268AA" w:rsidP="004C478D">
      <w:pPr>
        <w:pStyle w:val="ListParagraph"/>
        <w:ind w:left="426" w:firstLine="567"/>
      </w:pPr>
      <w:r w:rsidRPr="00F02055">
        <w:t xml:space="preserve">Luật: </w:t>
      </w:r>
    </w:p>
    <w:p w:rsidR="00E268AA" w:rsidRPr="00F02055" w:rsidRDefault="00E268AA" w:rsidP="00C8623A">
      <w:pPr>
        <w:pStyle w:val="ListParagraph"/>
        <w:numPr>
          <w:ilvl w:val="0"/>
          <w:numId w:val="24"/>
        </w:numPr>
        <w:ind w:left="1134" w:firstLine="0"/>
        <w:rPr>
          <w:szCs w:val="24"/>
        </w:rPr>
      </w:pPr>
      <w:r w:rsidRPr="00F02055">
        <w:rPr>
          <w:szCs w:val="24"/>
        </w:rPr>
        <w:t xml:space="preserve">Số lần chuyển tiếp nhỏ hơn hoặc bằng 1 </w:t>
      </w:r>
      <w:r w:rsidR="00F02055">
        <w:rPr>
          <w:szCs w:val="24"/>
        </w:rPr>
        <w:t xml:space="preserve">là </w:t>
      </w:r>
      <w:r w:rsidR="00104E63">
        <w:rPr>
          <w:szCs w:val="24"/>
        </w:rPr>
        <w:t>h</w:t>
      </w:r>
      <w:r w:rsidR="008532CB">
        <w:rPr>
          <w:szCs w:val="24"/>
        </w:rPr>
        <w:t>ợp pháp</w:t>
      </w:r>
      <w:r w:rsidR="00F02055">
        <w:rPr>
          <w:szCs w:val="24"/>
        </w:rPr>
        <w:t>.</w:t>
      </w:r>
    </w:p>
    <w:p w:rsidR="00E268AA" w:rsidRPr="00F02055" w:rsidRDefault="00E268AA" w:rsidP="00C8623A">
      <w:pPr>
        <w:pStyle w:val="ListParagraph"/>
        <w:numPr>
          <w:ilvl w:val="0"/>
          <w:numId w:val="24"/>
        </w:numPr>
        <w:ind w:left="1134" w:firstLine="0"/>
        <w:rPr>
          <w:szCs w:val="24"/>
        </w:rPr>
      </w:pPr>
      <w:r w:rsidRPr="00F02055">
        <w:rPr>
          <w:szCs w:val="24"/>
        </w:rPr>
        <w:t xml:space="preserve">Số lần chuyển tiếp từ 2 đến nhỏ hơn 4 </w:t>
      </w:r>
      <w:r w:rsidR="00F02055">
        <w:rPr>
          <w:szCs w:val="24"/>
        </w:rPr>
        <w:t xml:space="preserve">là </w:t>
      </w:r>
      <w:r w:rsidR="00104E63">
        <w:rPr>
          <w:szCs w:val="24"/>
        </w:rPr>
        <w:t>n</w:t>
      </w:r>
      <w:r w:rsidR="00F02055">
        <w:rPr>
          <w:szCs w:val="24"/>
        </w:rPr>
        <w:t>ghi ngờ.</w:t>
      </w:r>
    </w:p>
    <w:p w:rsidR="00E268AA" w:rsidRPr="00F02055" w:rsidRDefault="00E268AA" w:rsidP="00C8623A">
      <w:pPr>
        <w:pStyle w:val="ListParagraph"/>
        <w:numPr>
          <w:ilvl w:val="0"/>
          <w:numId w:val="24"/>
        </w:numPr>
        <w:ind w:left="1134" w:firstLine="0"/>
        <w:rPr>
          <w:szCs w:val="24"/>
        </w:rPr>
      </w:pPr>
      <w:r w:rsidRPr="00F02055">
        <w:rPr>
          <w:szCs w:val="24"/>
        </w:rPr>
        <w:t>Số lần chuyển tiếp lớ</w:t>
      </w:r>
      <w:r w:rsidR="00F02055">
        <w:rPr>
          <w:szCs w:val="24"/>
        </w:rPr>
        <w:t xml:space="preserve">n hơn 4 là </w:t>
      </w:r>
      <w:r w:rsidR="00104E63">
        <w:rPr>
          <w:szCs w:val="24"/>
        </w:rPr>
        <w:t>l</w:t>
      </w:r>
      <w:r w:rsidR="00F02055">
        <w:rPr>
          <w:szCs w:val="24"/>
        </w:rPr>
        <w:t>ửa đảo.</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38" w:name="_Toc6825099"/>
      <w:r w:rsidR="00E268AA" w:rsidRPr="00496F72">
        <w:rPr>
          <w:szCs w:val="24"/>
        </w:rPr>
        <w:t>Tùy chỉnh thanh trạng thái (Status Bar Customization).</w:t>
      </w:r>
      <w:bookmarkEnd w:id="138"/>
    </w:p>
    <w:p w:rsidR="00E268AA" w:rsidRPr="00F02055" w:rsidRDefault="00E268AA" w:rsidP="004C478D">
      <w:pPr>
        <w:pStyle w:val="ListParagraph"/>
        <w:ind w:left="426" w:firstLine="567"/>
      </w:pPr>
      <w:r w:rsidRPr="00F02055">
        <w:t>Kẻ lừa đảo có thể sử dụng JavaScript để hiển thị URL giả trong thanh trạng thái cho người dùng.</w:t>
      </w:r>
      <w:r w:rsidR="00BA78CC" w:rsidRPr="00F02055">
        <w:t xml:space="preserve"> </w:t>
      </w:r>
      <w:r w:rsidRPr="00F02055">
        <w:t>Để kiểm tra chức năng này, chúng tôi phải khai thác mã nguồn trang web, đặc biệt là sự kiện trên onMouseOver và kiểm tra xem có bất kì sự thay đổi nào trên thanh trạ</w:t>
      </w:r>
      <w:r w:rsidR="00820633">
        <w:t>ng thái.</w:t>
      </w:r>
    </w:p>
    <w:p w:rsidR="00F02055" w:rsidRDefault="00E268AA" w:rsidP="004C478D">
      <w:pPr>
        <w:pStyle w:val="ListParagraph"/>
        <w:ind w:left="426" w:firstLine="567"/>
      </w:pPr>
      <w:r w:rsidRPr="00F02055">
        <w:t>Luậ</w:t>
      </w:r>
      <w:r w:rsidR="00F02055">
        <w:t xml:space="preserve">t: </w:t>
      </w:r>
    </w:p>
    <w:p w:rsidR="00E268AA" w:rsidRPr="00F02055" w:rsidRDefault="00E268AA" w:rsidP="00C8623A">
      <w:pPr>
        <w:pStyle w:val="ListParagraph"/>
        <w:numPr>
          <w:ilvl w:val="0"/>
          <w:numId w:val="24"/>
        </w:numPr>
        <w:ind w:left="1134" w:firstLine="0"/>
        <w:rPr>
          <w:szCs w:val="24"/>
        </w:rPr>
      </w:pPr>
      <w:r w:rsidRPr="00F02055">
        <w:rPr>
          <w:szCs w:val="24"/>
        </w:rPr>
        <w:t>Có sự thay đổi trên thanh trạ</w:t>
      </w:r>
      <w:r w:rsidR="00F02055">
        <w:rPr>
          <w:szCs w:val="24"/>
        </w:rPr>
        <w:t xml:space="preserve">ng thái là </w:t>
      </w:r>
      <w:r w:rsidR="00104E63">
        <w:rPr>
          <w:szCs w:val="24"/>
        </w:rPr>
        <w:t>l</w:t>
      </w:r>
      <w:r w:rsidR="00F02055">
        <w:rPr>
          <w:szCs w:val="24"/>
        </w:rPr>
        <w:t>ừa đảo</w:t>
      </w:r>
      <w:r w:rsidRPr="00F02055">
        <w:rPr>
          <w:szCs w:val="24"/>
        </w:rPr>
        <w:t>.</w:t>
      </w:r>
    </w:p>
    <w:p w:rsidR="00E268AA" w:rsidRPr="00F02055" w:rsidRDefault="00F02055" w:rsidP="00C8623A">
      <w:pPr>
        <w:pStyle w:val="ListParagraph"/>
        <w:numPr>
          <w:ilvl w:val="0"/>
          <w:numId w:val="24"/>
        </w:numPr>
        <w:ind w:left="1134" w:firstLine="0"/>
        <w:rPr>
          <w:szCs w:val="24"/>
        </w:rPr>
      </w:pPr>
      <w:r>
        <w:rPr>
          <w:szCs w:val="24"/>
        </w:rPr>
        <w:t xml:space="preserve">Nếu không là </w:t>
      </w:r>
      <w:r w:rsidR="00104E63">
        <w:rPr>
          <w:szCs w:val="24"/>
        </w:rPr>
        <w:t>h</w:t>
      </w:r>
      <w:r w:rsidR="008532CB">
        <w:rPr>
          <w:szCs w:val="24"/>
        </w:rPr>
        <w:t>ợp pháp</w:t>
      </w:r>
      <w:r>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39" w:name="_Toc6825100"/>
      <w:r w:rsidR="00E268AA" w:rsidRPr="00496F72">
        <w:rPr>
          <w:szCs w:val="24"/>
        </w:rPr>
        <w:t>Vô hiệu hóa nhấp chuột phải (Disabling Right Click).</w:t>
      </w:r>
      <w:bookmarkEnd w:id="139"/>
    </w:p>
    <w:p w:rsidR="00E268AA" w:rsidRPr="00F02055" w:rsidRDefault="00E268AA" w:rsidP="004C478D">
      <w:pPr>
        <w:pStyle w:val="ListParagraph"/>
        <w:ind w:left="426" w:firstLine="567"/>
      </w:pPr>
      <w:r w:rsidRPr="00F02055">
        <w:t>Những kẻ lừa đảo sử dụng JavaScript để vô hiệu hóa nhấp chuột phải, vì vậy người dùng không thể xem và lưu mã nguồn của trang web. Đối với tính năng này, chúng tôi sẽ tìm kiếm sự kiện “event button ==2” trong mã nguồn và kiểm tra chuột phải có bị vô hiệu hóa</w:t>
      </w:r>
      <w:r w:rsidR="00820633">
        <w:t>.</w:t>
      </w:r>
    </w:p>
    <w:p w:rsidR="00F02055" w:rsidRDefault="00E268AA" w:rsidP="004C478D">
      <w:pPr>
        <w:pStyle w:val="ListParagraph"/>
        <w:ind w:left="426" w:firstLine="567"/>
      </w:pPr>
      <w:r w:rsidRPr="00F02055">
        <w:t xml:space="preserve">Luật: </w:t>
      </w:r>
    </w:p>
    <w:p w:rsidR="00E268AA" w:rsidRPr="00F02055" w:rsidRDefault="00E268AA" w:rsidP="00C8623A">
      <w:pPr>
        <w:pStyle w:val="ListParagraph"/>
        <w:numPr>
          <w:ilvl w:val="0"/>
          <w:numId w:val="24"/>
        </w:numPr>
        <w:ind w:left="1134" w:firstLine="0"/>
        <w:rPr>
          <w:szCs w:val="24"/>
        </w:rPr>
      </w:pPr>
      <w:r w:rsidRPr="00F02055">
        <w:rPr>
          <w:szCs w:val="24"/>
        </w:rPr>
        <w:t xml:space="preserve">Nhấp chuột phải bị vô hiệu hóa </w:t>
      </w:r>
      <w:r w:rsidR="00F02055">
        <w:rPr>
          <w:szCs w:val="24"/>
        </w:rPr>
        <w:t xml:space="preserve">là </w:t>
      </w:r>
      <w:r w:rsidR="00104E63">
        <w:rPr>
          <w:szCs w:val="24"/>
        </w:rPr>
        <w:t>l</w:t>
      </w:r>
      <w:r w:rsidR="00F02055">
        <w:rPr>
          <w:szCs w:val="24"/>
        </w:rPr>
        <w:t>ừa đảo</w:t>
      </w:r>
    </w:p>
    <w:p w:rsidR="00E268AA" w:rsidRPr="00F02055" w:rsidRDefault="00E268AA" w:rsidP="00C8623A">
      <w:pPr>
        <w:pStyle w:val="ListParagraph"/>
        <w:numPr>
          <w:ilvl w:val="0"/>
          <w:numId w:val="24"/>
        </w:numPr>
        <w:ind w:left="1134" w:firstLine="0"/>
        <w:rPr>
          <w:szCs w:val="24"/>
        </w:rPr>
      </w:pPr>
      <w:r w:rsidRPr="00F02055">
        <w:rPr>
          <w:szCs w:val="24"/>
        </w:rPr>
        <w:t>Còn khô</w:t>
      </w:r>
      <w:r w:rsidR="00F02055">
        <w:rPr>
          <w:szCs w:val="24"/>
        </w:rPr>
        <w:t xml:space="preserve">ng là </w:t>
      </w:r>
      <w:r w:rsidR="00104E63">
        <w:rPr>
          <w:szCs w:val="24"/>
        </w:rPr>
        <w:t>h</w:t>
      </w:r>
      <w:r w:rsidR="008532CB">
        <w:rPr>
          <w:szCs w:val="24"/>
        </w:rPr>
        <w:t>ợp pháp</w:t>
      </w:r>
      <w:r w:rsidR="00F02055">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0" w:name="_Toc6825101"/>
      <w:r w:rsidR="00E268AA" w:rsidRPr="00496F72">
        <w:rPr>
          <w:szCs w:val="24"/>
        </w:rPr>
        <w:t>Sử dụng cửa số bật lên (Using Pop-up Window).</w:t>
      </w:r>
      <w:bookmarkEnd w:id="140"/>
    </w:p>
    <w:p w:rsidR="00E268AA" w:rsidRPr="004C478D" w:rsidRDefault="00E268AA" w:rsidP="004C478D">
      <w:pPr>
        <w:pStyle w:val="ListParagraph"/>
        <w:ind w:left="426" w:firstLine="567"/>
      </w:pPr>
      <w:r w:rsidRPr="004C478D">
        <w:t xml:space="preserve">Thật bất thường khi thấy một trang web </w:t>
      </w:r>
      <w:r w:rsidR="008532CB">
        <w:t>hợp pháp</w:t>
      </w:r>
      <w:r w:rsidRPr="004C478D">
        <w:t xml:space="preserve"> yêu cầu người dùng gửi thông tin cá nhân của họ thông qua cửa sổ bật lên. Mặt khác, tính năng này đã được sử dụng trong 1 số trang web </w:t>
      </w:r>
      <w:r w:rsidR="008532CB">
        <w:t>hợp pháp</w:t>
      </w:r>
      <w:r w:rsidRPr="004C478D">
        <w:t xml:space="preserve"> và mục tiêu của nó là cảnh báo người dùng về các hoạt động lừa đảo hoặc phát thông báo chào mừng, mặc dù không có thông tin cá nhân nào được yêu cầu điền vào thông qua các cửa sổ bật lên.</w:t>
      </w:r>
    </w:p>
    <w:p w:rsidR="00F02055" w:rsidRPr="004C478D" w:rsidRDefault="00E268AA" w:rsidP="004C478D">
      <w:pPr>
        <w:pStyle w:val="ListParagraph"/>
        <w:ind w:left="426" w:firstLine="567"/>
      </w:pPr>
      <w:r w:rsidRPr="004C478D">
        <w:t>Luậ</w:t>
      </w:r>
      <w:r w:rsidR="00F02055" w:rsidRPr="004C478D">
        <w:t>t:</w:t>
      </w:r>
    </w:p>
    <w:p w:rsidR="00E268AA" w:rsidRDefault="00E268AA" w:rsidP="00C8623A">
      <w:pPr>
        <w:pStyle w:val="ListParagraph"/>
        <w:numPr>
          <w:ilvl w:val="0"/>
          <w:numId w:val="24"/>
        </w:numPr>
        <w:ind w:left="1134" w:firstLine="0"/>
        <w:rPr>
          <w:szCs w:val="24"/>
        </w:rPr>
      </w:pPr>
      <w:r>
        <w:rPr>
          <w:szCs w:val="24"/>
        </w:rPr>
        <w:t>Cửa sổ bật lên chứa các trường điề</w:t>
      </w:r>
      <w:r w:rsidR="00F02055">
        <w:rPr>
          <w:szCs w:val="24"/>
        </w:rPr>
        <w:t xml:space="preserve">n thông tin là </w:t>
      </w:r>
      <w:r w:rsidR="00104E63">
        <w:rPr>
          <w:szCs w:val="24"/>
        </w:rPr>
        <w:t>l</w:t>
      </w:r>
      <w:r w:rsidR="00F02055">
        <w:rPr>
          <w:szCs w:val="24"/>
        </w:rPr>
        <w:t>ừa đảo</w:t>
      </w:r>
      <w:r>
        <w:rPr>
          <w:szCs w:val="24"/>
        </w:rPr>
        <w:t>.</w:t>
      </w:r>
    </w:p>
    <w:p w:rsidR="00E268AA" w:rsidRDefault="00F02055" w:rsidP="00C8623A">
      <w:pPr>
        <w:pStyle w:val="ListParagraph"/>
        <w:numPr>
          <w:ilvl w:val="0"/>
          <w:numId w:val="24"/>
        </w:numPr>
        <w:ind w:left="1134" w:firstLine="0"/>
        <w:rPr>
          <w:szCs w:val="24"/>
        </w:rPr>
      </w:pPr>
      <w:r>
        <w:rPr>
          <w:szCs w:val="24"/>
        </w:rPr>
        <w:lastRenderedPageBreak/>
        <w:t xml:space="preserve">Còn không là </w:t>
      </w:r>
      <w:r w:rsidR="00104E63">
        <w:rPr>
          <w:szCs w:val="24"/>
        </w:rPr>
        <w:t>h</w:t>
      </w:r>
      <w:r w:rsidR="008532CB">
        <w:rPr>
          <w:szCs w:val="24"/>
        </w:rPr>
        <w:t>ợp pháp</w:t>
      </w:r>
      <w:r>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1" w:name="_Toc6825102"/>
      <w:r w:rsidR="00E268AA" w:rsidRPr="00496F72">
        <w:rPr>
          <w:szCs w:val="24"/>
        </w:rPr>
        <w:t>Chuyển hướng IFrame (IFrame Redirection).</w:t>
      </w:r>
      <w:bookmarkEnd w:id="141"/>
    </w:p>
    <w:p w:rsidR="00E268AA" w:rsidRPr="004C478D" w:rsidRDefault="00E268AA" w:rsidP="004C478D">
      <w:pPr>
        <w:pStyle w:val="ListParagraph"/>
        <w:ind w:left="426" w:firstLine="567"/>
      </w:pPr>
      <w:r w:rsidRPr="004C478D">
        <w:t xml:space="preserve">IFrame là thẻ HTML được sử dụng để hiển thị một trang web bổ sung thành một trang web hiện đang được hiển thị. Những kẻ lừa đảo có thể sử dụng thẻ “iframe” và làm cho nó vô hình, tức là không có viền khung. </w:t>
      </w:r>
    </w:p>
    <w:p w:rsidR="00F02055" w:rsidRPr="004C478D" w:rsidRDefault="00E268AA" w:rsidP="004C478D">
      <w:pPr>
        <w:pStyle w:val="ListParagraph"/>
        <w:ind w:left="426" w:firstLine="567"/>
      </w:pPr>
      <w:r w:rsidRPr="004C478D">
        <w:t xml:space="preserve">Luật: </w:t>
      </w:r>
    </w:p>
    <w:p w:rsidR="00E268AA" w:rsidRDefault="00E268AA" w:rsidP="00C8623A">
      <w:pPr>
        <w:pStyle w:val="ListParagraph"/>
        <w:numPr>
          <w:ilvl w:val="0"/>
          <w:numId w:val="24"/>
        </w:numPr>
        <w:ind w:left="1134" w:firstLine="0"/>
        <w:rPr>
          <w:szCs w:val="24"/>
        </w:rPr>
      </w:pPr>
      <w:r>
        <w:rPr>
          <w:szCs w:val="24"/>
        </w:rPr>
        <w:t>Sử dụ</w:t>
      </w:r>
      <w:r w:rsidR="00F02055">
        <w:rPr>
          <w:szCs w:val="24"/>
        </w:rPr>
        <w:t xml:space="preserve">ng iframe là </w:t>
      </w:r>
      <w:r w:rsidR="00104E63">
        <w:rPr>
          <w:szCs w:val="24"/>
        </w:rPr>
        <w:t>l</w:t>
      </w:r>
      <w:r w:rsidR="00F02055">
        <w:rPr>
          <w:szCs w:val="24"/>
        </w:rPr>
        <w:t>ừa đảo.</w:t>
      </w:r>
    </w:p>
    <w:p w:rsidR="00E268AA" w:rsidRPr="00E268AA" w:rsidRDefault="00F02055" w:rsidP="00C8623A">
      <w:pPr>
        <w:pStyle w:val="ListParagraph"/>
        <w:numPr>
          <w:ilvl w:val="0"/>
          <w:numId w:val="24"/>
        </w:numPr>
        <w:ind w:left="1134" w:firstLine="0"/>
        <w:rPr>
          <w:szCs w:val="24"/>
        </w:rPr>
      </w:pPr>
      <w:r>
        <w:rPr>
          <w:szCs w:val="24"/>
        </w:rPr>
        <w:t xml:space="preserve">Còn không là </w:t>
      </w:r>
      <w:r w:rsidR="00104E63">
        <w:rPr>
          <w:szCs w:val="24"/>
        </w:rPr>
        <w:t>h</w:t>
      </w:r>
      <w:r w:rsidR="008532CB">
        <w:rPr>
          <w:szCs w:val="24"/>
        </w:rPr>
        <w:t>ợp pháp</w:t>
      </w:r>
      <w:r>
        <w:rPr>
          <w:szCs w:val="24"/>
        </w:rPr>
        <w:t>.</w:t>
      </w:r>
    </w:p>
    <w:p w:rsidR="00E268AA" w:rsidRDefault="00294FF5" w:rsidP="009A162B">
      <w:pPr>
        <w:pStyle w:val="ListParagraph"/>
        <w:numPr>
          <w:ilvl w:val="3"/>
          <w:numId w:val="18"/>
        </w:numPr>
        <w:ind w:left="1276" w:right="-846" w:hanging="850"/>
        <w:jc w:val="left"/>
        <w:outlineLvl w:val="4"/>
        <w:rPr>
          <w:szCs w:val="24"/>
        </w:rPr>
      </w:pPr>
      <w:r>
        <w:rPr>
          <w:szCs w:val="24"/>
        </w:rPr>
        <w:t xml:space="preserve"> </w:t>
      </w:r>
      <w:bookmarkStart w:id="142" w:name="_Toc6825103"/>
      <w:r w:rsidR="00E268AA">
        <w:rPr>
          <w:szCs w:val="24"/>
        </w:rPr>
        <w:t>Tuổi miền (</w:t>
      </w:r>
      <w:r w:rsidR="00E268AA" w:rsidRPr="00275C0B">
        <w:rPr>
          <w:szCs w:val="24"/>
        </w:rPr>
        <w:t>Age of domain</w:t>
      </w:r>
      <w:r w:rsidR="00E268AA">
        <w:rPr>
          <w:szCs w:val="24"/>
        </w:rPr>
        <w:t>).</w:t>
      </w:r>
      <w:bookmarkEnd w:id="142"/>
    </w:p>
    <w:p w:rsidR="00E268AA" w:rsidRPr="004C478D" w:rsidRDefault="00E268AA" w:rsidP="004C478D">
      <w:pPr>
        <w:pStyle w:val="ListParagraph"/>
        <w:ind w:left="426" w:firstLine="567"/>
      </w:pPr>
      <w:r w:rsidRPr="004C478D">
        <w:t xml:space="preserve">Hầu hết các trang web lừa đảo có tuổi đời ngắn. Bằng cách xem xét dữ liệu của chúng tôi, chúng tôi thấy rằng độ tuổi tuối thiểu của 1 trang web </w:t>
      </w:r>
      <w:r w:rsidR="008532CB">
        <w:t>hợp pháp</w:t>
      </w:r>
      <w:r w:rsidRPr="004C478D">
        <w:t xml:space="preserve"> là 6 tháng.</w:t>
      </w:r>
    </w:p>
    <w:p w:rsidR="00F02055" w:rsidRPr="004C478D" w:rsidRDefault="00E268AA" w:rsidP="004C478D">
      <w:pPr>
        <w:pStyle w:val="ListParagraph"/>
        <w:ind w:left="426" w:firstLine="567"/>
      </w:pPr>
      <w:r w:rsidRPr="004C478D">
        <w:t>Luậ</w:t>
      </w:r>
      <w:r w:rsidR="00F02055" w:rsidRPr="004C478D">
        <w:t>t:</w:t>
      </w:r>
    </w:p>
    <w:p w:rsidR="00E268AA" w:rsidRDefault="00E268AA" w:rsidP="00C8623A">
      <w:pPr>
        <w:pStyle w:val="ListParagraph"/>
        <w:numPr>
          <w:ilvl w:val="0"/>
          <w:numId w:val="24"/>
        </w:numPr>
        <w:ind w:left="1134" w:firstLine="0"/>
        <w:rPr>
          <w:szCs w:val="24"/>
        </w:rPr>
      </w:pPr>
      <w:r>
        <w:rPr>
          <w:szCs w:val="24"/>
        </w:rPr>
        <w:t>Độ tuổi của miền từ 6 tháng trở</w:t>
      </w:r>
      <w:r w:rsidR="00F02055">
        <w:rPr>
          <w:szCs w:val="24"/>
        </w:rPr>
        <w:t xml:space="preserve"> lên là </w:t>
      </w:r>
      <w:r w:rsidR="00104E63">
        <w:rPr>
          <w:szCs w:val="24"/>
        </w:rPr>
        <w:t>h</w:t>
      </w:r>
      <w:r w:rsidR="008532CB">
        <w:rPr>
          <w:szCs w:val="24"/>
        </w:rPr>
        <w:t>ợp pháp</w:t>
      </w:r>
      <w:r w:rsidR="00F02055">
        <w:rPr>
          <w:szCs w:val="24"/>
        </w:rPr>
        <w:t>.</w:t>
      </w:r>
    </w:p>
    <w:p w:rsidR="00E268AA" w:rsidRDefault="00F02055" w:rsidP="00C8623A">
      <w:pPr>
        <w:pStyle w:val="ListParagraph"/>
        <w:numPr>
          <w:ilvl w:val="0"/>
          <w:numId w:val="24"/>
        </w:numPr>
        <w:ind w:left="1134" w:firstLine="0"/>
        <w:rPr>
          <w:szCs w:val="24"/>
        </w:rPr>
      </w:pPr>
      <w:r>
        <w:rPr>
          <w:szCs w:val="24"/>
        </w:rPr>
        <w:t xml:space="preserve">Trường hợp còn lại là </w:t>
      </w:r>
      <w:r w:rsidR="00104E63">
        <w:rPr>
          <w:szCs w:val="24"/>
        </w:rPr>
        <w:t>l</w:t>
      </w:r>
      <w:r>
        <w:rPr>
          <w:szCs w:val="24"/>
        </w:rPr>
        <w:t>ừa đảo.</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3" w:name="_Toc6825104"/>
      <w:r w:rsidR="00E268AA" w:rsidRPr="00496F72">
        <w:rPr>
          <w:szCs w:val="24"/>
        </w:rPr>
        <w:t>Bản ghi DNS (DNS Record).</w:t>
      </w:r>
      <w:bookmarkEnd w:id="143"/>
    </w:p>
    <w:p w:rsidR="00E268AA" w:rsidRPr="004C478D" w:rsidRDefault="00E268AA" w:rsidP="004C478D">
      <w:pPr>
        <w:pStyle w:val="ListParagraph"/>
        <w:ind w:left="426" w:firstLine="567"/>
      </w:pPr>
      <w:r w:rsidRPr="004C478D">
        <w:t>Đối với các trang web lừa đảo, danh tính được xác nhận không được cơ sở dữ liệu WHOIS công nhận hoặc không có hồ sơ nào được thiết lập cho tên máy chủ.</w:t>
      </w:r>
    </w:p>
    <w:p w:rsidR="00F02055" w:rsidRPr="004C478D" w:rsidRDefault="00E268AA" w:rsidP="004C478D">
      <w:pPr>
        <w:pStyle w:val="ListParagraph"/>
        <w:ind w:left="426" w:firstLine="567"/>
      </w:pPr>
      <w:r w:rsidRPr="004C478D">
        <w:t>Luậ</w:t>
      </w:r>
      <w:r w:rsidR="00F02055" w:rsidRPr="004C478D">
        <w:t>t:</w:t>
      </w:r>
    </w:p>
    <w:p w:rsidR="00E268AA" w:rsidRDefault="00E268AA" w:rsidP="00C8623A">
      <w:pPr>
        <w:pStyle w:val="ListParagraph"/>
        <w:numPr>
          <w:ilvl w:val="0"/>
          <w:numId w:val="24"/>
        </w:numPr>
        <w:ind w:left="1134" w:firstLine="0"/>
        <w:rPr>
          <w:szCs w:val="24"/>
        </w:rPr>
      </w:pPr>
      <w:r>
        <w:rPr>
          <w:szCs w:val="24"/>
        </w:rPr>
        <w:t xml:space="preserve">Bản ghi DNS trống </w:t>
      </w:r>
      <w:r w:rsidR="00F02055">
        <w:rPr>
          <w:szCs w:val="24"/>
        </w:rPr>
        <w:t xml:space="preserve">là </w:t>
      </w:r>
      <w:r w:rsidR="00104E63">
        <w:rPr>
          <w:szCs w:val="24"/>
        </w:rPr>
        <w:t>l</w:t>
      </w:r>
      <w:r w:rsidR="00F02055">
        <w:rPr>
          <w:szCs w:val="24"/>
        </w:rPr>
        <w:t>ừa đảo.</w:t>
      </w:r>
    </w:p>
    <w:p w:rsidR="00E268AA" w:rsidRDefault="00F02055" w:rsidP="00C8623A">
      <w:pPr>
        <w:pStyle w:val="ListParagraph"/>
        <w:numPr>
          <w:ilvl w:val="0"/>
          <w:numId w:val="24"/>
        </w:numPr>
        <w:ind w:left="1134" w:firstLine="0"/>
        <w:rPr>
          <w:szCs w:val="24"/>
        </w:rPr>
      </w:pPr>
      <w:r>
        <w:rPr>
          <w:szCs w:val="24"/>
        </w:rPr>
        <w:t xml:space="preserve">Còn không là </w:t>
      </w:r>
      <w:r w:rsidR="00104E63">
        <w:rPr>
          <w:szCs w:val="24"/>
        </w:rPr>
        <w:t>h</w:t>
      </w:r>
      <w:r w:rsidR="008532CB">
        <w:rPr>
          <w:szCs w:val="24"/>
        </w:rPr>
        <w:t>ợp pháp</w:t>
      </w:r>
      <w:r>
        <w:rPr>
          <w:szCs w:val="24"/>
        </w:rPr>
        <w:t>.</w:t>
      </w:r>
    </w:p>
    <w:p w:rsidR="00E268AA"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4" w:name="_Toc6825105"/>
      <w:r w:rsidR="00E268AA" w:rsidRPr="00496F72">
        <w:rPr>
          <w:szCs w:val="24"/>
        </w:rPr>
        <w:t>Lượng truy cập trang web (</w:t>
      </w:r>
      <w:r w:rsidR="00E268AA" w:rsidRPr="00275C0B">
        <w:rPr>
          <w:szCs w:val="24"/>
        </w:rPr>
        <w:t>Website Traffic</w:t>
      </w:r>
      <w:r w:rsidR="00E268AA" w:rsidRPr="00496F72">
        <w:rPr>
          <w:szCs w:val="24"/>
        </w:rPr>
        <w:t>).</w:t>
      </w:r>
      <w:bookmarkEnd w:id="144"/>
    </w:p>
    <w:p w:rsidR="00E268AA" w:rsidRPr="004C478D" w:rsidRDefault="00E268AA" w:rsidP="004C478D">
      <w:pPr>
        <w:pStyle w:val="ListParagraph"/>
        <w:ind w:left="426" w:firstLine="567"/>
      </w:pPr>
      <w:r w:rsidRPr="004C478D">
        <w:t>Tính năng này đo lượng mức độ phổ biến của trang web bằng cách xác định số lượng khách truy cập và số lượng trang họ truy cập. Tuy nhiên, do các trang web lừa đảo tồn tại trong thời gian ngắ</w:t>
      </w:r>
      <w:r w:rsidR="00275C0B" w:rsidRPr="004C478D">
        <w:t>n</w:t>
      </w:r>
      <w:r w:rsidRPr="004C478D">
        <w:t xml:space="preserve"> và chúng có thể không được cơ sở dữ liệu của Alexa nhận ra. Bằng cách xem xét cơ sở dữ liệu của chúng tôi, chúng tôi thấy rằng các trang web </w:t>
      </w:r>
      <w:r w:rsidR="008532CB">
        <w:t>hợp pháp</w:t>
      </w:r>
      <w:r w:rsidRPr="004C478D">
        <w:t xml:space="preserve"> thường được xếp hạng trong số 100.000 trang web hàng đầu. Còn nếu tên miền không có lượng truy cập hoặc không được trang web Alexa nhận ra thì nó là Phishing.</w:t>
      </w:r>
    </w:p>
    <w:p w:rsidR="00F02055" w:rsidRPr="004C478D" w:rsidRDefault="00E268AA" w:rsidP="004C478D">
      <w:pPr>
        <w:pStyle w:val="ListParagraph"/>
        <w:ind w:left="426" w:firstLine="567"/>
      </w:pPr>
      <w:r w:rsidRPr="004C478D">
        <w:t>Luật:</w:t>
      </w:r>
    </w:p>
    <w:p w:rsidR="00E268AA" w:rsidRDefault="00E268AA" w:rsidP="00C8623A">
      <w:pPr>
        <w:pStyle w:val="ListParagraph"/>
        <w:numPr>
          <w:ilvl w:val="0"/>
          <w:numId w:val="24"/>
        </w:numPr>
        <w:ind w:left="1134" w:firstLine="0"/>
        <w:rPr>
          <w:szCs w:val="24"/>
        </w:rPr>
      </w:pPr>
      <w:r>
        <w:rPr>
          <w:szCs w:val="24"/>
        </w:rPr>
        <w:t xml:space="preserve">Thuộc danh sách 100.000 trang web có lượng truy cập cao nhất </w:t>
      </w:r>
      <w:r w:rsidR="00F02055">
        <w:rPr>
          <w:szCs w:val="24"/>
        </w:rPr>
        <w:t xml:space="preserve">là </w:t>
      </w:r>
      <w:r w:rsidR="00104E63">
        <w:rPr>
          <w:szCs w:val="24"/>
        </w:rPr>
        <w:t>h</w:t>
      </w:r>
      <w:r w:rsidR="008532CB">
        <w:rPr>
          <w:szCs w:val="24"/>
        </w:rPr>
        <w:t>ợp pháp</w:t>
      </w:r>
      <w:r>
        <w:rPr>
          <w:szCs w:val="24"/>
        </w:rPr>
        <w:t>.</w:t>
      </w:r>
    </w:p>
    <w:p w:rsidR="00E268AA" w:rsidRDefault="00E268AA" w:rsidP="00C8623A">
      <w:pPr>
        <w:pStyle w:val="ListParagraph"/>
        <w:numPr>
          <w:ilvl w:val="0"/>
          <w:numId w:val="24"/>
        </w:numPr>
        <w:ind w:left="1134" w:firstLine="0"/>
        <w:rPr>
          <w:szCs w:val="24"/>
        </w:rPr>
      </w:pPr>
      <w:r>
        <w:rPr>
          <w:szCs w:val="24"/>
        </w:rPr>
        <w:t>Không thuộc danh sách 100.000 nhưng Alexa nhậ</w:t>
      </w:r>
      <w:r w:rsidR="00F02055">
        <w:rPr>
          <w:szCs w:val="24"/>
        </w:rPr>
        <w:t xml:space="preserve">n ra là </w:t>
      </w:r>
      <w:r w:rsidR="00104E63">
        <w:rPr>
          <w:szCs w:val="24"/>
        </w:rPr>
        <w:t>n</w:t>
      </w:r>
      <w:r w:rsidR="00F02055">
        <w:rPr>
          <w:szCs w:val="24"/>
        </w:rPr>
        <w:t>ghi ngờ</w:t>
      </w:r>
      <w:r>
        <w:rPr>
          <w:szCs w:val="24"/>
        </w:rPr>
        <w:t>.</w:t>
      </w:r>
    </w:p>
    <w:p w:rsidR="00E268AA" w:rsidRDefault="00E268AA" w:rsidP="00C8623A">
      <w:pPr>
        <w:pStyle w:val="ListParagraph"/>
        <w:numPr>
          <w:ilvl w:val="0"/>
          <w:numId w:val="24"/>
        </w:numPr>
        <w:ind w:left="1134" w:firstLine="0"/>
        <w:rPr>
          <w:szCs w:val="24"/>
        </w:rPr>
      </w:pPr>
      <w:r>
        <w:rPr>
          <w:szCs w:val="24"/>
        </w:rPr>
        <w:t>Còn lạ</w:t>
      </w:r>
      <w:r w:rsidR="00AC3641">
        <w:rPr>
          <w:szCs w:val="24"/>
        </w:rPr>
        <w:t xml:space="preserve">i là </w:t>
      </w:r>
      <w:r w:rsidR="00104E63">
        <w:rPr>
          <w:szCs w:val="24"/>
        </w:rPr>
        <w:t>l</w:t>
      </w:r>
      <w:r w:rsidR="00AC3641">
        <w:rPr>
          <w:szCs w:val="24"/>
        </w:rPr>
        <w:t>ừa đảo.</w:t>
      </w:r>
    </w:p>
    <w:p w:rsidR="00E268AA" w:rsidRPr="00496F72" w:rsidRDefault="00294FF5" w:rsidP="009A162B">
      <w:pPr>
        <w:pStyle w:val="ListParagraph"/>
        <w:numPr>
          <w:ilvl w:val="3"/>
          <w:numId w:val="18"/>
        </w:numPr>
        <w:ind w:left="1276" w:right="-846" w:hanging="850"/>
        <w:jc w:val="left"/>
        <w:outlineLvl w:val="4"/>
        <w:rPr>
          <w:szCs w:val="24"/>
        </w:rPr>
      </w:pPr>
      <w:r>
        <w:rPr>
          <w:szCs w:val="24"/>
        </w:rPr>
        <w:lastRenderedPageBreak/>
        <w:t xml:space="preserve"> </w:t>
      </w:r>
      <w:bookmarkStart w:id="145" w:name="_Toc6825106"/>
      <w:r w:rsidR="00E268AA" w:rsidRPr="00496F72">
        <w:rPr>
          <w:szCs w:val="24"/>
        </w:rPr>
        <w:t>Xếp hạng trang (PageRank).</w:t>
      </w:r>
      <w:bookmarkEnd w:id="145"/>
    </w:p>
    <w:p w:rsidR="00E268AA" w:rsidRPr="004C478D" w:rsidRDefault="00E268AA" w:rsidP="004C478D">
      <w:pPr>
        <w:pStyle w:val="ListParagraph"/>
        <w:ind w:left="426" w:firstLine="567"/>
      </w:pPr>
      <w:r w:rsidRPr="004C478D">
        <w:t>PageRank là một giá trị nằm trong khoảng từ "0" đến "1". PageRank nhằm mục đích đo lường tầm quan trọng của một trang web trên Internet.</w:t>
      </w:r>
    </w:p>
    <w:p w:rsidR="00AC3641" w:rsidRPr="004C478D" w:rsidRDefault="00E268AA" w:rsidP="004C478D">
      <w:pPr>
        <w:pStyle w:val="ListParagraph"/>
        <w:ind w:left="426" w:firstLine="567"/>
      </w:pPr>
      <w:r w:rsidRPr="004C478D">
        <w:t>Luậ</w:t>
      </w:r>
      <w:r w:rsidR="00AC3641" w:rsidRPr="004C478D">
        <w:t>t:</w:t>
      </w:r>
    </w:p>
    <w:p w:rsidR="00E268AA" w:rsidRDefault="00AC3641" w:rsidP="00C8623A">
      <w:pPr>
        <w:pStyle w:val="ListParagraph"/>
        <w:numPr>
          <w:ilvl w:val="0"/>
          <w:numId w:val="24"/>
        </w:numPr>
        <w:ind w:left="1134" w:firstLine="0"/>
        <w:rPr>
          <w:szCs w:val="24"/>
        </w:rPr>
      </w:pPr>
      <w:r>
        <w:rPr>
          <w:szCs w:val="24"/>
        </w:rPr>
        <w:t xml:space="preserve">PageRank &lt; 0.2 là </w:t>
      </w:r>
      <w:r w:rsidR="00104E63">
        <w:rPr>
          <w:szCs w:val="24"/>
        </w:rPr>
        <w:t>l</w:t>
      </w:r>
      <w:r>
        <w:rPr>
          <w:szCs w:val="24"/>
        </w:rPr>
        <w:t>ừa đảo</w:t>
      </w:r>
      <w:r w:rsidR="00E268AA">
        <w:rPr>
          <w:szCs w:val="24"/>
        </w:rPr>
        <w:t>.</w:t>
      </w:r>
    </w:p>
    <w:p w:rsidR="00E268AA" w:rsidRPr="007E13EE" w:rsidRDefault="00AC3641" w:rsidP="00C8623A">
      <w:pPr>
        <w:pStyle w:val="ListParagraph"/>
        <w:numPr>
          <w:ilvl w:val="0"/>
          <w:numId w:val="24"/>
        </w:numPr>
        <w:ind w:left="1134" w:firstLine="0"/>
        <w:rPr>
          <w:szCs w:val="24"/>
        </w:rPr>
      </w:pPr>
      <w:r>
        <w:rPr>
          <w:szCs w:val="24"/>
        </w:rPr>
        <w:t xml:space="preserve">Trường hợp còn lại là </w:t>
      </w:r>
      <w:r w:rsidR="00104E63">
        <w:rPr>
          <w:szCs w:val="24"/>
        </w:rPr>
        <w:t>h</w:t>
      </w:r>
      <w:r w:rsidR="008532CB">
        <w:rPr>
          <w:szCs w:val="24"/>
        </w:rPr>
        <w:t>ợp pháp</w:t>
      </w:r>
      <w:r w:rsidR="00E268AA">
        <w:rPr>
          <w:szCs w:val="24"/>
        </w:rPr>
        <w:t>.</w:t>
      </w:r>
    </w:p>
    <w:p w:rsidR="00B72F48"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6" w:name="_Toc6825107"/>
      <w:r w:rsidR="00B72F48" w:rsidRPr="00496F72">
        <w:rPr>
          <w:szCs w:val="24"/>
        </w:rPr>
        <w:t>Google Index.</w:t>
      </w:r>
      <w:bookmarkEnd w:id="146"/>
    </w:p>
    <w:p w:rsidR="00B72F48" w:rsidRPr="004C478D" w:rsidRDefault="00B72F48" w:rsidP="004C478D">
      <w:pPr>
        <w:pStyle w:val="ListParagraph"/>
        <w:ind w:left="426" w:firstLine="567"/>
      </w:pPr>
      <w:r w:rsidRPr="004C478D">
        <w:t>Tính năng này kiểm tra xem một trang web có nằm trong chỉ mục của Google hay không. Khi một trang web được Google lập chỉ mục, nó sẽ được hiển thị trên kết quả tìm kiếm. Thông thường, các trang web lừa đảo chỉ có thể truy cập trong một thời gian ngắn và do đó, nhiều trang web lừa đảo có thể không được tìm thấy trên chỉ mục của Google.</w:t>
      </w:r>
    </w:p>
    <w:p w:rsidR="00AC3641" w:rsidRPr="004C478D" w:rsidRDefault="00B72F48" w:rsidP="004C478D">
      <w:pPr>
        <w:pStyle w:val="ListParagraph"/>
        <w:ind w:left="426" w:firstLine="567"/>
      </w:pPr>
      <w:r w:rsidRPr="004C478D">
        <w:t xml:space="preserve">Luật: </w:t>
      </w:r>
    </w:p>
    <w:p w:rsidR="00B72F48" w:rsidRDefault="00B72F48" w:rsidP="00C8623A">
      <w:pPr>
        <w:pStyle w:val="ListParagraph"/>
        <w:numPr>
          <w:ilvl w:val="0"/>
          <w:numId w:val="24"/>
        </w:numPr>
        <w:ind w:left="1134" w:firstLine="0"/>
        <w:rPr>
          <w:szCs w:val="24"/>
        </w:rPr>
      </w:pPr>
      <w:r>
        <w:rPr>
          <w:szCs w:val="24"/>
        </w:rPr>
        <w:t xml:space="preserve">Được google lập chỉ mục </w:t>
      </w:r>
      <w:r w:rsidR="00AC3641">
        <w:rPr>
          <w:szCs w:val="24"/>
        </w:rPr>
        <w:t xml:space="preserve">là </w:t>
      </w:r>
      <w:r w:rsidR="00104E63">
        <w:rPr>
          <w:szCs w:val="24"/>
        </w:rPr>
        <w:t>h</w:t>
      </w:r>
      <w:r w:rsidR="008532CB">
        <w:rPr>
          <w:szCs w:val="24"/>
        </w:rPr>
        <w:t>ợp pháp</w:t>
      </w:r>
      <w:r>
        <w:rPr>
          <w:szCs w:val="24"/>
        </w:rPr>
        <w:t>.</w:t>
      </w:r>
    </w:p>
    <w:p w:rsidR="00B72F48" w:rsidRDefault="00AC3641" w:rsidP="00C8623A">
      <w:pPr>
        <w:pStyle w:val="ListParagraph"/>
        <w:numPr>
          <w:ilvl w:val="0"/>
          <w:numId w:val="24"/>
        </w:numPr>
        <w:ind w:left="1134" w:firstLine="0"/>
        <w:rPr>
          <w:szCs w:val="24"/>
        </w:rPr>
      </w:pPr>
      <w:r>
        <w:rPr>
          <w:szCs w:val="24"/>
        </w:rPr>
        <w:t xml:space="preserve">Còn không là </w:t>
      </w:r>
      <w:r w:rsidR="00104E63">
        <w:rPr>
          <w:szCs w:val="24"/>
        </w:rPr>
        <w:t>l</w:t>
      </w:r>
      <w:r>
        <w:rPr>
          <w:szCs w:val="24"/>
        </w:rPr>
        <w:t>ừa đảo.</w:t>
      </w:r>
    </w:p>
    <w:p w:rsidR="00B72F48"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7" w:name="_Toc6825108"/>
      <w:r w:rsidR="00B72F48" w:rsidRPr="00496F72">
        <w:rPr>
          <w:szCs w:val="24"/>
        </w:rPr>
        <w:t>Số lượng liên kết trỏ đến trang (Number of Links Pointing to Page).</w:t>
      </w:r>
      <w:bookmarkEnd w:id="147"/>
    </w:p>
    <w:p w:rsidR="00B72F48" w:rsidRPr="004C478D" w:rsidRDefault="00B72F48" w:rsidP="004C478D">
      <w:pPr>
        <w:pStyle w:val="ListParagraph"/>
        <w:ind w:left="426" w:firstLine="567"/>
      </w:pPr>
      <w:r w:rsidRPr="004C478D">
        <w:t xml:space="preserve">Số lượng liên kết trỏ đến trang web cho biết mức độ </w:t>
      </w:r>
      <w:r w:rsidR="008532CB">
        <w:t>hợp pháp</w:t>
      </w:r>
      <w:r w:rsidRPr="004C478D">
        <w:t xml:space="preserve"> của nó, ngay cả khi một số liên kết có cùng tên miền (Dean, 2014). Trong bộ dữ liệu của chúng tôi và do tuổi thọ ngắn, chúng tôi thấy rằng 98% các mục dữ liệu lừa đảo không có liên kết trỏ đến chúng. Mặt khác, các trang web </w:t>
      </w:r>
      <w:r w:rsidR="008532CB">
        <w:t>hợp pháp</w:t>
      </w:r>
      <w:r w:rsidRPr="004C478D">
        <w:t xml:space="preserve"> có ít nhất 2 liên kết bên ngoài trỏ đến chúng.</w:t>
      </w:r>
    </w:p>
    <w:p w:rsidR="00AC3641" w:rsidRPr="004C478D" w:rsidRDefault="00B72F48" w:rsidP="004C478D">
      <w:pPr>
        <w:pStyle w:val="ListParagraph"/>
        <w:ind w:left="426" w:firstLine="567"/>
      </w:pPr>
      <w:r w:rsidRPr="004C478D">
        <w:t xml:space="preserve">Luật: </w:t>
      </w:r>
    </w:p>
    <w:p w:rsidR="00B72F48" w:rsidRDefault="00B72F48" w:rsidP="00C8623A">
      <w:pPr>
        <w:pStyle w:val="ListParagraph"/>
        <w:numPr>
          <w:ilvl w:val="0"/>
          <w:numId w:val="24"/>
        </w:numPr>
        <w:ind w:left="1134" w:firstLine="0"/>
        <w:rPr>
          <w:szCs w:val="24"/>
        </w:rPr>
      </w:pPr>
      <w:r>
        <w:rPr>
          <w:szCs w:val="24"/>
        </w:rPr>
        <w:t>Số liên kết trỏ đến trang Web bằng 0</w:t>
      </w:r>
      <w:r w:rsidR="00AC3641">
        <w:rPr>
          <w:szCs w:val="24"/>
        </w:rPr>
        <w:t xml:space="preserve"> là </w:t>
      </w:r>
      <w:r w:rsidR="00104E63">
        <w:rPr>
          <w:szCs w:val="24"/>
        </w:rPr>
        <w:t>l</w:t>
      </w:r>
      <w:r w:rsidR="00AC3641">
        <w:rPr>
          <w:szCs w:val="24"/>
        </w:rPr>
        <w:t>ừa đảo</w:t>
      </w:r>
      <w:r>
        <w:rPr>
          <w:szCs w:val="24"/>
        </w:rPr>
        <w:t>.</w:t>
      </w:r>
    </w:p>
    <w:p w:rsidR="00B72F48" w:rsidRDefault="00B72F48" w:rsidP="00C8623A">
      <w:pPr>
        <w:pStyle w:val="ListParagraph"/>
        <w:numPr>
          <w:ilvl w:val="0"/>
          <w:numId w:val="24"/>
        </w:numPr>
        <w:ind w:left="1134" w:firstLine="0"/>
        <w:rPr>
          <w:szCs w:val="24"/>
        </w:rPr>
      </w:pPr>
      <w:r>
        <w:rPr>
          <w:szCs w:val="24"/>
        </w:rPr>
        <w:t>Số liên kết trỏ đến trang web từ không đế</w:t>
      </w:r>
      <w:r w:rsidR="00AC3641">
        <w:rPr>
          <w:szCs w:val="24"/>
        </w:rPr>
        <w:t xml:space="preserve">n 2 là </w:t>
      </w:r>
      <w:r w:rsidR="00104E63">
        <w:rPr>
          <w:szCs w:val="24"/>
        </w:rPr>
        <w:t>n</w:t>
      </w:r>
      <w:r w:rsidR="00AC3641">
        <w:rPr>
          <w:szCs w:val="24"/>
        </w:rPr>
        <w:t>ghi ngờ.</w:t>
      </w:r>
    </w:p>
    <w:p w:rsidR="00B72F48" w:rsidRDefault="00AC3641" w:rsidP="00C8623A">
      <w:pPr>
        <w:pStyle w:val="ListParagraph"/>
        <w:numPr>
          <w:ilvl w:val="0"/>
          <w:numId w:val="24"/>
        </w:numPr>
        <w:ind w:left="1134" w:firstLine="0"/>
        <w:rPr>
          <w:szCs w:val="24"/>
        </w:rPr>
      </w:pPr>
      <w:r>
        <w:rPr>
          <w:szCs w:val="24"/>
        </w:rPr>
        <w:t xml:space="preserve">Trường hợp còn lại là </w:t>
      </w:r>
      <w:r w:rsidR="00104E63">
        <w:rPr>
          <w:szCs w:val="24"/>
        </w:rPr>
        <w:t>h</w:t>
      </w:r>
      <w:r w:rsidR="008532CB">
        <w:rPr>
          <w:szCs w:val="24"/>
        </w:rPr>
        <w:t>ợp pháp</w:t>
      </w:r>
      <w:r>
        <w:rPr>
          <w:szCs w:val="24"/>
        </w:rPr>
        <w:t>.</w:t>
      </w:r>
    </w:p>
    <w:p w:rsidR="00B72F48" w:rsidRPr="00496F72" w:rsidRDefault="00294FF5" w:rsidP="009A162B">
      <w:pPr>
        <w:pStyle w:val="ListParagraph"/>
        <w:numPr>
          <w:ilvl w:val="3"/>
          <w:numId w:val="18"/>
        </w:numPr>
        <w:ind w:left="1276" w:right="-846" w:hanging="850"/>
        <w:jc w:val="left"/>
        <w:outlineLvl w:val="4"/>
        <w:rPr>
          <w:szCs w:val="24"/>
        </w:rPr>
      </w:pPr>
      <w:r>
        <w:rPr>
          <w:szCs w:val="24"/>
        </w:rPr>
        <w:t xml:space="preserve"> </w:t>
      </w:r>
      <w:bookmarkStart w:id="148" w:name="_Toc6825109"/>
      <w:r w:rsidR="00B72F48" w:rsidRPr="00496F72">
        <w:rPr>
          <w:szCs w:val="24"/>
        </w:rPr>
        <w:t>Tính năng dựa trên báo cáo thống k</w:t>
      </w:r>
      <w:r w:rsidR="00925FE1" w:rsidRPr="00496F72">
        <w:rPr>
          <w:szCs w:val="24"/>
        </w:rPr>
        <w:t>ê</w:t>
      </w:r>
      <w:r w:rsidR="00B72F48" w:rsidRPr="00496F72">
        <w:rPr>
          <w:szCs w:val="24"/>
        </w:rPr>
        <w:t xml:space="preserve"> (Statistical-Reports Based Feature).</w:t>
      </w:r>
      <w:bookmarkEnd w:id="148"/>
    </w:p>
    <w:p w:rsidR="00B72F48" w:rsidRPr="004C478D" w:rsidRDefault="00B72F48" w:rsidP="004C478D">
      <w:pPr>
        <w:pStyle w:val="ListParagraph"/>
        <w:ind w:left="426" w:firstLine="567"/>
      </w:pPr>
      <w:r w:rsidRPr="004C478D">
        <w:t>Một số bên như PhishTank (PhishTank Stats, 2010-2012) và StopBadware (StopBadware, 2010-2012) tạo ra nhiều báo cáo thống kê trên các trang web lừa đảo tại mọi thời điểm nhất định; một số là hàng tháng và những người khác là hàng quý. Trong nghiên cứu của chúng tôi, chúng tôi đã sử dụng 2 hình thức trong số mười thống kê hàng đầu từ PhishTank: 10 tên miền hàng đầu và 10 IP hàng đầu theo các báo cáo thống kê được công bố trong ba năm qua, bắt đầu từ tháng 1 năm 2010 đến tháng 11 năm 2012. Mùi, chúng tôi đã sử dụng 50 địa chỉ IP hàng đầu.</w:t>
      </w:r>
    </w:p>
    <w:p w:rsidR="00B72F48" w:rsidRPr="00275C0B" w:rsidRDefault="00AC3641" w:rsidP="004C478D">
      <w:pPr>
        <w:pStyle w:val="ListParagraph"/>
        <w:ind w:left="426" w:firstLine="567"/>
      </w:pPr>
      <w:r>
        <w:lastRenderedPageBreak/>
        <w:t>Luật</w:t>
      </w:r>
      <w:r w:rsidR="00B72F48" w:rsidRPr="00275C0B">
        <w:t>:</w:t>
      </w:r>
    </w:p>
    <w:p w:rsidR="00B72F48" w:rsidRPr="00AC3641" w:rsidRDefault="00B72F48" w:rsidP="00C8623A">
      <w:pPr>
        <w:pStyle w:val="ListParagraph"/>
        <w:numPr>
          <w:ilvl w:val="0"/>
          <w:numId w:val="24"/>
        </w:numPr>
        <w:ind w:left="1134" w:firstLine="0"/>
        <w:rPr>
          <w:szCs w:val="24"/>
        </w:rPr>
      </w:pPr>
      <w:r w:rsidRPr="00AC3641">
        <w:rPr>
          <w:szCs w:val="24"/>
        </w:rPr>
        <w:t>Lưu trữ thuộc về IP lừa đảo hàng đầu hoặc Tên miền lừa đảo hàng đầ</w:t>
      </w:r>
      <w:r w:rsidR="00820633">
        <w:rPr>
          <w:szCs w:val="24"/>
        </w:rPr>
        <w:t>u là</w:t>
      </w:r>
      <w:r w:rsidRPr="00AC3641">
        <w:rPr>
          <w:szCs w:val="24"/>
        </w:rPr>
        <w:t xml:space="preserve"> </w:t>
      </w:r>
      <w:r w:rsidR="00104E63">
        <w:rPr>
          <w:szCs w:val="24"/>
        </w:rPr>
        <w:t>l</w:t>
      </w:r>
      <w:r w:rsidRPr="00AC3641">
        <w:rPr>
          <w:szCs w:val="24"/>
        </w:rPr>
        <w:t>ừa đảo</w:t>
      </w:r>
      <w:r w:rsidR="00820633">
        <w:rPr>
          <w:szCs w:val="24"/>
        </w:rPr>
        <w:t>.</w:t>
      </w:r>
    </w:p>
    <w:p w:rsidR="00E268AA" w:rsidRDefault="00B72F48" w:rsidP="00C8623A">
      <w:pPr>
        <w:pStyle w:val="ListParagraph"/>
        <w:numPr>
          <w:ilvl w:val="0"/>
          <w:numId w:val="24"/>
        </w:numPr>
        <w:ind w:left="1134" w:firstLine="0"/>
        <w:rPr>
          <w:szCs w:val="24"/>
        </w:rPr>
      </w:pPr>
      <w:r w:rsidRPr="00AC3641">
        <w:rPr>
          <w:szCs w:val="24"/>
        </w:rPr>
        <w:t>Mặ</w:t>
      </w:r>
      <w:r w:rsidR="00820633">
        <w:rPr>
          <w:szCs w:val="24"/>
        </w:rPr>
        <w:t>t khác là</w:t>
      </w:r>
      <w:r w:rsidRPr="00AC3641">
        <w:rPr>
          <w:szCs w:val="24"/>
        </w:rPr>
        <w:t xml:space="preserve"> </w:t>
      </w:r>
      <w:r w:rsidR="00104E63">
        <w:rPr>
          <w:szCs w:val="24"/>
        </w:rPr>
        <w:t>h</w:t>
      </w:r>
      <w:r w:rsidR="008532CB">
        <w:rPr>
          <w:szCs w:val="24"/>
        </w:rPr>
        <w:t>ợp pháp</w:t>
      </w:r>
      <w:r w:rsidR="00820633">
        <w:rPr>
          <w:szCs w:val="24"/>
        </w:rPr>
        <w:t>.</w:t>
      </w:r>
    </w:p>
    <w:p w:rsidR="00294FF5" w:rsidRPr="005748CB" w:rsidRDefault="00294FF5" w:rsidP="00294FF5">
      <w:pPr>
        <w:pStyle w:val="ListParagraph"/>
        <w:ind w:left="1134" w:firstLine="0"/>
        <w:rPr>
          <w:sz w:val="16"/>
          <w:szCs w:val="16"/>
        </w:rPr>
      </w:pPr>
    </w:p>
    <w:p w:rsidR="00955B93" w:rsidRPr="002F31EE" w:rsidRDefault="00B72F48" w:rsidP="00275C0B">
      <w:pPr>
        <w:pStyle w:val="ListParagraph"/>
        <w:numPr>
          <w:ilvl w:val="1"/>
          <w:numId w:val="18"/>
        </w:numPr>
        <w:ind w:left="993" w:hanging="567"/>
        <w:outlineLvl w:val="2"/>
        <w:rPr>
          <w:b/>
          <w:sz w:val="28"/>
          <w:szCs w:val="28"/>
        </w:rPr>
      </w:pPr>
      <w:bookmarkStart w:id="149" w:name="_Toc6825110"/>
      <w:r w:rsidRPr="002F31EE">
        <w:rPr>
          <w:b/>
          <w:sz w:val="28"/>
          <w:szCs w:val="28"/>
        </w:rPr>
        <w:t>Xây dựng mô hình.</w:t>
      </w:r>
      <w:bookmarkEnd w:id="149"/>
    </w:p>
    <w:p w:rsidR="00984684" w:rsidRDefault="00E876C9" w:rsidP="004C478D">
      <w:pPr>
        <w:pStyle w:val="ListParagraph"/>
        <w:ind w:left="426" w:firstLine="567"/>
      </w:pPr>
      <w:r w:rsidRPr="00275C0B">
        <w:t>Để kiể</w:t>
      </w:r>
      <w:r w:rsidR="00984684" w:rsidRPr="00275C0B">
        <w:t>m tra hiệu quả của mô hình phân lớp Random Forest trong việc dự đoán các trang Web lừa đảo, chung tôi sử dụng một số mô hình phân lớ</w:t>
      </w:r>
      <w:r w:rsidR="00294FF5">
        <w:t>p cơ sở</w:t>
      </w:r>
      <w:r w:rsidR="00984684" w:rsidRPr="00275C0B">
        <w:t xml:space="preserve"> để so sánh, bao gồm: (i) </w:t>
      </w:r>
      <w:r w:rsidR="00984684">
        <w:t>Naïve Bayes; (ii) K-nn (IBk); (iii) SVM; (iv) MultilayerPerceptron.</w:t>
      </w:r>
    </w:p>
    <w:p w:rsidR="00FA0434" w:rsidRDefault="00FA0434" w:rsidP="004C478D">
      <w:pPr>
        <w:pStyle w:val="ListParagraph"/>
        <w:ind w:left="426" w:firstLine="567"/>
      </w:pPr>
      <w:r>
        <w:t>Việc xây dựng mô hình phân lớp bằng Random Forest cũng như các bộ phân lớp cơ bản gồm các bước sau:</w:t>
      </w:r>
    </w:p>
    <w:p w:rsidR="00FA0434" w:rsidRPr="00275C0B" w:rsidRDefault="00FA0434" w:rsidP="00C8623A">
      <w:pPr>
        <w:pStyle w:val="ListParagraph"/>
        <w:numPr>
          <w:ilvl w:val="0"/>
          <w:numId w:val="24"/>
        </w:numPr>
        <w:ind w:left="1134" w:firstLine="0"/>
        <w:rPr>
          <w:szCs w:val="24"/>
        </w:rPr>
      </w:pPr>
      <w:r w:rsidRPr="00275C0B">
        <w:rPr>
          <w:szCs w:val="24"/>
        </w:rPr>
        <w:t xml:space="preserve">Bước 1: Tiền hành chia tập dữ liệu Phishing Data thành hai bộ: Bộ dữ liệu huấn luyện (Training Set) và Bộ dữ liệu kiểm thử (Test Set) </w:t>
      </w:r>
      <w:proofErr w:type="gramStart"/>
      <w:r w:rsidRPr="00275C0B">
        <w:rPr>
          <w:szCs w:val="24"/>
        </w:rPr>
        <w:t>theo</w:t>
      </w:r>
      <w:proofErr w:type="gramEnd"/>
      <w:r w:rsidRPr="00275C0B">
        <w:rPr>
          <w:szCs w:val="24"/>
        </w:rPr>
        <w:t xml:space="preserve"> tỉ lệ 70 và 30.</w:t>
      </w:r>
    </w:p>
    <w:p w:rsidR="00FA0434" w:rsidRPr="00275C0B" w:rsidRDefault="00FA0434" w:rsidP="00C8623A">
      <w:pPr>
        <w:pStyle w:val="ListParagraph"/>
        <w:numPr>
          <w:ilvl w:val="0"/>
          <w:numId w:val="24"/>
        </w:numPr>
        <w:ind w:left="1134" w:firstLine="0"/>
        <w:rPr>
          <w:szCs w:val="24"/>
        </w:rPr>
      </w:pPr>
      <w:r w:rsidRPr="00275C0B">
        <w:rPr>
          <w:szCs w:val="24"/>
        </w:rPr>
        <w:t>Bước 2: Tải bộ dữ liệu huấn luyện vào bộ nhớ và tiến hành huấn luyện mô hình vớ</w:t>
      </w:r>
      <w:r w:rsidR="000F05D4">
        <w:rPr>
          <w:szCs w:val="24"/>
        </w:rPr>
        <w:t xml:space="preserve">i </w:t>
      </w:r>
      <w:r w:rsidR="000F05D4" w:rsidRPr="000F05D4">
        <w:rPr>
          <w:szCs w:val="24"/>
        </w:rPr>
        <w:t>10-fold Cross Validation</w:t>
      </w:r>
      <w:r w:rsidRPr="00275C0B">
        <w:rPr>
          <w:szCs w:val="24"/>
        </w:rPr>
        <w:t>.</w:t>
      </w:r>
    </w:p>
    <w:p w:rsidR="00FA0434" w:rsidRPr="00275C0B" w:rsidRDefault="00FA0434" w:rsidP="00C8623A">
      <w:pPr>
        <w:pStyle w:val="ListParagraph"/>
        <w:numPr>
          <w:ilvl w:val="0"/>
          <w:numId w:val="24"/>
        </w:numPr>
        <w:ind w:left="1134" w:firstLine="0"/>
        <w:rPr>
          <w:szCs w:val="24"/>
        </w:rPr>
      </w:pPr>
      <w:r w:rsidRPr="00275C0B">
        <w:rPr>
          <w:szCs w:val="24"/>
        </w:rPr>
        <w:t>Bước 3: Kiểm thử mô hình bằng bộ dữ liệu kiểm thử.</w:t>
      </w:r>
    </w:p>
    <w:p w:rsidR="00925FE1" w:rsidRPr="005748CB" w:rsidRDefault="00925FE1" w:rsidP="00925FE1">
      <w:pPr>
        <w:pStyle w:val="ListParagraph"/>
        <w:ind w:left="2705" w:firstLine="0"/>
        <w:rPr>
          <w:sz w:val="16"/>
          <w:szCs w:val="16"/>
        </w:rPr>
      </w:pPr>
    </w:p>
    <w:p w:rsidR="00984684" w:rsidRPr="002F31EE" w:rsidRDefault="00984684" w:rsidP="00275C0B">
      <w:pPr>
        <w:pStyle w:val="ListParagraph"/>
        <w:numPr>
          <w:ilvl w:val="1"/>
          <w:numId w:val="18"/>
        </w:numPr>
        <w:ind w:left="993" w:hanging="567"/>
        <w:outlineLvl w:val="2"/>
        <w:rPr>
          <w:b/>
          <w:sz w:val="28"/>
          <w:szCs w:val="28"/>
        </w:rPr>
      </w:pPr>
      <w:bookmarkStart w:id="150" w:name="_Toc6825111"/>
      <w:r w:rsidRPr="002F31EE">
        <w:rPr>
          <w:b/>
          <w:sz w:val="28"/>
          <w:szCs w:val="28"/>
        </w:rPr>
        <w:t>Phương pháp đánh giá mô hình.</w:t>
      </w:r>
      <w:bookmarkEnd w:id="150"/>
    </w:p>
    <w:p w:rsidR="00BC5B47" w:rsidRPr="00275C0B" w:rsidRDefault="00BC5B47" w:rsidP="00275C0B">
      <w:pPr>
        <w:pStyle w:val="ListParagraph"/>
        <w:numPr>
          <w:ilvl w:val="2"/>
          <w:numId w:val="18"/>
        </w:numPr>
        <w:ind w:left="1134" w:hanging="708"/>
        <w:outlineLvl w:val="3"/>
        <w:rPr>
          <w:i/>
          <w:sz w:val="26"/>
          <w:szCs w:val="26"/>
        </w:rPr>
      </w:pPr>
      <w:bookmarkStart w:id="151" w:name="_Toc6825112"/>
      <w:r w:rsidRPr="00275C0B">
        <w:rPr>
          <w:i/>
          <w:sz w:val="26"/>
          <w:szCs w:val="26"/>
        </w:rPr>
        <w:t>Tổng quan về Receiver Operating Characteristic (ROC).</w:t>
      </w:r>
      <w:bookmarkEnd w:id="151"/>
    </w:p>
    <w:p w:rsidR="00BC5B47" w:rsidRDefault="000337D9" w:rsidP="004C478D">
      <w:pPr>
        <w:pStyle w:val="ListParagraph"/>
        <w:ind w:left="426" w:firstLine="567"/>
      </w:pPr>
      <w:r>
        <w:t xml:space="preserve">ROC </w:t>
      </w:r>
      <w:r w:rsidR="00CB231D">
        <w:t>được sử dụng khá phổ biến để đánh giá hiệu năng của các mô hình phân lớp. Nó là một</w:t>
      </w:r>
      <w:r>
        <w:t xml:space="preserve"> đồ thị đường cong minh họa cho một hệ thống phân loại nhị phân khi các ngưỡng phân loại bị thay đổi.</w:t>
      </w:r>
    </w:p>
    <w:p w:rsidR="000337D9" w:rsidRDefault="000337D9" w:rsidP="004C478D">
      <w:pPr>
        <w:pStyle w:val="ListParagraph"/>
        <w:ind w:left="426" w:firstLine="567"/>
      </w:pPr>
      <w:r>
        <w:t xml:space="preserve">ROC được tạo ra bằng cách biểu diễn tỷ lệ dự báo </w:t>
      </w:r>
      <w:r w:rsidRPr="00182F3B">
        <w:t>true positive rate (TPR) dựa trên tỷ lệ dự báo failse positive rate (FPR) tại các ngưỡ</w:t>
      </w:r>
      <w:r w:rsidR="00121ABC" w:rsidRPr="00182F3B">
        <w:t>ng</w:t>
      </w:r>
      <w:r w:rsidRPr="00182F3B">
        <w:t xml:space="preserve"> khác nhau</w:t>
      </w:r>
      <w:r w:rsidR="00121ABC" w:rsidRPr="00182F3B">
        <w:t>.</w:t>
      </w:r>
    </w:p>
    <w:p w:rsidR="00E52B02" w:rsidRDefault="00E52B02" w:rsidP="00626F8C">
      <w:pPr>
        <w:pStyle w:val="ListParagraph"/>
        <w:ind w:left="2705" w:hanging="1854"/>
        <w:jc w:val="center"/>
      </w:pPr>
      <w:r>
        <w:rPr>
          <w:noProof/>
        </w:rPr>
        <w:lastRenderedPageBreak/>
        <w:drawing>
          <wp:inline distT="0" distB="0" distL="0" distR="0" wp14:anchorId="7594E88E" wp14:editId="6CAA7736">
            <wp:extent cx="4271749" cy="266299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8170" cy="2698171"/>
                    </a:xfrm>
                    <a:prstGeom prst="rect">
                      <a:avLst/>
                    </a:prstGeom>
                    <a:noFill/>
                    <a:ln>
                      <a:noFill/>
                    </a:ln>
                  </pic:spPr>
                </pic:pic>
              </a:graphicData>
            </a:graphic>
          </wp:inline>
        </w:drawing>
      </w:r>
    </w:p>
    <w:p w:rsidR="0036021B" w:rsidRDefault="0036021B" w:rsidP="0036021B">
      <w:pPr>
        <w:pStyle w:val="Caption"/>
        <w:jc w:val="center"/>
        <w:rPr>
          <w:i w:val="0"/>
          <w:iCs w:val="0"/>
          <w:color w:val="auto"/>
          <w:sz w:val="24"/>
          <w:szCs w:val="22"/>
        </w:rPr>
      </w:pPr>
      <w:bookmarkStart w:id="152" w:name="_Toc4073228"/>
      <w:bookmarkStart w:id="153" w:name="_Toc4074607"/>
      <w:r w:rsidRPr="0036021B">
        <w:rPr>
          <w:i w:val="0"/>
          <w:iCs w:val="0"/>
          <w:color w:val="auto"/>
          <w:sz w:val="24"/>
          <w:szCs w:val="22"/>
        </w:rPr>
        <w:t xml:space="preserve">Hình 2. </w:t>
      </w:r>
      <w:r w:rsidRPr="0036021B">
        <w:rPr>
          <w:i w:val="0"/>
          <w:iCs w:val="0"/>
          <w:color w:val="auto"/>
          <w:sz w:val="24"/>
          <w:szCs w:val="22"/>
        </w:rPr>
        <w:fldChar w:fldCharType="begin"/>
      </w:r>
      <w:r w:rsidRPr="0036021B">
        <w:rPr>
          <w:i w:val="0"/>
          <w:iCs w:val="0"/>
          <w:color w:val="auto"/>
          <w:sz w:val="24"/>
          <w:szCs w:val="22"/>
        </w:rPr>
        <w:instrText xml:space="preserve"> SEQ Hình_2. \* ARABIC </w:instrText>
      </w:r>
      <w:r w:rsidRPr="0036021B">
        <w:rPr>
          <w:i w:val="0"/>
          <w:iCs w:val="0"/>
          <w:color w:val="auto"/>
          <w:sz w:val="24"/>
          <w:szCs w:val="22"/>
        </w:rPr>
        <w:fldChar w:fldCharType="separate"/>
      </w:r>
      <w:r w:rsidR="00537052">
        <w:rPr>
          <w:i w:val="0"/>
          <w:iCs w:val="0"/>
          <w:noProof/>
          <w:color w:val="auto"/>
          <w:sz w:val="24"/>
          <w:szCs w:val="22"/>
        </w:rPr>
        <w:t>1</w:t>
      </w:r>
      <w:r w:rsidRPr="0036021B">
        <w:rPr>
          <w:i w:val="0"/>
          <w:iCs w:val="0"/>
          <w:color w:val="auto"/>
          <w:sz w:val="24"/>
          <w:szCs w:val="22"/>
        </w:rPr>
        <w:fldChar w:fldCharType="end"/>
      </w:r>
      <w:r w:rsidRPr="0036021B">
        <w:rPr>
          <w:i w:val="0"/>
          <w:iCs w:val="0"/>
          <w:color w:val="auto"/>
          <w:sz w:val="24"/>
          <w:szCs w:val="22"/>
        </w:rPr>
        <w:t>. Đường cong ROC</w:t>
      </w:r>
      <w:r w:rsidR="00BC560C">
        <w:rPr>
          <w:i w:val="0"/>
          <w:iCs w:val="0"/>
          <w:color w:val="auto"/>
          <w:sz w:val="24"/>
          <w:szCs w:val="22"/>
        </w:rPr>
        <w:t xml:space="preserve"> (Giới thiệu đường cong ROC, nguồn: </w:t>
      </w:r>
      <w:hyperlink r:id="rId41" w:history="1">
        <w:r w:rsidR="00C21399">
          <w:rPr>
            <w:rStyle w:val="Hyperlink"/>
            <w:i w:val="0"/>
            <w:iCs w:val="0"/>
            <w:sz w:val="24"/>
            <w:szCs w:val="22"/>
          </w:rPr>
          <w:t>https://rstudio-pubs-static.s3.amazonaws.com</w:t>
        </w:r>
      </w:hyperlink>
      <w:r w:rsidR="00BC560C">
        <w:rPr>
          <w:i w:val="0"/>
          <w:iCs w:val="0"/>
          <w:color w:val="auto"/>
          <w:sz w:val="24"/>
          <w:szCs w:val="22"/>
        </w:rPr>
        <w:t>)</w:t>
      </w:r>
      <w:r>
        <w:rPr>
          <w:i w:val="0"/>
          <w:iCs w:val="0"/>
          <w:color w:val="auto"/>
          <w:sz w:val="24"/>
          <w:szCs w:val="22"/>
        </w:rPr>
        <w:t>.</w:t>
      </w:r>
      <w:bookmarkEnd w:id="152"/>
      <w:bookmarkEnd w:id="153"/>
    </w:p>
    <w:p w:rsidR="00E52B02" w:rsidRDefault="00D87D3F" w:rsidP="004C478D">
      <w:pPr>
        <w:pStyle w:val="ListParagraph"/>
        <w:ind w:left="426" w:firstLine="567"/>
      </w:pPr>
      <w:r w:rsidRPr="00275C0B">
        <w:t>Đ</w:t>
      </w:r>
      <w:r w:rsidR="00E52B02" w:rsidRPr="00275C0B">
        <w:t xml:space="preserve">ường ROC của mô hình nào </w:t>
      </w:r>
      <w:r w:rsidRPr="00275C0B">
        <w:t xml:space="preserve">càng </w:t>
      </w:r>
      <w:r w:rsidR="00E52B02" w:rsidRPr="00275C0B">
        <w:t>gần với</w:t>
      </w:r>
      <w:r w:rsidRPr="00275C0B">
        <w:t xml:space="preserve"> đỉnh</w:t>
      </w:r>
      <w:r w:rsidR="00E52B02" w:rsidRPr="00275C0B">
        <w:t xml:space="preserve"> trên cùng bên trái thì cho độ hiệu năng củ</w:t>
      </w:r>
      <w:r w:rsidRPr="00275C0B">
        <w:t>a mô hình càng cao và ngược lại</w:t>
      </w:r>
      <w:r w:rsidR="00E52B02" w:rsidRPr="00275C0B">
        <w:t xml:space="preserve"> những đườ</w:t>
      </w:r>
      <w:r w:rsidRPr="00275C0B">
        <w:t>ng ROC càng</w:t>
      </w:r>
      <w:r w:rsidR="00E52B02" w:rsidRPr="00275C0B">
        <w:t xml:space="preserve"> gần đường chéo thì hiệu năng</w:t>
      </w:r>
      <w:r w:rsidRPr="00275C0B">
        <w:t xml:space="preserve"> càng</w:t>
      </w:r>
      <w:r w:rsidR="00E52B02" w:rsidRPr="00275C0B">
        <w:t xml:space="preserve"> thấ</w:t>
      </w:r>
      <w:r w:rsidRPr="00275C0B">
        <w:t>p.</w:t>
      </w:r>
    </w:p>
    <w:p w:rsidR="00BC5B47" w:rsidRPr="00275C0B" w:rsidRDefault="00BC5B47" w:rsidP="00275C0B">
      <w:pPr>
        <w:pStyle w:val="ListParagraph"/>
        <w:numPr>
          <w:ilvl w:val="2"/>
          <w:numId w:val="18"/>
        </w:numPr>
        <w:ind w:left="1134" w:hanging="708"/>
        <w:outlineLvl w:val="3"/>
        <w:rPr>
          <w:i/>
          <w:sz w:val="26"/>
          <w:szCs w:val="26"/>
        </w:rPr>
      </w:pPr>
      <w:bookmarkStart w:id="154" w:name="_Toc6825113"/>
      <w:r w:rsidRPr="00275C0B">
        <w:rPr>
          <w:i/>
          <w:sz w:val="26"/>
          <w:szCs w:val="26"/>
        </w:rPr>
        <w:t>Xây dựng ROC để đánh giá.</w:t>
      </w:r>
      <w:bookmarkEnd w:id="154"/>
    </w:p>
    <w:p w:rsidR="00D87D3F" w:rsidRDefault="00D87D3F" w:rsidP="004C478D">
      <w:pPr>
        <w:pStyle w:val="ListParagraph"/>
        <w:ind w:left="426" w:firstLine="567"/>
      </w:pPr>
      <w:r>
        <w:t>Để so sánh hiệu năng của các mô hình phân lớp cơ bản như Naïve Bayes; K-nn (IBk); SVM; MultilayerPerceptron đối với mô hình Random Forest, chúng tôi sử dụng công cụ Knowledge Flow của Weka.</w:t>
      </w:r>
    </w:p>
    <w:p w:rsidR="00D87D3F" w:rsidRDefault="00CF05CC" w:rsidP="004C478D">
      <w:pPr>
        <w:pStyle w:val="ListParagraph"/>
        <w:ind w:left="426" w:firstLine="567"/>
      </w:pPr>
      <w:r>
        <w:t>Quy trình xây dựng ROC trong Knowledge Flow bao gồm:</w:t>
      </w:r>
    </w:p>
    <w:p w:rsidR="00CF05CC" w:rsidRPr="00275C0B" w:rsidRDefault="00CF05CC" w:rsidP="00C8623A">
      <w:pPr>
        <w:pStyle w:val="ListParagraph"/>
        <w:numPr>
          <w:ilvl w:val="0"/>
          <w:numId w:val="24"/>
        </w:numPr>
        <w:ind w:left="1134" w:firstLine="0"/>
        <w:rPr>
          <w:szCs w:val="24"/>
        </w:rPr>
      </w:pPr>
      <w:r w:rsidRPr="00275C0B">
        <w:rPr>
          <w:szCs w:val="24"/>
        </w:rPr>
        <w:t>Bước 1: Tải bộ</w:t>
      </w:r>
      <w:r w:rsidR="00BE5548" w:rsidRPr="00275C0B">
        <w:rPr>
          <w:szCs w:val="24"/>
        </w:rPr>
        <w:t xml:space="preserve"> dữ liệu</w:t>
      </w:r>
      <w:r w:rsidRPr="00275C0B">
        <w:rPr>
          <w:szCs w:val="24"/>
        </w:rPr>
        <w:t xml:space="preserve"> </w:t>
      </w:r>
      <w:r w:rsidR="00BE5548" w:rsidRPr="00275C0B">
        <w:rPr>
          <w:szCs w:val="24"/>
        </w:rPr>
        <w:t xml:space="preserve">kiểm thử </w:t>
      </w:r>
      <w:r w:rsidRPr="00275C0B">
        <w:rPr>
          <w:szCs w:val="24"/>
        </w:rPr>
        <w:t>vào ArffLoader trong DataSource.</w:t>
      </w:r>
    </w:p>
    <w:p w:rsidR="00CF05CC" w:rsidRPr="00275C0B" w:rsidRDefault="00CF05CC" w:rsidP="00C8623A">
      <w:pPr>
        <w:pStyle w:val="ListParagraph"/>
        <w:numPr>
          <w:ilvl w:val="0"/>
          <w:numId w:val="24"/>
        </w:numPr>
        <w:ind w:left="1134" w:firstLine="0"/>
        <w:rPr>
          <w:szCs w:val="24"/>
        </w:rPr>
      </w:pPr>
      <w:r w:rsidRPr="00275C0B">
        <w:rPr>
          <w:szCs w:val="24"/>
        </w:rPr>
        <w:t>Bước 2: Chọn thuộc tính làm nhãn lớp ở ClassAssigner</w:t>
      </w:r>
      <w:r w:rsidR="00BE5548" w:rsidRPr="00275C0B">
        <w:rPr>
          <w:szCs w:val="24"/>
        </w:rPr>
        <w:t xml:space="preserve"> và nối dataset tới TestSetMaker</w:t>
      </w:r>
      <w:r w:rsidR="00754C8D" w:rsidRPr="00275C0B">
        <w:rPr>
          <w:szCs w:val="24"/>
        </w:rPr>
        <w:t xml:space="preserve"> trong mục Evaluation.</w:t>
      </w:r>
    </w:p>
    <w:p w:rsidR="00606572" w:rsidRPr="00275C0B" w:rsidRDefault="00606572" w:rsidP="00C8623A">
      <w:pPr>
        <w:pStyle w:val="ListParagraph"/>
        <w:numPr>
          <w:ilvl w:val="0"/>
          <w:numId w:val="24"/>
        </w:numPr>
        <w:ind w:left="1134" w:firstLine="0"/>
        <w:rPr>
          <w:szCs w:val="24"/>
        </w:rPr>
      </w:pPr>
      <w:r w:rsidRPr="00275C0B">
        <w:rPr>
          <w:szCs w:val="24"/>
        </w:rPr>
        <w:t>Bướ</w:t>
      </w:r>
      <w:r w:rsidR="00BE5548" w:rsidRPr="00275C0B">
        <w:rPr>
          <w:szCs w:val="24"/>
        </w:rPr>
        <w:t>c 3</w:t>
      </w:r>
      <w:r w:rsidRPr="00275C0B">
        <w:rPr>
          <w:szCs w:val="24"/>
        </w:rPr>
        <w:t>: Chọn các bộ phân lớp Random Forest; Naïve Bayes; K-nn (IBk); SVM (SMO); MultilayerPerceptron và thiết lập các thông số của bộ phân lớp đó trong Classifier. Mỗi bộ phân lớp sẽ ứng với một trình hiệu suất đánh giá ClassifierPerformanceEvaluator.</w:t>
      </w:r>
    </w:p>
    <w:p w:rsidR="00606572" w:rsidRPr="00275C0B" w:rsidRDefault="00606572" w:rsidP="00C8623A">
      <w:pPr>
        <w:pStyle w:val="ListParagraph"/>
        <w:numPr>
          <w:ilvl w:val="0"/>
          <w:numId w:val="24"/>
        </w:numPr>
        <w:ind w:left="1134" w:firstLine="0"/>
        <w:rPr>
          <w:szCs w:val="24"/>
        </w:rPr>
      </w:pPr>
      <w:r w:rsidRPr="00275C0B">
        <w:rPr>
          <w:szCs w:val="24"/>
        </w:rPr>
        <w:t>Bướ</w:t>
      </w:r>
      <w:r w:rsidR="00BE5548" w:rsidRPr="00275C0B">
        <w:rPr>
          <w:szCs w:val="24"/>
        </w:rPr>
        <w:t>c 4</w:t>
      </w:r>
      <w:r w:rsidRPr="00275C0B">
        <w:rPr>
          <w:szCs w:val="24"/>
        </w:rPr>
        <w:t xml:space="preserve">: Đưa </w:t>
      </w:r>
      <w:r w:rsidR="00236834" w:rsidRPr="00275C0B">
        <w:rPr>
          <w:szCs w:val="24"/>
        </w:rPr>
        <w:t>kết quả trên vào ModelPerfomanceChart trong Visualization và lưu kết quả vào ImageSaver để lấy hình ảnh kết quả.</w:t>
      </w:r>
    </w:p>
    <w:p w:rsidR="00B2210A" w:rsidRDefault="00BE5548" w:rsidP="00350577">
      <w:pPr>
        <w:pStyle w:val="ListParagraph"/>
        <w:ind w:left="3597" w:hanging="3171"/>
        <w:jc w:val="center"/>
      </w:pPr>
      <w:r>
        <w:rPr>
          <w:noProof/>
        </w:rPr>
        <w:lastRenderedPageBreak/>
        <w:drawing>
          <wp:inline distT="0" distB="0" distL="0" distR="0" wp14:anchorId="62AC348C" wp14:editId="0368C84A">
            <wp:extent cx="5645888" cy="26517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60476" cy="2658599"/>
                    </a:xfrm>
                    <a:prstGeom prst="rect">
                      <a:avLst/>
                    </a:prstGeom>
                    <a:noFill/>
                    <a:ln>
                      <a:noFill/>
                    </a:ln>
                  </pic:spPr>
                </pic:pic>
              </a:graphicData>
            </a:graphic>
          </wp:inline>
        </w:drawing>
      </w:r>
    </w:p>
    <w:p w:rsidR="0036021B" w:rsidRPr="0036021B" w:rsidRDefault="0036021B" w:rsidP="0036021B">
      <w:pPr>
        <w:pStyle w:val="Caption"/>
        <w:jc w:val="center"/>
        <w:rPr>
          <w:i w:val="0"/>
          <w:iCs w:val="0"/>
          <w:color w:val="auto"/>
          <w:sz w:val="24"/>
          <w:szCs w:val="22"/>
        </w:rPr>
      </w:pPr>
      <w:bookmarkStart w:id="155" w:name="_Toc4073229"/>
      <w:bookmarkStart w:id="156" w:name="_Toc4074608"/>
      <w:r w:rsidRPr="0036021B">
        <w:rPr>
          <w:i w:val="0"/>
          <w:iCs w:val="0"/>
          <w:color w:val="auto"/>
          <w:sz w:val="24"/>
          <w:szCs w:val="22"/>
        </w:rPr>
        <w:t xml:space="preserve">Hình 2. </w:t>
      </w:r>
      <w:r w:rsidRPr="0036021B">
        <w:rPr>
          <w:i w:val="0"/>
          <w:iCs w:val="0"/>
          <w:color w:val="auto"/>
          <w:sz w:val="24"/>
          <w:szCs w:val="22"/>
        </w:rPr>
        <w:fldChar w:fldCharType="begin"/>
      </w:r>
      <w:r w:rsidRPr="0036021B">
        <w:rPr>
          <w:i w:val="0"/>
          <w:iCs w:val="0"/>
          <w:color w:val="auto"/>
          <w:sz w:val="24"/>
          <w:szCs w:val="22"/>
        </w:rPr>
        <w:instrText xml:space="preserve"> SEQ Hình_2. \* ARABIC </w:instrText>
      </w:r>
      <w:r w:rsidRPr="0036021B">
        <w:rPr>
          <w:i w:val="0"/>
          <w:iCs w:val="0"/>
          <w:color w:val="auto"/>
          <w:sz w:val="24"/>
          <w:szCs w:val="22"/>
        </w:rPr>
        <w:fldChar w:fldCharType="separate"/>
      </w:r>
      <w:r w:rsidR="00537052">
        <w:rPr>
          <w:i w:val="0"/>
          <w:iCs w:val="0"/>
          <w:noProof/>
          <w:color w:val="auto"/>
          <w:sz w:val="24"/>
          <w:szCs w:val="22"/>
        </w:rPr>
        <w:t>2</w:t>
      </w:r>
      <w:r w:rsidRPr="0036021B">
        <w:rPr>
          <w:i w:val="0"/>
          <w:iCs w:val="0"/>
          <w:color w:val="auto"/>
          <w:sz w:val="24"/>
          <w:szCs w:val="22"/>
        </w:rPr>
        <w:fldChar w:fldCharType="end"/>
      </w:r>
      <w:r w:rsidRPr="0036021B">
        <w:rPr>
          <w:i w:val="0"/>
          <w:iCs w:val="0"/>
          <w:color w:val="auto"/>
          <w:sz w:val="24"/>
          <w:szCs w:val="22"/>
        </w:rPr>
        <w:t>. Mô hình đánh giá ROC trên Knowledge Flow.</w:t>
      </w:r>
      <w:bookmarkEnd w:id="155"/>
      <w:bookmarkEnd w:id="156"/>
    </w:p>
    <w:p w:rsidR="00984684" w:rsidRPr="002F31EE" w:rsidRDefault="00984684" w:rsidP="00275C0B">
      <w:pPr>
        <w:pStyle w:val="ListParagraph"/>
        <w:numPr>
          <w:ilvl w:val="1"/>
          <w:numId w:val="18"/>
        </w:numPr>
        <w:ind w:left="993" w:hanging="567"/>
        <w:outlineLvl w:val="2"/>
        <w:rPr>
          <w:b/>
          <w:sz w:val="28"/>
          <w:szCs w:val="28"/>
        </w:rPr>
      </w:pPr>
      <w:bookmarkStart w:id="157" w:name="_Toc6825114"/>
      <w:r w:rsidRPr="002F31EE">
        <w:rPr>
          <w:b/>
          <w:sz w:val="28"/>
          <w:szCs w:val="28"/>
        </w:rPr>
        <w:t>Xây dựng ứng dụng dự đoán Website lừa đảo.</w:t>
      </w:r>
      <w:bookmarkEnd w:id="157"/>
    </w:p>
    <w:p w:rsidR="00E24069" w:rsidRPr="00275C0B" w:rsidRDefault="00E24069" w:rsidP="007A2C17">
      <w:pPr>
        <w:pStyle w:val="ListParagraph"/>
        <w:ind w:left="426" w:firstLine="567"/>
      </w:pPr>
      <w:r w:rsidRPr="00275C0B">
        <w:t xml:space="preserve">Trong khóa luận này, chúng tôi xây dựng ứng dụng với mục tiêu là tiến hành dự đoán nhãn lớp của các bộ dữ liệu không nhãn sử dụng mô hình phân lớp Random Forest. Bộ dữ liệu chúng tôi sử dụng trong xuyên suốt khóa luận là bộ dữ liệu Phishing Website với nhãn lớp là </w:t>
      </w:r>
      <w:r w:rsidR="00A7365F">
        <w:t>Kết quả (</w:t>
      </w:r>
      <w:r w:rsidRPr="00275C0B">
        <w:t>Result</w:t>
      </w:r>
      <w:r w:rsidR="00A7365F">
        <w:t>)</w:t>
      </w:r>
      <w:r w:rsidRPr="00275C0B">
        <w:t xml:space="preserve"> có hai giá trị là Lừa đảo (Phishing) tương ứng với “1”, và </w:t>
      </w:r>
      <w:r w:rsidR="008532CB">
        <w:t>Hợp pháp</w:t>
      </w:r>
      <w:r w:rsidRPr="00275C0B">
        <w:t xml:space="preserve"> (Legitimate) tương ứng với “-1”.</w:t>
      </w:r>
    </w:p>
    <w:p w:rsidR="001E60B2" w:rsidRPr="00275C0B" w:rsidRDefault="00E24069" w:rsidP="007A2C17">
      <w:pPr>
        <w:pStyle w:val="ListParagraph"/>
        <w:ind w:left="426" w:firstLine="567"/>
      </w:pPr>
      <w:r w:rsidRPr="00275C0B">
        <w:t>Đầu tiên, chúng tôi tiến hành</w:t>
      </w:r>
      <w:r w:rsidR="001E60B2" w:rsidRPr="00275C0B">
        <w:t xml:space="preserve"> tạo một số bộ dữ liệu không nhãn lớp (Unlabel Set)</w:t>
      </w:r>
      <w:r w:rsidRPr="00275C0B">
        <w:t xml:space="preserve"> tách</w:t>
      </w:r>
      <w:r w:rsidR="001E60B2" w:rsidRPr="00275C0B">
        <w:t xml:space="preserve"> ra từ</w:t>
      </w:r>
      <w:r w:rsidRPr="00275C0B">
        <w:t xml:space="preserve"> bộ</w:t>
      </w:r>
      <w:r w:rsidR="001E60B2" w:rsidRPr="00275C0B">
        <w:t xml:space="preserve"> dữ liệu kiểm thử (Test Set), các trường hợp của bộ Unlabel sẽ bị xóa đi nhãn lớp.</w:t>
      </w:r>
    </w:p>
    <w:p w:rsidR="001E60B2" w:rsidRPr="00275C0B" w:rsidRDefault="001E60B2" w:rsidP="007A2C17">
      <w:pPr>
        <w:pStyle w:val="ListParagraph"/>
        <w:ind w:left="426" w:firstLine="567"/>
      </w:pPr>
      <w:r w:rsidRPr="00275C0B">
        <w:t xml:space="preserve">Sau đó, tạo giao diện và viết </w:t>
      </w:r>
      <w:r w:rsidR="007C76B9" w:rsidRPr="00275C0B">
        <w:t xml:space="preserve">code </w:t>
      </w:r>
      <w:r w:rsidRPr="00275C0B">
        <w:t>có ứng dụng dự đoán với các chức năng sau:</w:t>
      </w:r>
    </w:p>
    <w:p w:rsidR="00E24069" w:rsidRDefault="001E60B2" w:rsidP="00C8623A">
      <w:pPr>
        <w:pStyle w:val="ListParagraph"/>
        <w:numPr>
          <w:ilvl w:val="0"/>
          <w:numId w:val="24"/>
        </w:numPr>
        <w:ind w:left="1134" w:firstLine="0"/>
        <w:rPr>
          <w:szCs w:val="24"/>
        </w:rPr>
      </w:pPr>
      <w:r>
        <w:rPr>
          <w:szCs w:val="24"/>
        </w:rPr>
        <w:t xml:space="preserve">Chọn bộ dữ liệu từ </w:t>
      </w:r>
      <w:proofErr w:type="gramStart"/>
      <w:r>
        <w:rPr>
          <w:szCs w:val="24"/>
        </w:rPr>
        <w:t>thư</w:t>
      </w:r>
      <w:proofErr w:type="gramEnd"/>
      <w:r>
        <w:rPr>
          <w:szCs w:val="24"/>
        </w:rPr>
        <w:t xml:space="preserve"> mục mình đã lưu, sau đó ứng dụng sẽ chia bộ dữ liệu theo tỉ lệ 70% Training Set và 30% Test Set.</w:t>
      </w:r>
    </w:p>
    <w:p w:rsidR="001E60B2" w:rsidRDefault="001E60B2" w:rsidP="00C8623A">
      <w:pPr>
        <w:pStyle w:val="ListParagraph"/>
        <w:numPr>
          <w:ilvl w:val="0"/>
          <w:numId w:val="24"/>
        </w:numPr>
        <w:ind w:left="1134" w:firstLine="0"/>
        <w:rPr>
          <w:szCs w:val="24"/>
        </w:rPr>
      </w:pPr>
      <w:r>
        <w:rPr>
          <w:szCs w:val="24"/>
        </w:rPr>
        <w:t>Chọn bộ dữ liệu Unlabel Set muốn dự đoán nhãn lớp.</w:t>
      </w:r>
    </w:p>
    <w:p w:rsidR="001E60B2" w:rsidRDefault="001E60B2" w:rsidP="00C8623A">
      <w:pPr>
        <w:pStyle w:val="ListParagraph"/>
        <w:numPr>
          <w:ilvl w:val="0"/>
          <w:numId w:val="24"/>
        </w:numPr>
        <w:ind w:left="1134" w:firstLine="0"/>
        <w:rPr>
          <w:szCs w:val="24"/>
        </w:rPr>
      </w:pPr>
      <w:r>
        <w:rPr>
          <w:szCs w:val="24"/>
        </w:rPr>
        <w:t>Sau đó tiến hành huấn luyện mô hình vớ</w:t>
      </w:r>
      <w:r w:rsidR="000F05D4">
        <w:rPr>
          <w:szCs w:val="24"/>
        </w:rPr>
        <w:t>i 10-fold Cross V</w:t>
      </w:r>
      <w:r>
        <w:rPr>
          <w:szCs w:val="24"/>
        </w:rPr>
        <w:t>alication, kiểm thử lại mô hình bằng bộ Test Set đã chia ở trên sử dụng mô hình phân lớp Random Forest.</w:t>
      </w:r>
    </w:p>
    <w:p w:rsidR="001E60B2" w:rsidRPr="001E60B2" w:rsidRDefault="001E60B2" w:rsidP="00C8623A">
      <w:pPr>
        <w:pStyle w:val="ListParagraph"/>
        <w:numPr>
          <w:ilvl w:val="0"/>
          <w:numId w:val="24"/>
        </w:numPr>
        <w:ind w:left="1134" w:firstLine="0"/>
        <w:rPr>
          <w:szCs w:val="24"/>
        </w:rPr>
      </w:pPr>
      <w:r>
        <w:rPr>
          <w:szCs w:val="24"/>
        </w:rPr>
        <w:t>Cuối cùng là tiến hành dự đoán nhãn lớp cho bộ dữ liệu Unlabel Set và xuất kết quả ra bảng kết quả.</w:t>
      </w:r>
    </w:p>
    <w:p w:rsidR="002B5EE5" w:rsidRDefault="002B5EE5" w:rsidP="002B5EE5">
      <w:pPr>
        <w:pStyle w:val="ListParagraph"/>
        <w:ind w:left="2705" w:firstLine="0"/>
      </w:pPr>
    </w:p>
    <w:p w:rsidR="00485A41" w:rsidRDefault="00485A41" w:rsidP="00B3315F">
      <w:pPr>
        <w:pStyle w:val="Heading2"/>
        <w:jc w:val="center"/>
        <w:rPr>
          <w:b/>
          <w:color w:val="auto"/>
          <w:sz w:val="30"/>
          <w:szCs w:val="30"/>
        </w:rPr>
        <w:sectPr w:rsidR="00485A41" w:rsidSect="00163A6F">
          <w:pgSz w:w="12240" w:h="15840"/>
          <w:pgMar w:top="1440" w:right="1440" w:bottom="1440" w:left="1440" w:header="720" w:footer="720" w:gutter="0"/>
          <w:pgNumType w:start="3"/>
          <w:cols w:space="720"/>
          <w:docGrid w:linePitch="360"/>
        </w:sectPr>
      </w:pPr>
      <w:bookmarkStart w:id="158" w:name="_Toc1462128"/>
      <w:bookmarkStart w:id="159" w:name="_Toc3462713"/>
    </w:p>
    <w:p w:rsidR="00CE29E8" w:rsidRPr="002F31EE" w:rsidRDefault="00B3315F" w:rsidP="00B3315F">
      <w:pPr>
        <w:pStyle w:val="Heading2"/>
        <w:jc w:val="center"/>
        <w:rPr>
          <w:b/>
          <w:color w:val="auto"/>
          <w:sz w:val="30"/>
          <w:szCs w:val="30"/>
        </w:rPr>
      </w:pPr>
      <w:bookmarkStart w:id="160" w:name="_Toc6825115"/>
      <w:r w:rsidRPr="002F31EE">
        <w:rPr>
          <w:b/>
          <w:color w:val="auto"/>
          <w:sz w:val="30"/>
          <w:szCs w:val="30"/>
        </w:rPr>
        <w:lastRenderedPageBreak/>
        <w:t>CHƯƠNG III</w:t>
      </w:r>
      <w:r w:rsidR="00717FBC" w:rsidRPr="002F31EE">
        <w:rPr>
          <w:b/>
          <w:color w:val="auto"/>
          <w:sz w:val="30"/>
          <w:szCs w:val="30"/>
        </w:rPr>
        <w:t>.</w:t>
      </w:r>
      <w:bookmarkEnd w:id="158"/>
      <w:bookmarkEnd w:id="159"/>
      <w:r w:rsidRPr="002F31EE">
        <w:rPr>
          <w:b/>
          <w:color w:val="auto"/>
          <w:sz w:val="30"/>
          <w:szCs w:val="30"/>
        </w:rPr>
        <w:t xml:space="preserve"> THÍ NGHIỆM VÀ KẾT QU</w:t>
      </w:r>
      <w:r w:rsidR="00E077D2" w:rsidRPr="002F31EE">
        <w:rPr>
          <w:b/>
          <w:color w:val="auto"/>
          <w:sz w:val="30"/>
          <w:szCs w:val="30"/>
        </w:rPr>
        <w:t>Ả</w:t>
      </w:r>
      <w:bookmarkEnd w:id="160"/>
    </w:p>
    <w:p w:rsidR="00E077D2" w:rsidRPr="00E077D2" w:rsidRDefault="00E077D2" w:rsidP="00E077D2"/>
    <w:p w:rsidR="00796DE1" w:rsidRPr="002F31EE" w:rsidRDefault="00796DE1" w:rsidP="00984684">
      <w:pPr>
        <w:pStyle w:val="Heading3"/>
        <w:rPr>
          <w:rFonts w:ascii="Times New Roman" w:hAnsi="Times New Roman" w:cs="Times New Roman"/>
          <w:b/>
          <w:color w:val="000000" w:themeColor="text1"/>
          <w:sz w:val="28"/>
          <w:szCs w:val="28"/>
        </w:rPr>
      </w:pPr>
      <w:bookmarkStart w:id="161" w:name="_Toc6825116"/>
      <w:r w:rsidRPr="002F31EE">
        <w:rPr>
          <w:rFonts w:ascii="Times New Roman" w:hAnsi="Times New Roman" w:cs="Times New Roman"/>
          <w:b/>
          <w:color w:val="000000" w:themeColor="text1"/>
          <w:sz w:val="28"/>
          <w:szCs w:val="28"/>
        </w:rPr>
        <w:t>3.1. Thiết lập thí nghiệm.</w:t>
      </w:r>
      <w:bookmarkEnd w:id="161"/>
    </w:p>
    <w:p w:rsidR="00B3610D" w:rsidRPr="00E64EF9" w:rsidRDefault="00B3610D" w:rsidP="00E64EF9">
      <w:pPr>
        <w:pStyle w:val="Heading4"/>
        <w:rPr>
          <w:rFonts w:ascii="Times New Roman" w:hAnsi="Times New Roman" w:cs="Times New Roman"/>
          <w:color w:val="000000" w:themeColor="text1"/>
          <w:sz w:val="26"/>
          <w:szCs w:val="26"/>
        </w:rPr>
      </w:pPr>
      <w:bookmarkStart w:id="162" w:name="_Toc6825117"/>
      <w:r w:rsidRPr="00E64EF9">
        <w:rPr>
          <w:rFonts w:ascii="Times New Roman" w:hAnsi="Times New Roman" w:cs="Times New Roman"/>
          <w:color w:val="000000" w:themeColor="text1"/>
          <w:sz w:val="26"/>
          <w:szCs w:val="26"/>
        </w:rPr>
        <w:t xml:space="preserve">3.1.1. </w:t>
      </w:r>
      <w:r w:rsidR="00D038EF" w:rsidRPr="00E64EF9">
        <w:rPr>
          <w:rFonts w:ascii="Times New Roman" w:hAnsi="Times New Roman" w:cs="Times New Roman"/>
          <w:color w:val="000000" w:themeColor="text1"/>
          <w:sz w:val="26"/>
          <w:szCs w:val="26"/>
        </w:rPr>
        <w:t>P</w:t>
      </w:r>
      <w:r w:rsidRPr="00E64EF9">
        <w:rPr>
          <w:rFonts w:ascii="Times New Roman" w:hAnsi="Times New Roman" w:cs="Times New Roman"/>
          <w:color w:val="000000" w:themeColor="text1"/>
          <w:sz w:val="26"/>
          <w:szCs w:val="26"/>
        </w:rPr>
        <w:t>hân lớp</w:t>
      </w:r>
      <w:r w:rsidR="005151AC" w:rsidRPr="00E64EF9">
        <w:rPr>
          <w:rFonts w:ascii="Times New Roman" w:hAnsi="Times New Roman" w:cs="Times New Roman"/>
          <w:color w:val="000000" w:themeColor="text1"/>
          <w:sz w:val="26"/>
          <w:szCs w:val="26"/>
        </w:rPr>
        <w:t xml:space="preserve"> với các bộ phân lớp cơ bản.</w:t>
      </w:r>
      <w:bookmarkEnd w:id="162"/>
    </w:p>
    <w:p w:rsidR="00CB4086" w:rsidRDefault="00CB4086" w:rsidP="007A2C17">
      <w:pPr>
        <w:pStyle w:val="ListParagraph"/>
        <w:ind w:left="426" w:firstLine="567"/>
      </w:pPr>
      <w:r>
        <w:t xml:space="preserve">Ta tiến hành </w:t>
      </w:r>
      <w:r w:rsidR="00126079">
        <w:t>thiết lập thí nghiệm</w:t>
      </w:r>
      <w:r>
        <w:t xml:space="preserve"> phân lớp với các </w:t>
      </w:r>
      <w:r w:rsidR="00B22F5E">
        <w:t>bộ phân lớp trên như sau:</w:t>
      </w:r>
    </w:p>
    <w:p w:rsidR="00B22F5E" w:rsidRPr="00231990" w:rsidRDefault="00B22F5E" w:rsidP="00C8623A">
      <w:pPr>
        <w:pStyle w:val="ListParagraph"/>
        <w:numPr>
          <w:ilvl w:val="0"/>
          <w:numId w:val="24"/>
        </w:numPr>
        <w:ind w:left="1134" w:firstLine="0"/>
        <w:rPr>
          <w:szCs w:val="24"/>
        </w:rPr>
      </w:pPr>
      <w:r w:rsidRPr="00231990">
        <w:rPr>
          <w:szCs w:val="24"/>
        </w:rPr>
        <w:t>Bước 1: Tải bộ dữ liệ</w:t>
      </w:r>
      <w:r w:rsidR="00182F3B" w:rsidRPr="00231990">
        <w:rPr>
          <w:szCs w:val="24"/>
        </w:rPr>
        <w:t>u PhishingWebsiteDataSet</w:t>
      </w:r>
      <w:r w:rsidRPr="00231990">
        <w:rPr>
          <w:szCs w:val="24"/>
        </w:rPr>
        <w:t>.arff vào bộ nhớ. Tiến hành chia bộ dữ liệu đã tải th</w:t>
      </w:r>
      <w:r w:rsidR="006C0080" w:rsidRPr="00231990">
        <w:rPr>
          <w:szCs w:val="24"/>
        </w:rPr>
        <w:t>ành 2 bộ Training Set và Data Set với tỷ lệ 70/30 bằng bộ lọc Remove Percentage.</w:t>
      </w:r>
    </w:p>
    <w:p w:rsidR="0036021B" w:rsidRDefault="00FA7294" w:rsidP="00626F8C">
      <w:pPr>
        <w:keepNext/>
        <w:ind w:hanging="288"/>
        <w:jc w:val="center"/>
      </w:pPr>
      <w:r>
        <w:rPr>
          <w:noProof/>
        </w:rPr>
        <w:drawing>
          <wp:inline distT="0" distB="0" distL="0" distR="0" wp14:anchorId="65D861CC" wp14:editId="392CC1AD">
            <wp:extent cx="5617028" cy="3959398"/>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62982" cy="3991790"/>
                    </a:xfrm>
                    <a:prstGeom prst="rect">
                      <a:avLst/>
                    </a:prstGeom>
                    <a:noFill/>
                    <a:ln>
                      <a:noFill/>
                    </a:ln>
                  </pic:spPr>
                </pic:pic>
              </a:graphicData>
            </a:graphic>
          </wp:inline>
        </w:drawing>
      </w:r>
    </w:p>
    <w:p w:rsidR="00DD2E60" w:rsidRPr="0036021B" w:rsidRDefault="0036021B" w:rsidP="0036021B">
      <w:pPr>
        <w:pStyle w:val="Caption"/>
        <w:jc w:val="center"/>
        <w:rPr>
          <w:i w:val="0"/>
          <w:iCs w:val="0"/>
          <w:color w:val="auto"/>
          <w:sz w:val="24"/>
          <w:szCs w:val="22"/>
        </w:rPr>
      </w:pPr>
      <w:bookmarkStart w:id="163" w:name="_Toc4074077"/>
      <w:bookmarkStart w:id="164" w:name="_Toc4074540"/>
      <w:r w:rsidRPr="0036021B">
        <w:rPr>
          <w:i w:val="0"/>
          <w:iCs w:val="0"/>
          <w:color w:val="auto"/>
          <w:sz w:val="24"/>
          <w:szCs w:val="22"/>
        </w:rPr>
        <w:t xml:space="preserve">Hình 3. </w:t>
      </w:r>
      <w:r w:rsidRPr="0036021B">
        <w:rPr>
          <w:i w:val="0"/>
          <w:iCs w:val="0"/>
          <w:color w:val="auto"/>
          <w:sz w:val="24"/>
          <w:szCs w:val="22"/>
        </w:rPr>
        <w:fldChar w:fldCharType="begin"/>
      </w:r>
      <w:r w:rsidRPr="0036021B">
        <w:rPr>
          <w:i w:val="0"/>
          <w:iCs w:val="0"/>
          <w:color w:val="auto"/>
          <w:sz w:val="24"/>
          <w:szCs w:val="22"/>
        </w:rPr>
        <w:instrText xml:space="preserve"> SEQ Hình_3. \* ARABIC </w:instrText>
      </w:r>
      <w:r w:rsidRPr="0036021B">
        <w:rPr>
          <w:i w:val="0"/>
          <w:iCs w:val="0"/>
          <w:color w:val="auto"/>
          <w:sz w:val="24"/>
          <w:szCs w:val="22"/>
        </w:rPr>
        <w:fldChar w:fldCharType="separate"/>
      </w:r>
      <w:r w:rsidR="00537052">
        <w:rPr>
          <w:i w:val="0"/>
          <w:iCs w:val="0"/>
          <w:noProof/>
          <w:color w:val="auto"/>
          <w:sz w:val="24"/>
          <w:szCs w:val="22"/>
        </w:rPr>
        <w:t>1</w:t>
      </w:r>
      <w:r w:rsidRPr="0036021B">
        <w:rPr>
          <w:i w:val="0"/>
          <w:iCs w:val="0"/>
          <w:color w:val="auto"/>
          <w:sz w:val="24"/>
          <w:szCs w:val="22"/>
        </w:rPr>
        <w:fldChar w:fldCharType="end"/>
      </w:r>
      <w:r w:rsidRPr="0036021B">
        <w:rPr>
          <w:i w:val="0"/>
          <w:iCs w:val="0"/>
          <w:color w:val="auto"/>
          <w:sz w:val="24"/>
          <w:szCs w:val="22"/>
        </w:rPr>
        <w:t>. Chia bộ dữ liệu PhishingWebsite sử dụng bộ lọc Remove Percentage.</w:t>
      </w:r>
      <w:bookmarkEnd w:id="163"/>
      <w:bookmarkEnd w:id="164"/>
    </w:p>
    <w:p w:rsidR="00B22F5E" w:rsidRPr="00231990" w:rsidRDefault="00B22F5E" w:rsidP="00C8623A">
      <w:pPr>
        <w:pStyle w:val="ListParagraph"/>
        <w:numPr>
          <w:ilvl w:val="0"/>
          <w:numId w:val="24"/>
        </w:numPr>
        <w:ind w:left="1134" w:firstLine="0"/>
        <w:rPr>
          <w:szCs w:val="24"/>
        </w:rPr>
      </w:pPr>
      <w:r w:rsidRPr="00231990">
        <w:rPr>
          <w:szCs w:val="24"/>
        </w:rPr>
        <w:t xml:space="preserve">Bước 2: </w:t>
      </w:r>
      <w:r w:rsidR="00DD2E60" w:rsidRPr="00231990">
        <w:rPr>
          <w:szCs w:val="24"/>
        </w:rPr>
        <w:t>Tải bộ Training Set vào bộ nhớ. Lựa chọn classifier và chọn bộ phân lớp bạn muốn sử dụng để huấn luyện.</w:t>
      </w:r>
    </w:p>
    <w:p w:rsidR="00E972E3" w:rsidRDefault="00E972E3" w:rsidP="007A2C17">
      <w:pPr>
        <w:pStyle w:val="ListParagraph"/>
        <w:ind w:left="426" w:firstLine="567"/>
      </w:pPr>
      <w:r>
        <w:t>Ví dụ: Chọn mô hình Naïve Bayes từ Bayes.</w:t>
      </w:r>
    </w:p>
    <w:p w:rsidR="0036021B" w:rsidRDefault="00DD2E60" w:rsidP="00626F8C">
      <w:pPr>
        <w:ind w:hanging="147"/>
        <w:jc w:val="center"/>
      </w:pPr>
      <w:r>
        <w:rPr>
          <w:noProof/>
        </w:rPr>
        <w:lastRenderedPageBreak/>
        <w:drawing>
          <wp:inline distT="0" distB="0" distL="0" distR="0" wp14:anchorId="050ED947" wp14:editId="25B21A96">
            <wp:extent cx="5450774" cy="30721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14554" cy="3108071"/>
                    </a:xfrm>
                    <a:prstGeom prst="rect">
                      <a:avLst/>
                    </a:prstGeom>
                    <a:noFill/>
                    <a:ln>
                      <a:noFill/>
                    </a:ln>
                  </pic:spPr>
                </pic:pic>
              </a:graphicData>
            </a:graphic>
          </wp:inline>
        </w:drawing>
      </w:r>
    </w:p>
    <w:p w:rsidR="0036021B" w:rsidRPr="0036021B" w:rsidRDefault="0036021B" w:rsidP="0036021B">
      <w:pPr>
        <w:pStyle w:val="Caption"/>
        <w:jc w:val="center"/>
        <w:rPr>
          <w:i w:val="0"/>
          <w:iCs w:val="0"/>
          <w:color w:val="auto"/>
          <w:sz w:val="24"/>
          <w:szCs w:val="24"/>
        </w:rPr>
      </w:pPr>
      <w:bookmarkStart w:id="165" w:name="_Toc4074078"/>
      <w:bookmarkStart w:id="166" w:name="_Toc4074541"/>
      <w:r w:rsidRPr="0036021B">
        <w:rPr>
          <w:i w:val="0"/>
          <w:iCs w:val="0"/>
          <w:color w:val="auto"/>
          <w:sz w:val="24"/>
          <w:szCs w:val="24"/>
        </w:rPr>
        <w:t xml:space="preserve">Hình 3. </w:t>
      </w:r>
      <w:r w:rsidRPr="0036021B">
        <w:rPr>
          <w:i w:val="0"/>
          <w:iCs w:val="0"/>
          <w:color w:val="auto"/>
          <w:sz w:val="24"/>
          <w:szCs w:val="24"/>
        </w:rPr>
        <w:fldChar w:fldCharType="begin"/>
      </w:r>
      <w:r w:rsidRPr="0036021B">
        <w:rPr>
          <w:i w:val="0"/>
          <w:iCs w:val="0"/>
          <w:color w:val="auto"/>
          <w:sz w:val="24"/>
          <w:szCs w:val="24"/>
        </w:rPr>
        <w:instrText xml:space="preserve"> SEQ Hình_3. \* ARABIC </w:instrText>
      </w:r>
      <w:r w:rsidRPr="0036021B">
        <w:rPr>
          <w:i w:val="0"/>
          <w:iCs w:val="0"/>
          <w:color w:val="auto"/>
          <w:sz w:val="24"/>
          <w:szCs w:val="24"/>
        </w:rPr>
        <w:fldChar w:fldCharType="separate"/>
      </w:r>
      <w:r w:rsidR="00537052">
        <w:rPr>
          <w:i w:val="0"/>
          <w:iCs w:val="0"/>
          <w:noProof/>
          <w:color w:val="auto"/>
          <w:sz w:val="24"/>
          <w:szCs w:val="24"/>
        </w:rPr>
        <w:t>2</w:t>
      </w:r>
      <w:r w:rsidRPr="0036021B">
        <w:rPr>
          <w:i w:val="0"/>
          <w:iCs w:val="0"/>
          <w:color w:val="auto"/>
          <w:sz w:val="24"/>
          <w:szCs w:val="24"/>
        </w:rPr>
        <w:fldChar w:fldCharType="end"/>
      </w:r>
      <w:r w:rsidRPr="0036021B">
        <w:rPr>
          <w:i w:val="0"/>
          <w:iCs w:val="0"/>
          <w:color w:val="auto"/>
          <w:sz w:val="24"/>
          <w:szCs w:val="24"/>
        </w:rPr>
        <w:t>. Chọn bộ phân lớp Naïve Bayes để huấn luyện.</w:t>
      </w:r>
      <w:bookmarkEnd w:id="165"/>
      <w:bookmarkEnd w:id="166"/>
    </w:p>
    <w:p w:rsidR="00B22F5E" w:rsidRPr="002A1248" w:rsidRDefault="00B22F5E" w:rsidP="00C8623A">
      <w:pPr>
        <w:pStyle w:val="ListParagraph"/>
        <w:numPr>
          <w:ilvl w:val="0"/>
          <w:numId w:val="24"/>
        </w:numPr>
        <w:ind w:left="1134" w:firstLine="0"/>
        <w:rPr>
          <w:szCs w:val="24"/>
        </w:rPr>
      </w:pPr>
      <w:r w:rsidRPr="002A1248">
        <w:rPr>
          <w:szCs w:val="24"/>
        </w:rPr>
        <w:t>Bước 3:</w:t>
      </w:r>
      <w:r w:rsidR="00DD2E60" w:rsidRPr="002A1248">
        <w:rPr>
          <w:szCs w:val="24"/>
        </w:rPr>
        <w:t xml:space="preserve"> Thiết lập</w:t>
      </w:r>
      <w:r w:rsidR="00E972E3" w:rsidRPr="002A1248">
        <w:rPr>
          <w:szCs w:val="24"/>
        </w:rPr>
        <w:t xml:space="preserve"> chế độ huấn luyện. Và ấn start để tiến hành huấn luyện.</w:t>
      </w:r>
    </w:p>
    <w:p w:rsidR="00E972E3" w:rsidRDefault="00E972E3" w:rsidP="007A2C17">
      <w:pPr>
        <w:pStyle w:val="ListParagraph"/>
        <w:ind w:left="426" w:firstLine="567"/>
      </w:pPr>
      <w:r>
        <w:t>Ví dụ: 10-fold</w:t>
      </w:r>
      <w:r w:rsidR="000F05D4">
        <w:t xml:space="preserve"> Cross V</w:t>
      </w:r>
      <w:r>
        <w:t>alidation hoặc Percentage split.</w:t>
      </w:r>
    </w:p>
    <w:p w:rsidR="00E916EA" w:rsidRDefault="00491A53" w:rsidP="00626F8C">
      <w:pPr>
        <w:ind w:left="357" w:firstLine="210"/>
        <w:jc w:val="center"/>
      </w:pPr>
      <w:r>
        <w:rPr>
          <w:noProof/>
        </w:rPr>
        <w:drawing>
          <wp:inline distT="0" distB="0" distL="0" distR="0" wp14:anchorId="3CB2C342" wp14:editId="30F9A1DB">
            <wp:extent cx="5498275" cy="331660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45565" cy="3405451"/>
                    </a:xfrm>
                    <a:prstGeom prst="rect">
                      <a:avLst/>
                    </a:prstGeom>
                    <a:noFill/>
                    <a:ln>
                      <a:noFill/>
                    </a:ln>
                  </pic:spPr>
                </pic:pic>
              </a:graphicData>
            </a:graphic>
          </wp:inline>
        </w:drawing>
      </w:r>
    </w:p>
    <w:p w:rsidR="0036021B" w:rsidRPr="0036021B" w:rsidRDefault="0036021B" w:rsidP="0036021B">
      <w:pPr>
        <w:pStyle w:val="Caption"/>
        <w:jc w:val="center"/>
        <w:rPr>
          <w:i w:val="0"/>
          <w:iCs w:val="0"/>
          <w:color w:val="auto"/>
          <w:sz w:val="24"/>
          <w:szCs w:val="22"/>
        </w:rPr>
      </w:pPr>
      <w:bookmarkStart w:id="167" w:name="_Toc4074079"/>
      <w:bookmarkStart w:id="168" w:name="_Toc4074542"/>
      <w:r w:rsidRPr="0036021B">
        <w:rPr>
          <w:i w:val="0"/>
          <w:iCs w:val="0"/>
          <w:color w:val="auto"/>
          <w:sz w:val="24"/>
          <w:szCs w:val="22"/>
        </w:rPr>
        <w:t xml:space="preserve">Hình 3. </w:t>
      </w:r>
      <w:r w:rsidRPr="0036021B">
        <w:rPr>
          <w:i w:val="0"/>
          <w:iCs w:val="0"/>
          <w:color w:val="auto"/>
          <w:sz w:val="24"/>
          <w:szCs w:val="22"/>
        </w:rPr>
        <w:fldChar w:fldCharType="begin"/>
      </w:r>
      <w:r w:rsidRPr="0036021B">
        <w:rPr>
          <w:i w:val="0"/>
          <w:iCs w:val="0"/>
          <w:color w:val="auto"/>
          <w:sz w:val="24"/>
          <w:szCs w:val="22"/>
        </w:rPr>
        <w:instrText xml:space="preserve"> SEQ Hình_3. \* ARABIC </w:instrText>
      </w:r>
      <w:r w:rsidRPr="0036021B">
        <w:rPr>
          <w:i w:val="0"/>
          <w:iCs w:val="0"/>
          <w:color w:val="auto"/>
          <w:sz w:val="24"/>
          <w:szCs w:val="22"/>
        </w:rPr>
        <w:fldChar w:fldCharType="separate"/>
      </w:r>
      <w:r w:rsidR="00537052">
        <w:rPr>
          <w:i w:val="0"/>
          <w:iCs w:val="0"/>
          <w:noProof/>
          <w:color w:val="auto"/>
          <w:sz w:val="24"/>
          <w:szCs w:val="22"/>
        </w:rPr>
        <w:t>3</w:t>
      </w:r>
      <w:r w:rsidRPr="0036021B">
        <w:rPr>
          <w:i w:val="0"/>
          <w:iCs w:val="0"/>
          <w:color w:val="auto"/>
          <w:sz w:val="24"/>
          <w:szCs w:val="22"/>
        </w:rPr>
        <w:fldChar w:fldCharType="end"/>
      </w:r>
      <w:r w:rsidRPr="0036021B">
        <w:rPr>
          <w:i w:val="0"/>
          <w:iCs w:val="0"/>
          <w:color w:val="auto"/>
          <w:sz w:val="24"/>
          <w:szCs w:val="22"/>
        </w:rPr>
        <w:t>. Tiến hành huấn luyện bộ dữ liệu Training Set sử dụng bộ phân lớp Naïve Bayes vớ</w:t>
      </w:r>
      <w:r w:rsidR="000F05D4">
        <w:rPr>
          <w:i w:val="0"/>
          <w:iCs w:val="0"/>
          <w:color w:val="auto"/>
          <w:sz w:val="24"/>
          <w:szCs w:val="22"/>
        </w:rPr>
        <w:t>i 10-fold Cross V</w:t>
      </w:r>
      <w:r w:rsidRPr="0036021B">
        <w:rPr>
          <w:i w:val="0"/>
          <w:iCs w:val="0"/>
          <w:color w:val="auto"/>
          <w:sz w:val="24"/>
          <w:szCs w:val="22"/>
        </w:rPr>
        <w:t>alidation.</w:t>
      </w:r>
      <w:bookmarkEnd w:id="167"/>
      <w:bookmarkEnd w:id="168"/>
    </w:p>
    <w:p w:rsidR="00E972E3" w:rsidRPr="002A1248" w:rsidRDefault="00E972E3" w:rsidP="00C8623A">
      <w:pPr>
        <w:pStyle w:val="ListParagraph"/>
        <w:numPr>
          <w:ilvl w:val="0"/>
          <w:numId w:val="24"/>
        </w:numPr>
        <w:ind w:left="1134" w:firstLine="0"/>
        <w:rPr>
          <w:szCs w:val="24"/>
        </w:rPr>
      </w:pPr>
      <w:r w:rsidRPr="002A1248">
        <w:rPr>
          <w:szCs w:val="24"/>
        </w:rPr>
        <w:lastRenderedPageBreak/>
        <w:t xml:space="preserve">Bước 4: </w:t>
      </w:r>
      <w:r w:rsidR="0035540D" w:rsidRPr="002A1248">
        <w:rPr>
          <w:szCs w:val="24"/>
        </w:rPr>
        <w:t>Tiến hành kiểm thử mô hình bằng cách chọ</w:t>
      </w:r>
      <w:r w:rsidR="00C12109" w:rsidRPr="002A1248">
        <w:rPr>
          <w:szCs w:val="24"/>
        </w:rPr>
        <w:t xml:space="preserve">n Supplied test set và chọn bộ dữ liệu Test Set đã chia ở bước 1. Sau đó kích chuột phải vào </w:t>
      </w:r>
      <w:r w:rsidR="00491A53" w:rsidRPr="002A1248">
        <w:rPr>
          <w:szCs w:val="24"/>
        </w:rPr>
        <w:t>mô hình đã huấn luyện chọn Re-evaluate model on current test set để kiểm thử lại với bộ dữ liệu Test Set.</w:t>
      </w:r>
    </w:p>
    <w:p w:rsidR="00491A53" w:rsidRDefault="00491A53" w:rsidP="00626F8C">
      <w:pPr>
        <w:ind w:left="357" w:firstLine="210"/>
        <w:jc w:val="center"/>
      </w:pPr>
      <w:r>
        <w:rPr>
          <w:noProof/>
        </w:rPr>
        <w:drawing>
          <wp:inline distT="0" distB="0" distL="0" distR="0" wp14:anchorId="73C31118" wp14:editId="1D73AAF3">
            <wp:extent cx="5571460" cy="29183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32790" cy="2950463"/>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69" w:name="_Toc4074080"/>
      <w:bookmarkStart w:id="170" w:name="_Toc4074543"/>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4</w:t>
      </w:r>
      <w:r w:rsidRPr="000B49F0">
        <w:rPr>
          <w:i w:val="0"/>
          <w:iCs w:val="0"/>
          <w:color w:val="auto"/>
          <w:sz w:val="24"/>
          <w:szCs w:val="22"/>
        </w:rPr>
        <w:fldChar w:fldCharType="end"/>
      </w:r>
      <w:r w:rsidRPr="000B49F0">
        <w:rPr>
          <w:i w:val="0"/>
          <w:iCs w:val="0"/>
          <w:color w:val="auto"/>
          <w:sz w:val="24"/>
          <w:szCs w:val="22"/>
        </w:rPr>
        <w:t>. Kiểm thử lại mô hình với Test Set.</w:t>
      </w:r>
      <w:bookmarkEnd w:id="169"/>
      <w:bookmarkEnd w:id="170"/>
    </w:p>
    <w:p w:rsidR="00491A53" w:rsidRDefault="00491A53" w:rsidP="00626F8C">
      <w:pPr>
        <w:ind w:left="357" w:firstLine="210"/>
        <w:jc w:val="center"/>
      </w:pPr>
      <w:r>
        <w:rPr>
          <w:noProof/>
        </w:rPr>
        <w:drawing>
          <wp:inline distT="0" distB="0" distL="0" distR="0" wp14:anchorId="7971EF09" wp14:editId="22EC2668">
            <wp:extent cx="5592725" cy="348869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51991" cy="3525660"/>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71" w:name="_Toc4074081"/>
      <w:bookmarkStart w:id="172" w:name="_Toc4074544"/>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5</w:t>
      </w:r>
      <w:r w:rsidRPr="000B49F0">
        <w:rPr>
          <w:i w:val="0"/>
          <w:iCs w:val="0"/>
          <w:color w:val="auto"/>
          <w:sz w:val="24"/>
          <w:szCs w:val="22"/>
        </w:rPr>
        <w:fldChar w:fldCharType="end"/>
      </w:r>
      <w:r w:rsidRPr="000B49F0">
        <w:rPr>
          <w:i w:val="0"/>
          <w:iCs w:val="0"/>
          <w:color w:val="auto"/>
          <w:sz w:val="24"/>
          <w:szCs w:val="22"/>
        </w:rPr>
        <w:t>. Kết quả kiểm thử với Test Set của mô hình phân lớp Naïve Bayes.</w:t>
      </w:r>
      <w:bookmarkEnd w:id="171"/>
      <w:bookmarkEnd w:id="172"/>
    </w:p>
    <w:p w:rsidR="00427A28" w:rsidRPr="00E64EF9" w:rsidRDefault="005151AC" w:rsidP="00E64EF9">
      <w:pPr>
        <w:pStyle w:val="Heading4"/>
        <w:rPr>
          <w:rFonts w:ascii="Times New Roman" w:hAnsi="Times New Roman" w:cs="Times New Roman"/>
          <w:iCs w:val="0"/>
          <w:color w:val="000000" w:themeColor="text1"/>
          <w:sz w:val="26"/>
          <w:szCs w:val="26"/>
        </w:rPr>
      </w:pPr>
      <w:bookmarkStart w:id="173" w:name="_Toc6825118"/>
      <w:r w:rsidRPr="00E64EF9">
        <w:rPr>
          <w:rFonts w:ascii="Times New Roman" w:hAnsi="Times New Roman" w:cs="Times New Roman"/>
          <w:iCs w:val="0"/>
          <w:color w:val="000000" w:themeColor="text1"/>
          <w:sz w:val="26"/>
          <w:szCs w:val="26"/>
        </w:rPr>
        <w:lastRenderedPageBreak/>
        <w:t>3.1.2</w:t>
      </w:r>
      <w:r w:rsidR="00B3610D" w:rsidRPr="00E64EF9">
        <w:rPr>
          <w:rFonts w:ascii="Times New Roman" w:hAnsi="Times New Roman" w:cs="Times New Roman"/>
          <w:iCs w:val="0"/>
          <w:color w:val="000000" w:themeColor="text1"/>
          <w:sz w:val="26"/>
          <w:szCs w:val="26"/>
        </w:rPr>
        <w:t>.</w:t>
      </w:r>
      <w:r w:rsidR="00D038EF" w:rsidRPr="00E64EF9">
        <w:rPr>
          <w:rFonts w:ascii="Times New Roman" w:hAnsi="Times New Roman" w:cs="Times New Roman"/>
          <w:iCs w:val="0"/>
          <w:color w:val="000000" w:themeColor="text1"/>
          <w:sz w:val="26"/>
          <w:szCs w:val="26"/>
        </w:rPr>
        <w:t xml:space="preserve"> Phân lớp với mô hình</w:t>
      </w:r>
      <w:r w:rsidR="00427A28" w:rsidRPr="00E64EF9">
        <w:rPr>
          <w:rFonts w:ascii="Times New Roman" w:hAnsi="Times New Roman" w:cs="Times New Roman"/>
          <w:iCs w:val="0"/>
          <w:color w:val="000000" w:themeColor="text1"/>
          <w:sz w:val="26"/>
          <w:szCs w:val="26"/>
        </w:rPr>
        <w:t xml:space="preserve"> Random Forest</w:t>
      </w:r>
      <w:r w:rsidRPr="00E64EF9">
        <w:rPr>
          <w:rFonts w:ascii="Times New Roman" w:hAnsi="Times New Roman" w:cs="Times New Roman"/>
          <w:iCs w:val="0"/>
          <w:color w:val="000000" w:themeColor="text1"/>
          <w:sz w:val="26"/>
          <w:szCs w:val="26"/>
        </w:rPr>
        <w:t>.</w:t>
      </w:r>
      <w:bookmarkEnd w:id="173"/>
    </w:p>
    <w:p w:rsidR="00236834" w:rsidRDefault="00236834" w:rsidP="007A2C17">
      <w:pPr>
        <w:pStyle w:val="ListParagraph"/>
        <w:ind w:left="426" w:firstLine="567"/>
      </w:pPr>
      <w:r>
        <w:t>Tương tự với các bộ phân lớp cơ bản</w:t>
      </w:r>
      <w:r w:rsidR="007F7DB6">
        <w:t xml:space="preserve"> quy trình phân lớp với mô hình Random Forest cũng bao gồm các bước sau:</w:t>
      </w:r>
    </w:p>
    <w:p w:rsidR="003A3043" w:rsidRPr="002A1248" w:rsidRDefault="007F7DB6" w:rsidP="00C8623A">
      <w:pPr>
        <w:pStyle w:val="ListParagraph"/>
        <w:numPr>
          <w:ilvl w:val="0"/>
          <w:numId w:val="24"/>
        </w:numPr>
        <w:ind w:left="1134" w:firstLine="0"/>
        <w:rPr>
          <w:szCs w:val="24"/>
        </w:rPr>
      </w:pPr>
      <w:r w:rsidRPr="002A1248">
        <w:rPr>
          <w:szCs w:val="24"/>
        </w:rPr>
        <w:t>Bước 1</w:t>
      </w:r>
      <w:r w:rsidR="003A3043" w:rsidRPr="002A1248">
        <w:rPr>
          <w:szCs w:val="24"/>
        </w:rPr>
        <w:t>: Tải bộ Training Set vào bộ nhớ. Lựa chọn classifier là Random Forest.</w:t>
      </w:r>
    </w:p>
    <w:p w:rsidR="00491A53" w:rsidRPr="002A1248" w:rsidRDefault="003A3043" w:rsidP="00C8623A">
      <w:pPr>
        <w:pStyle w:val="ListParagraph"/>
        <w:numPr>
          <w:ilvl w:val="0"/>
          <w:numId w:val="24"/>
        </w:numPr>
        <w:ind w:left="1134" w:firstLine="0"/>
        <w:rPr>
          <w:szCs w:val="24"/>
        </w:rPr>
      </w:pPr>
      <w:r w:rsidRPr="002A1248">
        <w:rPr>
          <w:szCs w:val="24"/>
        </w:rPr>
        <w:t xml:space="preserve">Bước 2: </w:t>
      </w:r>
      <w:r w:rsidR="00491A53" w:rsidRPr="002A1248">
        <w:rPr>
          <w:szCs w:val="24"/>
        </w:rPr>
        <w:t>Thiết lập chế độ huấn luyện. Và ấn start để tiến hành huấn luyện.</w:t>
      </w:r>
    </w:p>
    <w:p w:rsidR="00491A53" w:rsidRPr="002A1248" w:rsidRDefault="00491A53" w:rsidP="00C8623A">
      <w:pPr>
        <w:pStyle w:val="ListParagraph"/>
        <w:numPr>
          <w:ilvl w:val="0"/>
          <w:numId w:val="24"/>
        </w:numPr>
        <w:ind w:left="1134" w:firstLine="0"/>
        <w:rPr>
          <w:szCs w:val="24"/>
        </w:rPr>
      </w:pPr>
      <w:r w:rsidRPr="002A1248">
        <w:rPr>
          <w:szCs w:val="24"/>
        </w:rPr>
        <w:t>Bước 4: Tiến hành kiểm thử mô hình bằng cách chọn Supplied test set và chọn bộ dữ liệu Test Set. Sau đó kích chuột phải vào mô hình đã huấn luyện chọn Re-evaluate model on current test set để kiểm thử lại với bộ dữ liệu Test Set.</w:t>
      </w:r>
    </w:p>
    <w:p w:rsidR="000B49F0" w:rsidRDefault="00491A53" w:rsidP="00626F8C">
      <w:pPr>
        <w:ind w:left="357" w:firstLine="69"/>
        <w:jc w:val="center"/>
      </w:pPr>
      <w:r>
        <w:rPr>
          <w:noProof/>
        </w:rPr>
        <w:drawing>
          <wp:inline distT="0" distB="0" distL="0" distR="0" wp14:anchorId="588A1A41" wp14:editId="451E0B7A">
            <wp:extent cx="5667153" cy="36874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04881" cy="3711993"/>
                    </a:xfrm>
                    <a:prstGeom prst="rect">
                      <a:avLst/>
                    </a:prstGeom>
                    <a:noFill/>
                    <a:ln>
                      <a:noFill/>
                    </a:ln>
                  </pic:spPr>
                </pic:pic>
              </a:graphicData>
            </a:graphic>
          </wp:inline>
        </w:drawing>
      </w:r>
    </w:p>
    <w:p w:rsidR="007F7DB6" w:rsidRPr="000B49F0" w:rsidRDefault="000B49F0" w:rsidP="000B49F0">
      <w:pPr>
        <w:pStyle w:val="Caption"/>
        <w:jc w:val="center"/>
        <w:rPr>
          <w:i w:val="0"/>
          <w:iCs w:val="0"/>
          <w:color w:val="auto"/>
          <w:sz w:val="24"/>
          <w:szCs w:val="22"/>
        </w:rPr>
      </w:pPr>
      <w:bookmarkStart w:id="174" w:name="_Toc4074082"/>
      <w:bookmarkStart w:id="175" w:name="_Toc4074545"/>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6</w:t>
      </w:r>
      <w:r w:rsidRPr="000B49F0">
        <w:rPr>
          <w:i w:val="0"/>
          <w:iCs w:val="0"/>
          <w:color w:val="auto"/>
          <w:sz w:val="24"/>
          <w:szCs w:val="22"/>
        </w:rPr>
        <w:fldChar w:fldCharType="end"/>
      </w:r>
      <w:r w:rsidRPr="000B49F0">
        <w:rPr>
          <w:i w:val="0"/>
          <w:iCs w:val="0"/>
          <w:color w:val="auto"/>
          <w:sz w:val="24"/>
          <w:szCs w:val="22"/>
        </w:rPr>
        <w:t>. Kết quả kiểm thử với Test Set của mô hình phân lớp Random Forest.</w:t>
      </w:r>
      <w:bookmarkEnd w:id="174"/>
      <w:bookmarkEnd w:id="175"/>
    </w:p>
    <w:p w:rsidR="00B3610D" w:rsidRPr="00D17067" w:rsidRDefault="005151AC" w:rsidP="00D17067">
      <w:pPr>
        <w:pStyle w:val="Heading4"/>
        <w:rPr>
          <w:rFonts w:ascii="Times New Roman" w:hAnsi="Times New Roman" w:cs="Times New Roman"/>
          <w:iCs w:val="0"/>
          <w:color w:val="000000" w:themeColor="text1"/>
          <w:sz w:val="26"/>
          <w:szCs w:val="26"/>
        </w:rPr>
      </w:pPr>
      <w:bookmarkStart w:id="176" w:name="_Toc6825119"/>
      <w:r w:rsidRPr="00D17067">
        <w:rPr>
          <w:rFonts w:ascii="Times New Roman" w:hAnsi="Times New Roman" w:cs="Times New Roman"/>
          <w:iCs w:val="0"/>
          <w:color w:val="000000" w:themeColor="text1"/>
          <w:sz w:val="26"/>
          <w:szCs w:val="26"/>
        </w:rPr>
        <w:t>3.1.3</w:t>
      </w:r>
      <w:r w:rsidR="00B3610D" w:rsidRPr="00D17067">
        <w:rPr>
          <w:rFonts w:ascii="Times New Roman" w:hAnsi="Times New Roman" w:cs="Times New Roman"/>
          <w:iCs w:val="0"/>
          <w:color w:val="000000" w:themeColor="text1"/>
          <w:sz w:val="26"/>
          <w:szCs w:val="26"/>
        </w:rPr>
        <w:t xml:space="preserve">. </w:t>
      </w:r>
      <w:r w:rsidR="00D038EF" w:rsidRPr="00D17067">
        <w:rPr>
          <w:rFonts w:ascii="Times New Roman" w:hAnsi="Times New Roman" w:cs="Times New Roman"/>
          <w:iCs w:val="0"/>
          <w:color w:val="000000" w:themeColor="text1"/>
          <w:sz w:val="26"/>
          <w:szCs w:val="26"/>
        </w:rPr>
        <w:t>Thiết lập</w:t>
      </w:r>
      <w:r w:rsidR="00B3610D" w:rsidRPr="00D17067">
        <w:rPr>
          <w:rFonts w:ascii="Times New Roman" w:hAnsi="Times New Roman" w:cs="Times New Roman"/>
          <w:iCs w:val="0"/>
          <w:color w:val="000000" w:themeColor="text1"/>
          <w:sz w:val="26"/>
          <w:szCs w:val="26"/>
        </w:rPr>
        <w:t xml:space="preserve"> mô hình đánh giá.</w:t>
      </w:r>
      <w:bookmarkEnd w:id="176"/>
    </w:p>
    <w:p w:rsidR="00A23ECE" w:rsidRDefault="00A23ECE" w:rsidP="007A2C17">
      <w:pPr>
        <w:pStyle w:val="ListParagraph"/>
        <w:ind w:left="426" w:firstLine="567"/>
      </w:pPr>
      <w:r>
        <w:t xml:space="preserve">Trước khi đi vào thiết lập thí nghiệm mô hình đánh giá. Chúng ta cần chuẩn bị các </w:t>
      </w:r>
      <w:r w:rsidR="001E37BA">
        <w:t>mô hình (model) huấn luyện vớ</w:t>
      </w:r>
      <w:r w:rsidR="000F05D4">
        <w:t>i 10-fold</w:t>
      </w:r>
      <w:r w:rsidR="001E37BA">
        <w:t xml:space="preserve"> Cross Valication của các bộ phân lớp cơ bản và Random Forest. Các bước chuẩn bị model như sau:</w:t>
      </w:r>
    </w:p>
    <w:p w:rsidR="001E37BA" w:rsidRPr="002A1248" w:rsidRDefault="001E37BA" w:rsidP="00C8623A">
      <w:pPr>
        <w:pStyle w:val="ListParagraph"/>
        <w:numPr>
          <w:ilvl w:val="0"/>
          <w:numId w:val="24"/>
        </w:numPr>
        <w:ind w:left="1134" w:firstLine="0"/>
        <w:rPr>
          <w:szCs w:val="24"/>
        </w:rPr>
      </w:pPr>
      <w:r w:rsidRPr="002A1248">
        <w:rPr>
          <w:szCs w:val="24"/>
        </w:rPr>
        <w:t>Bước 1: Tiến hành huấn luyện Training Set với các mô hình cơ bản và Random Forest.</w:t>
      </w:r>
    </w:p>
    <w:p w:rsidR="001E37BA" w:rsidRPr="002A1248" w:rsidRDefault="001E37BA" w:rsidP="00C8623A">
      <w:pPr>
        <w:pStyle w:val="ListParagraph"/>
        <w:numPr>
          <w:ilvl w:val="0"/>
          <w:numId w:val="24"/>
        </w:numPr>
        <w:ind w:left="1134" w:firstLine="0"/>
        <w:rPr>
          <w:szCs w:val="24"/>
        </w:rPr>
      </w:pPr>
      <w:r w:rsidRPr="002A1248">
        <w:rPr>
          <w:szCs w:val="24"/>
        </w:rPr>
        <w:lastRenderedPageBreak/>
        <w:t>Bước 2: Sau khi huấn luyện xong mỗi mô hình, chúng ta tiến hành kích chuột phải vào mô hình và chọn Save model.</w:t>
      </w:r>
    </w:p>
    <w:p w:rsidR="001E37BA" w:rsidRDefault="001E37BA" w:rsidP="00626F8C">
      <w:pPr>
        <w:pStyle w:val="ListParagraph"/>
        <w:ind w:left="3597" w:hanging="3171"/>
        <w:jc w:val="center"/>
      </w:pPr>
      <w:r>
        <w:rPr>
          <w:noProof/>
        </w:rPr>
        <w:drawing>
          <wp:inline distT="0" distB="0" distL="0" distR="0" wp14:anchorId="2CAB1552" wp14:editId="3A5DC800">
            <wp:extent cx="5528931" cy="4110718"/>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68230" cy="4139937"/>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77" w:name="_Toc4074083"/>
      <w:bookmarkStart w:id="178" w:name="_Toc4074546"/>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7</w:t>
      </w:r>
      <w:r w:rsidRPr="000B49F0">
        <w:rPr>
          <w:i w:val="0"/>
          <w:iCs w:val="0"/>
          <w:color w:val="auto"/>
          <w:sz w:val="24"/>
          <w:szCs w:val="22"/>
        </w:rPr>
        <w:fldChar w:fldCharType="end"/>
      </w:r>
      <w:r w:rsidRPr="000B49F0">
        <w:rPr>
          <w:i w:val="0"/>
          <w:iCs w:val="0"/>
          <w:color w:val="auto"/>
          <w:sz w:val="24"/>
          <w:szCs w:val="22"/>
        </w:rPr>
        <w:t>. Lưu mô hình huấn luyệ</w:t>
      </w:r>
      <w:r w:rsidR="000F05D4">
        <w:rPr>
          <w:i w:val="0"/>
          <w:iCs w:val="0"/>
          <w:color w:val="auto"/>
          <w:sz w:val="24"/>
          <w:szCs w:val="22"/>
        </w:rPr>
        <w:t>n 10-fold</w:t>
      </w:r>
      <w:r w:rsidRPr="000B49F0">
        <w:rPr>
          <w:i w:val="0"/>
          <w:iCs w:val="0"/>
          <w:color w:val="auto"/>
          <w:sz w:val="24"/>
          <w:szCs w:val="22"/>
        </w:rPr>
        <w:t xml:space="preserve"> Cross Valication.</w:t>
      </w:r>
      <w:bookmarkEnd w:id="177"/>
      <w:bookmarkEnd w:id="178"/>
    </w:p>
    <w:p w:rsidR="00E64EF9" w:rsidRDefault="001E37BA" w:rsidP="007A2C17">
      <w:pPr>
        <w:pStyle w:val="ListParagraph"/>
        <w:ind w:left="426" w:firstLine="567"/>
      </w:pPr>
      <w:r>
        <w:t>Sau khi đã lưu xong các model của các bộ phân lớp, chúng ta sử dụng công cụ Knowledge Flow của Weka để tiến hành vẽ đường ROC.</w:t>
      </w:r>
    </w:p>
    <w:p w:rsidR="001E37BA" w:rsidRDefault="001E37BA" w:rsidP="007A2C17">
      <w:pPr>
        <w:pStyle w:val="ListParagraph"/>
        <w:ind w:left="426" w:firstLine="567"/>
      </w:pPr>
      <w:r>
        <w:t>Các bước để vẽ đường ROC là các bước ở mục 2.3.2. Xây dựng ROC để đánh giá. Ở đây, chúng ta thêm vào các model ở trên vào các bộ phân lớp</w:t>
      </w:r>
      <w:r w:rsidR="006040C7">
        <w:t xml:space="preserve"> bằng cách kích đúp chuột vào mô hình phân lớp, tìm đến mục Classifier model to load nhấn Browse và tìm đến mục chứa model ứng với mô hình đó.</w:t>
      </w:r>
    </w:p>
    <w:p w:rsidR="006040C7" w:rsidRDefault="006040C7" w:rsidP="00350577">
      <w:pPr>
        <w:ind w:firstLine="279"/>
        <w:jc w:val="center"/>
      </w:pPr>
      <w:r>
        <w:rPr>
          <w:noProof/>
        </w:rPr>
        <w:lastRenderedPageBreak/>
        <w:drawing>
          <wp:inline distT="0" distB="0" distL="0" distR="0" wp14:anchorId="3ACE8057" wp14:editId="1F1E695E">
            <wp:extent cx="5014276" cy="646459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86002" cy="6557067"/>
                    </a:xfrm>
                    <a:prstGeom prst="rect">
                      <a:avLst/>
                    </a:prstGeom>
                    <a:noFill/>
                    <a:ln>
                      <a:noFill/>
                    </a:ln>
                  </pic:spPr>
                </pic:pic>
              </a:graphicData>
            </a:graphic>
          </wp:inline>
        </w:drawing>
      </w:r>
    </w:p>
    <w:p w:rsidR="006040C7" w:rsidRPr="000B49F0" w:rsidRDefault="000B49F0" w:rsidP="000B49F0">
      <w:pPr>
        <w:pStyle w:val="Caption"/>
        <w:jc w:val="center"/>
        <w:rPr>
          <w:i w:val="0"/>
          <w:iCs w:val="0"/>
          <w:color w:val="auto"/>
          <w:sz w:val="24"/>
          <w:szCs w:val="22"/>
        </w:rPr>
      </w:pPr>
      <w:bookmarkStart w:id="179" w:name="_Toc4074084"/>
      <w:bookmarkStart w:id="180" w:name="_Toc4074547"/>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8</w:t>
      </w:r>
      <w:r w:rsidRPr="000B49F0">
        <w:rPr>
          <w:i w:val="0"/>
          <w:iCs w:val="0"/>
          <w:color w:val="auto"/>
          <w:sz w:val="24"/>
          <w:szCs w:val="22"/>
        </w:rPr>
        <w:fldChar w:fldCharType="end"/>
      </w:r>
      <w:r w:rsidRPr="000B49F0">
        <w:rPr>
          <w:i w:val="0"/>
          <w:iCs w:val="0"/>
          <w:color w:val="auto"/>
          <w:sz w:val="24"/>
          <w:szCs w:val="22"/>
        </w:rPr>
        <w:t xml:space="preserve">. </w:t>
      </w:r>
      <w:proofErr w:type="gramStart"/>
      <w:r w:rsidRPr="000B49F0">
        <w:rPr>
          <w:i w:val="0"/>
          <w:iCs w:val="0"/>
          <w:color w:val="auto"/>
          <w:sz w:val="24"/>
          <w:szCs w:val="22"/>
        </w:rPr>
        <w:t>Thêm</w:t>
      </w:r>
      <w:proofErr w:type="gramEnd"/>
      <w:r w:rsidRPr="000B49F0">
        <w:rPr>
          <w:i w:val="0"/>
          <w:iCs w:val="0"/>
          <w:color w:val="auto"/>
          <w:sz w:val="24"/>
          <w:szCs w:val="22"/>
        </w:rPr>
        <w:t xml:space="preserve"> model vào mô hình phân lớp.</w:t>
      </w:r>
      <w:bookmarkEnd w:id="179"/>
      <w:bookmarkEnd w:id="180"/>
    </w:p>
    <w:p w:rsidR="006040C7" w:rsidRDefault="006040C7" w:rsidP="007A2C17">
      <w:pPr>
        <w:pStyle w:val="ListParagraph"/>
        <w:ind w:left="426" w:firstLine="567"/>
      </w:pPr>
      <w:r>
        <w:t>Cuối cùng, chúng ta chọn Run this flow</w:t>
      </w:r>
      <w:r w:rsidR="003618C1">
        <w:t xml:space="preserve"> </w:t>
      </w:r>
      <w:r>
        <w:t>để tiến hành đánh giá.</w:t>
      </w:r>
    </w:p>
    <w:p w:rsidR="006040C7" w:rsidRDefault="006040C7" w:rsidP="00350577">
      <w:pPr>
        <w:ind w:hanging="5"/>
        <w:jc w:val="center"/>
      </w:pPr>
      <w:r>
        <w:rPr>
          <w:noProof/>
        </w:rPr>
        <w:lastRenderedPageBreak/>
        <w:drawing>
          <wp:inline distT="0" distB="0" distL="0" distR="0" wp14:anchorId="6CBCF3DE" wp14:editId="27E478BF">
            <wp:extent cx="5421500" cy="2923953"/>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33036" cy="2930175"/>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81" w:name="_Toc4074085"/>
      <w:bookmarkStart w:id="182" w:name="_Toc4074548"/>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9</w:t>
      </w:r>
      <w:r w:rsidRPr="000B49F0">
        <w:rPr>
          <w:i w:val="0"/>
          <w:iCs w:val="0"/>
          <w:color w:val="auto"/>
          <w:sz w:val="24"/>
          <w:szCs w:val="22"/>
        </w:rPr>
        <w:fldChar w:fldCharType="end"/>
      </w:r>
      <w:r w:rsidRPr="000B49F0">
        <w:rPr>
          <w:i w:val="0"/>
          <w:iCs w:val="0"/>
          <w:color w:val="auto"/>
          <w:sz w:val="24"/>
          <w:szCs w:val="22"/>
        </w:rPr>
        <w:t>. Tiến hành đánh giá mô hình.</w:t>
      </w:r>
      <w:bookmarkEnd w:id="181"/>
      <w:bookmarkEnd w:id="182"/>
    </w:p>
    <w:p w:rsidR="006040C7" w:rsidRDefault="006040C7" w:rsidP="007A2C17">
      <w:pPr>
        <w:pStyle w:val="ListParagraph"/>
        <w:ind w:left="426" w:firstLine="567"/>
      </w:pPr>
      <w:r>
        <w:t>Sau thời gian tiến hành đánh giá, nếu dòng Status của Knowledge Flow hiện “OK”, tức quá trình đánh giá đã xong, chúng ta tìm đến thư mục lưu ảnh ở ImageSaver để có thể xem đường ROC.</w:t>
      </w:r>
    </w:p>
    <w:p w:rsidR="006040C7" w:rsidRDefault="006040C7" w:rsidP="00350577">
      <w:pPr>
        <w:ind w:hanging="5"/>
        <w:jc w:val="center"/>
      </w:pPr>
      <w:r>
        <w:rPr>
          <w:noProof/>
        </w:rPr>
        <w:drawing>
          <wp:inline distT="0" distB="0" distL="0" distR="0" wp14:anchorId="02F8FCD9" wp14:editId="2508D2EC">
            <wp:extent cx="5369442" cy="3139059"/>
            <wp:effectExtent l="0" t="0" r="317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15283" cy="3165859"/>
                    </a:xfrm>
                    <a:prstGeom prst="rect">
                      <a:avLst/>
                    </a:prstGeom>
                    <a:noFill/>
                    <a:ln>
                      <a:noFill/>
                    </a:ln>
                  </pic:spPr>
                </pic:pic>
              </a:graphicData>
            </a:graphic>
          </wp:inline>
        </w:drawing>
      </w:r>
    </w:p>
    <w:p w:rsidR="006040C7" w:rsidRPr="000B49F0" w:rsidRDefault="000B49F0" w:rsidP="000B49F0">
      <w:pPr>
        <w:pStyle w:val="Caption"/>
        <w:jc w:val="center"/>
        <w:rPr>
          <w:i w:val="0"/>
          <w:iCs w:val="0"/>
          <w:color w:val="auto"/>
          <w:sz w:val="24"/>
          <w:szCs w:val="22"/>
        </w:rPr>
      </w:pPr>
      <w:bookmarkStart w:id="183" w:name="_Toc4074086"/>
      <w:bookmarkStart w:id="184" w:name="_Toc4074549"/>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10</w:t>
      </w:r>
      <w:r w:rsidRPr="000B49F0">
        <w:rPr>
          <w:i w:val="0"/>
          <w:iCs w:val="0"/>
          <w:color w:val="auto"/>
          <w:sz w:val="24"/>
          <w:szCs w:val="22"/>
        </w:rPr>
        <w:fldChar w:fldCharType="end"/>
      </w:r>
      <w:r w:rsidRPr="000B49F0">
        <w:rPr>
          <w:i w:val="0"/>
          <w:iCs w:val="0"/>
          <w:color w:val="auto"/>
          <w:sz w:val="24"/>
          <w:szCs w:val="22"/>
        </w:rPr>
        <w:t>. Đánh giá mô hình thành công.</w:t>
      </w:r>
      <w:bookmarkEnd w:id="183"/>
      <w:bookmarkEnd w:id="184"/>
    </w:p>
    <w:p w:rsidR="006040C7" w:rsidRDefault="006040C7" w:rsidP="00796DE1"/>
    <w:p w:rsidR="00B3610D" w:rsidRDefault="00D419E6" w:rsidP="00456FA5">
      <w:pPr>
        <w:ind w:hanging="430"/>
        <w:jc w:val="center"/>
      </w:pPr>
      <w:r>
        <w:rPr>
          <w:noProof/>
        </w:rPr>
        <w:lastRenderedPageBreak/>
        <w:drawing>
          <wp:inline distT="0" distB="0" distL="0" distR="0" wp14:anchorId="5E906327" wp14:editId="6438C195">
            <wp:extent cx="47625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2312.png"/>
                    <pic:cNvPicPr/>
                  </pic:nvPicPr>
                  <pic:blipFill>
                    <a:blip r:embed="rId53">
                      <a:extLst>
                        <a:ext uri="{28A0092B-C50C-407E-A947-70E740481C1C}">
                          <a14:useLocalDpi xmlns:a14="http://schemas.microsoft.com/office/drawing/2010/main" val="0"/>
                        </a:ext>
                      </a:extLst>
                    </a:blip>
                    <a:stretch>
                      <a:fillRect/>
                    </a:stretch>
                  </pic:blipFill>
                  <pic:spPr>
                    <a:xfrm>
                      <a:off x="0" y="0"/>
                      <a:ext cx="4762500" cy="3810000"/>
                    </a:xfrm>
                    <a:prstGeom prst="rect">
                      <a:avLst/>
                    </a:prstGeom>
                  </pic:spPr>
                </pic:pic>
              </a:graphicData>
            </a:graphic>
          </wp:inline>
        </w:drawing>
      </w:r>
    </w:p>
    <w:p w:rsidR="000B49F0" w:rsidRPr="000B49F0" w:rsidRDefault="000B49F0" w:rsidP="000B49F0">
      <w:pPr>
        <w:pStyle w:val="Caption"/>
        <w:jc w:val="center"/>
        <w:rPr>
          <w:i w:val="0"/>
          <w:iCs w:val="0"/>
          <w:color w:val="auto"/>
          <w:sz w:val="24"/>
          <w:szCs w:val="22"/>
        </w:rPr>
      </w:pPr>
      <w:bookmarkStart w:id="185" w:name="_Toc4074087"/>
      <w:bookmarkStart w:id="186" w:name="_Toc4074550"/>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11</w:t>
      </w:r>
      <w:r w:rsidRPr="000B49F0">
        <w:rPr>
          <w:i w:val="0"/>
          <w:iCs w:val="0"/>
          <w:color w:val="auto"/>
          <w:sz w:val="24"/>
          <w:szCs w:val="22"/>
        </w:rPr>
        <w:fldChar w:fldCharType="end"/>
      </w:r>
      <w:r w:rsidRPr="000B49F0">
        <w:rPr>
          <w:i w:val="0"/>
          <w:iCs w:val="0"/>
          <w:color w:val="auto"/>
          <w:sz w:val="24"/>
          <w:szCs w:val="22"/>
        </w:rPr>
        <w:t>. Kết quả đánh giá mô hình đường ROC trên bộ dữ liệu Phishing Website.</w:t>
      </w:r>
      <w:bookmarkEnd w:id="185"/>
      <w:bookmarkEnd w:id="186"/>
    </w:p>
    <w:p w:rsidR="00B3610D" w:rsidRPr="00D17067" w:rsidRDefault="00D17067" w:rsidP="00D17067">
      <w:pPr>
        <w:pStyle w:val="Heading4"/>
        <w:rPr>
          <w:rFonts w:ascii="Times New Roman" w:hAnsi="Times New Roman" w:cs="Times New Roman"/>
          <w:iCs w:val="0"/>
          <w:color w:val="000000" w:themeColor="text1"/>
          <w:sz w:val="26"/>
          <w:szCs w:val="26"/>
        </w:rPr>
      </w:pPr>
      <w:bookmarkStart w:id="187" w:name="_Toc6825120"/>
      <w:r>
        <w:rPr>
          <w:rFonts w:ascii="Times New Roman" w:hAnsi="Times New Roman" w:cs="Times New Roman"/>
          <w:iCs w:val="0"/>
          <w:color w:val="000000" w:themeColor="text1"/>
          <w:sz w:val="26"/>
          <w:szCs w:val="26"/>
        </w:rPr>
        <w:t xml:space="preserve">3.1.4. </w:t>
      </w:r>
      <w:r w:rsidR="007E767B" w:rsidRPr="00D17067">
        <w:rPr>
          <w:rFonts w:ascii="Times New Roman" w:hAnsi="Times New Roman" w:cs="Times New Roman"/>
          <w:iCs w:val="0"/>
          <w:color w:val="000000" w:themeColor="text1"/>
          <w:sz w:val="26"/>
          <w:szCs w:val="26"/>
        </w:rPr>
        <w:t>Thiết lập ứng dụng dự đoán Website lừa đảo.</w:t>
      </w:r>
      <w:bookmarkEnd w:id="187"/>
    </w:p>
    <w:p w:rsidR="007E767B" w:rsidRPr="00D17067" w:rsidRDefault="007E767B" w:rsidP="00D17067">
      <w:pPr>
        <w:pStyle w:val="ListParagraph"/>
        <w:numPr>
          <w:ilvl w:val="3"/>
          <w:numId w:val="34"/>
        </w:numPr>
        <w:ind w:left="1134" w:hanging="850"/>
        <w:outlineLvl w:val="4"/>
        <w:rPr>
          <w:sz w:val="26"/>
          <w:szCs w:val="26"/>
        </w:rPr>
      </w:pPr>
      <w:bookmarkStart w:id="188" w:name="_Toc6825121"/>
      <w:r w:rsidRPr="00D17067">
        <w:rPr>
          <w:sz w:val="26"/>
          <w:szCs w:val="26"/>
        </w:rPr>
        <w:t>Chuẩn bị</w:t>
      </w:r>
      <w:r w:rsidR="0059216C" w:rsidRPr="00D17067">
        <w:rPr>
          <w:sz w:val="26"/>
          <w:szCs w:val="26"/>
        </w:rPr>
        <w:t xml:space="preserve"> bộ</w:t>
      </w:r>
      <w:r w:rsidRPr="00D17067">
        <w:rPr>
          <w:sz w:val="26"/>
          <w:szCs w:val="26"/>
        </w:rPr>
        <w:t xml:space="preserve"> dữ liệu Unlabel.</w:t>
      </w:r>
      <w:bookmarkEnd w:id="188"/>
    </w:p>
    <w:p w:rsidR="001625D1" w:rsidRDefault="0059216C" w:rsidP="007A2C17">
      <w:pPr>
        <w:pStyle w:val="ListParagraph"/>
        <w:ind w:left="426" w:firstLine="567"/>
      </w:pPr>
      <w:r>
        <w:t>Unlabel Set là bộ dữ liệu được tách ra từ Test Set và xóa đi nhãn lớp của các trường hợp.</w:t>
      </w:r>
    </w:p>
    <w:p w:rsidR="0059216C" w:rsidRDefault="0059216C" w:rsidP="007A2C17">
      <w:pPr>
        <w:pStyle w:val="ListParagraph"/>
        <w:ind w:left="426" w:firstLine="567"/>
      </w:pPr>
      <w:r>
        <w:t>Các bước chuẩn bị bộ dữ liệu Unlabel khá đơn giản.</w:t>
      </w:r>
    </w:p>
    <w:p w:rsidR="0059216C" w:rsidRPr="002A1248" w:rsidRDefault="0059216C" w:rsidP="00C8623A">
      <w:pPr>
        <w:pStyle w:val="ListParagraph"/>
        <w:numPr>
          <w:ilvl w:val="0"/>
          <w:numId w:val="24"/>
        </w:numPr>
        <w:ind w:left="1134" w:firstLine="0"/>
        <w:rPr>
          <w:szCs w:val="24"/>
        </w:rPr>
      </w:pPr>
      <w:r w:rsidRPr="002A1248">
        <w:rPr>
          <w:szCs w:val="24"/>
        </w:rPr>
        <w:t>Bước 1: Mở file TestSet.arff bằ</w:t>
      </w:r>
      <w:r w:rsidR="005B54A5" w:rsidRPr="002A1248">
        <w:rPr>
          <w:szCs w:val="24"/>
        </w:rPr>
        <w:t>ng Notepad. Copy từ dòng đầu tiên đến @data vào một tệp Notepad khác.</w:t>
      </w:r>
    </w:p>
    <w:p w:rsidR="005B54A5" w:rsidRPr="002A1248" w:rsidRDefault="005B54A5" w:rsidP="00C8623A">
      <w:pPr>
        <w:pStyle w:val="ListParagraph"/>
        <w:numPr>
          <w:ilvl w:val="0"/>
          <w:numId w:val="24"/>
        </w:numPr>
        <w:ind w:left="1134" w:firstLine="0"/>
        <w:rPr>
          <w:szCs w:val="24"/>
        </w:rPr>
      </w:pPr>
      <w:r w:rsidRPr="002A1248">
        <w:rPr>
          <w:szCs w:val="24"/>
        </w:rPr>
        <w:t>Bước 2: Chọn ngẫu nhiên các trường hợp ở bộ Test Set và copy sang Notepad còn lại</w:t>
      </w:r>
      <w:r w:rsidR="00375BAC" w:rsidRPr="002A1248">
        <w:rPr>
          <w:szCs w:val="24"/>
        </w:rPr>
        <w:t>.</w:t>
      </w:r>
    </w:p>
    <w:p w:rsidR="005B54A5" w:rsidRPr="002A1248" w:rsidRDefault="005B54A5" w:rsidP="00C8623A">
      <w:pPr>
        <w:pStyle w:val="ListParagraph"/>
        <w:numPr>
          <w:ilvl w:val="0"/>
          <w:numId w:val="24"/>
        </w:numPr>
        <w:ind w:left="1134" w:firstLine="0"/>
        <w:rPr>
          <w:szCs w:val="24"/>
        </w:rPr>
      </w:pPr>
      <w:r w:rsidRPr="002A1248">
        <w:rPr>
          <w:szCs w:val="24"/>
        </w:rPr>
        <w:t>Bước 3: Tiến hành chuyển giá trị nhãn lớp (thường nằm ở cuối cùng) ở đây là Result về dấu “?” và lưu lại.</w:t>
      </w:r>
    </w:p>
    <w:p w:rsidR="00E876C9" w:rsidRDefault="001625D1" w:rsidP="002C02F6">
      <w:pPr>
        <w:pStyle w:val="ListParagraph"/>
        <w:ind w:left="3607" w:hanging="2756"/>
        <w:jc w:val="center"/>
      </w:pPr>
      <w:r>
        <w:rPr>
          <w:noProof/>
        </w:rPr>
        <w:lastRenderedPageBreak/>
        <w:drawing>
          <wp:inline distT="0" distB="0" distL="0" distR="0" wp14:anchorId="706758FA" wp14:editId="47CD6595">
            <wp:extent cx="5296899" cy="536027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32532" cy="5396336"/>
                    </a:xfrm>
                    <a:prstGeom prst="rect">
                      <a:avLst/>
                    </a:prstGeom>
                    <a:noFill/>
                    <a:ln>
                      <a:noFill/>
                    </a:ln>
                  </pic:spPr>
                </pic:pic>
              </a:graphicData>
            </a:graphic>
          </wp:inline>
        </w:drawing>
      </w:r>
    </w:p>
    <w:p w:rsidR="001625D1" w:rsidRPr="000B49F0" w:rsidRDefault="000B49F0" w:rsidP="000B49F0">
      <w:pPr>
        <w:pStyle w:val="Caption"/>
        <w:ind w:left="0" w:firstLine="0"/>
        <w:jc w:val="center"/>
        <w:rPr>
          <w:i w:val="0"/>
          <w:iCs w:val="0"/>
          <w:color w:val="auto"/>
          <w:sz w:val="24"/>
          <w:szCs w:val="22"/>
        </w:rPr>
      </w:pPr>
      <w:bookmarkStart w:id="189" w:name="_Toc4074088"/>
      <w:bookmarkStart w:id="190" w:name="_Toc4074551"/>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12</w:t>
      </w:r>
      <w:r w:rsidRPr="000B49F0">
        <w:rPr>
          <w:i w:val="0"/>
          <w:iCs w:val="0"/>
          <w:color w:val="auto"/>
          <w:sz w:val="24"/>
          <w:szCs w:val="22"/>
        </w:rPr>
        <w:fldChar w:fldCharType="end"/>
      </w:r>
      <w:r w:rsidRPr="000B49F0">
        <w:rPr>
          <w:i w:val="0"/>
          <w:iCs w:val="0"/>
          <w:color w:val="auto"/>
          <w:sz w:val="24"/>
          <w:szCs w:val="22"/>
        </w:rPr>
        <w:t>. Bộ dữ liệu Unlabel.</w:t>
      </w:r>
      <w:bookmarkEnd w:id="189"/>
      <w:bookmarkEnd w:id="190"/>
    </w:p>
    <w:p w:rsidR="007E767B" w:rsidRPr="00D17067" w:rsidRDefault="00E876C9" w:rsidP="00D17067">
      <w:pPr>
        <w:pStyle w:val="ListParagraph"/>
        <w:numPr>
          <w:ilvl w:val="3"/>
          <w:numId w:val="34"/>
        </w:numPr>
        <w:ind w:left="1134" w:hanging="850"/>
        <w:outlineLvl w:val="4"/>
        <w:rPr>
          <w:sz w:val="26"/>
          <w:szCs w:val="26"/>
        </w:rPr>
      </w:pPr>
      <w:bookmarkStart w:id="191" w:name="_Toc6825122"/>
      <w:r w:rsidRPr="00D17067">
        <w:rPr>
          <w:sz w:val="26"/>
          <w:szCs w:val="26"/>
        </w:rPr>
        <w:t>Tạo ứng dụ</w:t>
      </w:r>
      <w:r w:rsidR="000D730D" w:rsidRPr="00D17067">
        <w:rPr>
          <w:sz w:val="26"/>
          <w:szCs w:val="26"/>
        </w:rPr>
        <w:t>ng sử dụng</w:t>
      </w:r>
      <w:r w:rsidRPr="00D17067">
        <w:rPr>
          <w:sz w:val="26"/>
          <w:szCs w:val="26"/>
        </w:rPr>
        <w:t xml:space="preserve"> Java Swing.</w:t>
      </w:r>
      <w:bookmarkEnd w:id="191"/>
    </w:p>
    <w:p w:rsidR="000D730D" w:rsidRDefault="000D730D" w:rsidP="007A2C17">
      <w:pPr>
        <w:pStyle w:val="ListParagraph"/>
        <w:ind w:left="426" w:firstLine="567"/>
      </w:pPr>
      <w:r>
        <w:t>Tạo giao diện ứng dụng sử dụng Java Swing (Neatbeans IDE).</w:t>
      </w:r>
    </w:p>
    <w:p w:rsidR="000D730D" w:rsidRDefault="000D730D" w:rsidP="007A2C17">
      <w:pPr>
        <w:pStyle w:val="ListParagraph"/>
        <w:ind w:left="426" w:firstLine="567"/>
      </w:pPr>
      <w:r>
        <w:t xml:space="preserve">Dưới đây là hình ảnh giao diện của ứng dụng. </w:t>
      </w:r>
    </w:p>
    <w:p w:rsidR="000D730D" w:rsidRDefault="000D730D" w:rsidP="00350577">
      <w:pPr>
        <w:pStyle w:val="ListParagraph"/>
        <w:ind w:left="3607" w:hanging="3323"/>
        <w:jc w:val="center"/>
      </w:pPr>
      <w:r>
        <w:rPr>
          <w:noProof/>
        </w:rPr>
        <w:lastRenderedPageBreak/>
        <w:drawing>
          <wp:inline distT="0" distB="0" distL="0" distR="0" wp14:anchorId="2DBEDB39" wp14:editId="0DECE83C">
            <wp:extent cx="5000625" cy="32267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8004" cy="3257299"/>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92" w:name="_Toc4074089"/>
      <w:bookmarkStart w:id="193" w:name="_Toc4074552"/>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13</w:t>
      </w:r>
      <w:r w:rsidRPr="000B49F0">
        <w:rPr>
          <w:i w:val="0"/>
          <w:iCs w:val="0"/>
          <w:color w:val="auto"/>
          <w:sz w:val="24"/>
          <w:szCs w:val="22"/>
        </w:rPr>
        <w:fldChar w:fldCharType="end"/>
      </w:r>
      <w:r w:rsidRPr="000B49F0">
        <w:rPr>
          <w:i w:val="0"/>
          <w:iCs w:val="0"/>
          <w:color w:val="auto"/>
          <w:sz w:val="24"/>
          <w:szCs w:val="22"/>
        </w:rPr>
        <w:t>. Giao diện của ứng dụng.</w:t>
      </w:r>
      <w:bookmarkEnd w:id="192"/>
      <w:bookmarkEnd w:id="193"/>
    </w:p>
    <w:p w:rsidR="007C76B9" w:rsidRDefault="007C76B9" w:rsidP="007A2C17">
      <w:pPr>
        <w:pStyle w:val="ListParagraph"/>
        <w:ind w:left="426" w:firstLine="567"/>
      </w:pPr>
      <w:r>
        <w:t>Sau khi tạo xong giao diện, chúng ta tiến hành viết code cho ứng dụng.</w:t>
      </w:r>
    </w:p>
    <w:p w:rsidR="007C76B9" w:rsidRDefault="007C76B9" w:rsidP="007A2C17">
      <w:pPr>
        <w:pStyle w:val="ListParagraph"/>
        <w:ind w:left="426" w:firstLine="567"/>
      </w:pPr>
      <w:r>
        <w:t>Ở đ</w:t>
      </w:r>
      <w:r w:rsidR="00D17067">
        <w:t xml:space="preserve">ây chúng tôi có hai Java Class: </w:t>
      </w:r>
      <w:r w:rsidRPr="007C76B9">
        <w:t>MyKnowledgeModel</w:t>
      </w:r>
      <w:r>
        <w:t xml:space="preserve"> </w:t>
      </w:r>
      <w:r w:rsidR="00D17067">
        <w:t>(</w:t>
      </w:r>
      <w:r>
        <w:t>lớp cha</w:t>
      </w:r>
      <w:r w:rsidR="00D17067">
        <w:t xml:space="preserve">), </w:t>
      </w:r>
      <w:r w:rsidRPr="007C76B9">
        <w:t>MyRandomForestModel</w:t>
      </w:r>
      <w:r>
        <w:t xml:space="preserve"> </w:t>
      </w:r>
      <w:r w:rsidR="00D17067">
        <w:t>(</w:t>
      </w:r>
      <w:r>
        <w:t>lớp con) và một JFrame.</w:t>
      </w:r>
    </w:p>
    <w:p w:rsidR="007C76B9" w:rsidRDefault="007C76B9" w:rsidP="00350577">
      <w:pPr>
        <w:pStyle w:val="ListParagraph"/>
        <w:ind w:left="284" w:firstLine="0"/>
        <w:jc w:val="center"/>
      </w:pPr>
      <w:r>
        <w:rPr>
          <w:noProof/>
        </w:rPr>
        <w:drawing>
          <wp:inline distT="0" distB="0" distL="0" distR="0" wp14:anchorId="5496070F" wp14:editId="1A99AC4F">
            <wp:extent cx="6049926" cy="3361803"/>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6082193" cy="3379733"/>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94" w:name="_Toc4074090"/>
      <w:bookmarkStart w:id="195" w:name="_Toc4074553"/>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14</w:t>
      </w:r>
      <w:r w:rsidRPr="000B49F0">
        <w:rPr>
          <w:i w:val="0"/>
          <w:iCs w:val="0"/>
          <w:color w:val="auto"/>
          <w:sz w:val="24"/>
          <w:szCs w:val="22"/>
        </w:rPr>
        <w:fldChar w:fldCharType="end"/>
      </w:r>
      <w:r w:rsidRPr="000B49F0">
        <w:rPr>
          <w:i w:val="0"/>
          <w:iCs w:val="0"/>
          <w:color w:val="auto"/>
          <w:sz w:val="24"/>
          <w:szCs w:val="22"/>
        </w:rPr>
        <w:t>. Các Java Class và Jframe của ứng dụng.</w:t>
      </w:r>
      <w:bookmarkEnd w:id="194"/>
      <w:bookmarkEnd w:id="195"/>
    </w:p>
    <w:p w:rsidR="007C76B9" w:rsidRDefault="007C76B9" w:rsidP="007A2C17">
      <w:pPr>
        <w:pStyle w:val="ListParagraph"/>
        <w:ind w:left="426" w:firstLine="567"/>
      </w:pPr>
      <w:r>
        <w:lastRenderedPageBreak/>
        <w:t xml:space="preserve">Ở đây có một lưu ý là để tiến hành phân lớp cũng như dự đoán bộ dữ liệu </w:t>
      </w:r>
      <w:r w:rsidR="00FE2490">
        <w:t xml:space="preserve">chúng ta cần thêm vào </w:t>
      </w:r>
      <w:proofErr w:type="gramStart"/>
      <w:r w:rsidR="00FE2490">
        <w:t>thư</w:t>
      </w:r>
      <w:proofErr w:type="gramEnd"/>
      <w:r w:rsidR="00FE2490">
        <w:t xml:space="preserve"> viện của Weka trong Libraries của chương trình.</w:t>
      </w:r>
    </w:p>
    <w:p w:rsidR="00FE2490" w:rsidRDefault="00FE2490" w:rsidP="007A2C17">
      <w:pPr>
        <w:pStyle w:val="ListParagraph"/>
        <w:ind w:left="426" w:firstLine="567"/>
      </w:pPr>
      <w:r>
        <w:t xml:space="preserve">Các bước thêm </w:t>
      </w:r>
      <w:proofErr w:type="gramStart"/>
      <w:r>
        <w:t>thư</w:t>
      </w:r>
      <w:proofErr w:type="gramEnd"/>
      <w:r>
        <w:t xml:space="preserve"> viện như sau:</w:t>
      </w:r>
    </w:p>
    <w:p w:rsidR="00FE2490" w:rsidRPr="00D17067" w:rsidRDefault="00FE2490" w:rsidP="00C8623A">
      <w:pPr>
        <w:pStyle w:val="ListParagraph"/>
        <w:numPr>
          <w:ilvl w:val="0"/>
          <w:numId w:val="24"/>
        </w:numPr>
        <w:ind w:left="1134" w:firstLine="0"/>
        <w:rPr>
          <w:szCs w:val="24"/>
        </w:rPr>
      </w:pPr>
      <w:r w:rsidRPr="00D17067">
        <w:rPr>
          <w:szCs w:val="24"/>
        </w:rPr>
        <w:t xml:space="preserve">Bước 1: Chọn Libraries, nhấn chuột phải vào chọn Add Library, tiến hành tạo mới một </w:t>
      </w:r>
      <w:proofErr w:type="gramStart"/>
      <w:r w:rsidRPr="00D17067">
        <w:rPr>
          <w:szCs w:val="24"/>
        </w:rPr>
        <w:t>thư</w:t>
      </w:r>
      <w:proofErr w:type="gramEnd"/>
      <w:r w:rsidRPr="00D17067">
        <w:rPr>
          <w:szCs w:val="24"/>
        </w:rPr>
        <w:t xml:space="preserve"> viện.</w:t>
      </w:r>
    </w:p>
    <w:p w:rsidR="00FE2490" w:rsidRDefault="00375BAC" w:rsidP="00350577">
      <w:pPr>
        <w:pStyle w:val="ListParagraph"/>
        <w:ind w:left="284" w:firstLine="0"/>
        <w:jc w:val="center"/>
      </w:pPr>
      <w:r>
        <w:rPr>
          <w:noProof/>
        </w:rPr>
        <w:drawing>
          <wp:inline distT="0" distB="0" distL="0" distR="0" wp14:anchorId="14740EB8" wp14:editId="43656F47">
            <wp:extent cx="2466975" cy="2721942"/>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00392" cy="2758812"/>
                    </a:xfrm>
                    <a:prstGeom prst="rect">
                      <a:avLst/>
                    </a:prstGeom>
                    <a:noFill/>
                    <a:ln>
                      <a:noFill/>
                    </a:ln>
                  </pic:spPr>
                </pic:pic>
              </a:graphicData>
            </a:graphic>
          </wp:inline>
        </w:drawing>
      </w:r>
    </w:p>
    <w:p w:rsidR="000B49F0" w:rsidRPr="000B49F0" w:rsidRDefault="000B49F0" w:rsidP="000B49F0">
      <w:pPr>
        <w:pStyle w:val="Caption"/>
        <w:jc w:val="center"/>
        <w:rPr>
          <w:i w:val="0"/>
          <w:iCs w:val="0"/>
          <w:color w:val="auto"/>
          <w:sz w:val="24"/>
          <w:szCs w:val="22"/>
        </w:rPr>
      </w:pPr>
      <w:bookmarkStart w:id="196" w:name="_Toc4074091"/>
      <w:bookmarkStart w:id="197" w:name="_Toc4074554"/>
      <w:r w:rsidRPr="000B49F0">
        <w:rPr>
          <w:i w:val="0"/>
          <w:iCs w:val="0"/>
          <w:color w:val="auto"/>
          <w:sz w:val="24"/>
          <w:szCs w:val="22"/>
        </w:rPr>
        <w:t xml:space="preserve">Hình 3. </w:t>
      </w:r>
      <w:r w:rsidRPr="000B49F0">
        <w:rPr>
          <w:i w:val="0"/>
          <w:iCs w:val="0"/>
          <w:color w:val="auto"/>
          <w:sz w:val="24"/>
          <w:szCs w:val="22"/>
        </w:rPr>
        <w:fldChar w:fldCharType="begin"/>
      </w:r>
      <w:r w:rsidRPr="000B49F0">
        <w:rPr>
          <w:i w:val="0"/>
          <w:iCs w:val="0"/>
          <w:color w:val="auto"/>
          <w:sz w:val="24"/>
          <w:szCs w:val="22"/>
        </w:rPr>
        <w:instrText xml:space="preserve"> SEQ Hình_3. \* ARABIC </w:instrText>
      </w:r>
      <w:r w:rsidRPr="000B49F0">
        <w:rPr>
          <w:i w:val="0"/>
          <w:iCs w:val="0"/>
          <w:color w:val="auto"/>
          <w:sz w:val="24"/>
          <w:szCs w:val="22"/>
        </w:rPr>
        <w:fldChar w:fldCharType="separate"/>
      </w:r>
      <w:r w:rsidR="00537052">
        <w:rPr>
          <w:i w:val="0"/>
          <w:iCs w:val="0"/>
          <w:noProof/>
          <w:color w:val="auto"/>
          <w:sz w:val="24"/>
          <w:szCs w:val="22"/>
        </w:rPr>
        <w:t>15</w:t>
      </w:r>
      <w:r w:rsidRPr="000B49F0">
        <w:rPr>
          <w:i w:val="0"/>
          <w:iCs w:val="0"/>
          <w:color w:val="auto"/>
          <w:sz w:val="24"/>
          <w:szCs w:val="22"/>
        </w:rPr>
        <w:fldChar w:fldCharType="end"/>
      </w:r>
      <w:r w:rsidRPr="000B49F0">
        <w:rPr>
          <w:i w:val="0"/>
          <w:iCs w:val="0"/>
          <w:color w:val="auto"/>
          <w:sz w:val="24"/>
          <w:szCs w:val="22"/>
        </w:rPr>
        <w:t xml:space="preserve">. Tạo mới </w:t>
      </w:r>
      <w:proofErr w:type="gramStart"/>
      <w:r w:rsidRPr="000B49F0">
        <w:rPr>
          <w:i w:val="0"/>
          <w:iCs w:val="0"/>
          <w:color w:val="auto"/>
          <w:sz w:val="24"/>
          <w:szCs w:val="22"/>
        </w:rPr>
        <w:t>thư</w:t>
      </w:r>
      <w:proofErr w:type="gramEnd"/>
      <w:r w:rsidRPr="000B49F0">
        <w:rPr>
          <w:i w:val="0"/>
          <w:iCs w:val="0"/>
          <w:color w:val="auto"/>
          <w:sz w:val="24"/>
          <w:szCs w:val="22"/>
        </w:rPr>
        <w:t xml:space="preserve"> viện trong Netbeans.</w:t>
      </w:r>
      <w:bookmarkEnd w:id="196"/>
      <w:bookmarkEnd w:id="197"/>
    </w:p>
    <w:p w:rsidR="00FE2490" w:rsidRPr="00D17067" w:rsidRDefault="00FE2490" w:rsidP="00C8623A">
      <w:pPr>
        <w:pStyle w:val="ListParagraph"/>
        <w:numPr>
          <w:ilvl w:val="0"/>
          <w:numId w:val="24"/>
        </w:numPr>
        <w:ind w:left="1134" w:firstLine="0"/>
        <w:rPr>
          <w:szCs w:val="24"/>
        </w:rPr>
      </w:pPr>
      <w:r w:rsidRPr="00D17067">
        <w:rPr>
          <w:szCs w:val="24"/>
        </w:rPr>
        <w:t xml:space="preserve">Bước 2: Ấn Add JAR/Folder vào chọn các </w:t>
      </w:r>
      <w:proofErr w:type="gramStart"/>
      <w:r w:rsidRPr="00D17067">
        <w:rPr>
          <w:szCs w:val="24"/>
        </w:rPr>
        <w:t>thư</w:t>
      </w:r>
      <w:proofErr w:type="gramEnd"/>
      <w:r w:rsidRPr="00D17067">
        <w:rPr>
          <w:szCs w:val="24"/>
        </w:rPr>
        <w:t xml:space="preserve"> việc cần thiết để thêm vào. Ở mục Classpath chúng ta thêm file weka.jar, mục </w:t>
      </w:r>
      <w:r w:rsidR="00375BAC" w:rsidRPr="00D17067">
        <w:rPr>
          <w:szCs w:val="24"/>
        </w:rPr>
        <w:t xml:space="preserve">Sources thêm file weka-src.jar tại Javadoc thêm </w:t>
      </w:r>
      <w:proofErr w:type="gramStart"/>
      <w:r w:rsidR="00375BAC" w:rsidRPr="00D17067">
        <w:rPr>
          <w:szCs w:val="24"/>
        </w:rPr>
        <w:t>thư</w:t>
      </w:r>
      <w:proofErr w:type="gramEnd"/>
      <w:r w:rsidR="00375BAC" w:rsidRPr="00D17067">
        <w:rPr>
          <w:szCs w:val="24"/>
        </w:rPr>
        <w:t xml:space="preserve"> mục doc và cuối cùng ấn OK để lưu lại.</w:t>
      </w:r>
    </w:p>
    <w:p w:rsidR="00B0674A" w:rsidRDefault="00B0674A" w:rsidP="00350577">
      <w:pPr>
        <w:pStyle w:val="ListParagraph"/>
        <w:ind w:left="284" w:firstLine="0"/>
        <w:jc w:val="center"/>
      </w:pPr>
      <w:r>
        <w:rPr>
          <w:noProof/>
        </w:rPr>
        <w:drawing>
          <wp:inline distT="0" distB="0" distL="0" distR="0" wp14:anchorId="256AC6BE" wp14:editId="0C573999">
            <wp:extent cx="2514600" cy="2545691"/>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05783" cy="2638001"/>
                    </a:xfrm>
                    <a:prstGeom prst="rect">
                      <a:avLst/>
                    </a:prstGeom>
                    <a:noFill/>
                    <a:ln>
                      <a:noFill/>
                    </a:ln>
                  </pic:spPr>
                </pic:pic>
              </a:graphicData>
            </a:graphic>
          </wp:inline>
        </w:drawing>
      </w:r>
    </w:p>
    <w:p w:rsidR="000B49F0" w:rsidRDefault="000B49F0" w:rsidP="000B49F0">
      <w:pPr>
        <w:pStyle w:val="ListParagraph"/>
        <w:ind w:left="284" w:firstLine="0"/>
        <w:jc w:val="center"/>
      </w:pPr>
      <w:bookmarkStart w:id="198" w:name="_Toc4074092"/>
      <w:bookmarkStart w:id="199" w:name="_Toc4074555"/>
      <w:r>
        <w:t xml:space="preserve">Hình 3. </w:t>
      </w:r>
      <w:fldSimple w:instr=" SEQ Hình_3. \* ARABIC ">
        <w:r w:rsidR="00537052">
          <w:rPr>
            <w:noProof/>
          </w:rPr>
          <w:t>16</w:t>
        </w:r>
      </w:fldSimple>
      <w:r>
        <w:t xml:space="preserve">. </w:t>
      </w:r>
      <w:proofErr w:type="gramStart"/>
      <w:r w:rsidRPr="00221292">
        <w:t>Thêm</w:t>
      </w:r>
      <w:proofErr w:type="gramEnd"/>
      <w:r w:rsidRPr="00221292">
        <w:t xml:space="preserve"> file .jar và folder doc của Weka vào thư viện.</w:t>
      </w:r>
      <w:bookmarkEnd w:id="198"/>
      <w:bookmarkEnd w:id="199"/>
    </w:p>
    <w:p w:rsidR="00B0674A" w:rsidRDefault="00B0674A" w:rsidP="007A2C17">
      <w:pPr>
        <w:pStyle w:val="ListParagraph"/>
        <w:ind w:left="426" w:firstLine="567"/>
      </w:pPr>
      <w:r>
        <w:lastRenderedPageBreak/>
        <w:t>Cuối cùng chúng ta tiến hành chạy chương trình để tiến hành dự đoán.</w:t>
      </w:r>
    </w:p>
    <w:p w:rsidR="00B0674A" w:rsidRDefault="00B0674A" w:rsidP="007A2C17">
      <w:pPr>
        <w:pStyle w:val="ListParagraph"/>
        <w:ind w:left="426" w:firstLine="567"/>
      </w:pPr>
      <w:r>
        <w:t xml:space="preserve">Ở mục Data Set chúng ta thêm vào bộ dữ liệu Phishing Website, mục Unlabel Set thêm vào bộ dữ liệu Unlabel. Sau đó thiết lập các thông số của mô hình phân lớp </w:t>
      </w:r>
      <w:r w:rsidR="006C3548">
        <w:t>RF</w:t>
      </w:r>
      <w:r>
        <w:t xml:space="preserve"> và ấn Dự đoán để tiến hành chạy chương trình.</w:t>
      </w:r>
      <w:r w:rsidR="006C3548">
        <w:t xml:space="preserve">  </w:t>
      </w:r>
      <w:r>
        <w:t>Sau chạy xong, chương trình sẽ hiện thông báo “Dự đoán thành công” sau đó ấn OK để xem kết quả dự đoán ở Bảng kết quả.</w:t>
      </w:r>
    </w:p>
    <w:p w:rsidR="00B0674A" w:rsidRDefault="00B0674A" w:rsidP="008E74D8">
      <w:pPr>
        <w:pStyle w:val="ListParagraph"/>
        <w:ind w:left="284" w:firstLine="142"/>
        <w:jc w:val="center"/>
      </w:pPr>
      <w:r>
        <w:rPr>
          <w:noProof/>
        </w:rPr>
        <w:drawing>
          <wp:inline distT="0" distB="0" distL="0" distR="0" wp14:anchorId="09495C81" wp14:editId="5E6E83FF">
            <wp:extent cx="5635256" cy="3388986"/>
            <wp:effectExtent l="0" t="0" r="381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84546" cy="3418628"/>
                    </a:xfrm>
                    <a:prstGeom prst="rect">
                      <a:avLst/>
                    </a:prstGeom>
                    <a:noFill/>
                    <a:ln>
                      <a:noFill/>
                    </a:ln>
                  </pic:spPr>
                </pic:pic>
              </a:graphicData>
            </a:graphic>
          </wp:inline>
        </w:drawing>
      </w:r>
    </w:p>
    <w:p w:rsidR="00C9318D" w:rsidRPr="00C9318D" w:rsidRDefault="00C9318D" w:rsidP="00C9318D">
      <w:pPr>
        <w:pStyle w:val="Caption"/>
        <w:jc w:val="center"/>
        <w:rPr>
          <w:i w:val="0"/>
          <w:color w:val="000000" w:themeColor="text1"/>
          <w:sz w:val="24"/>
          <w:szCs w:val="24"/>
        </w:rPr>
      </w:pPr>
      <w:bookmarkStart w:id="200" w:name="_Toc4074093"/>
      <w:bookmarkStart w:id="201" w:name="_Toc4074556"/>
      <w:r w:rsidRPr="00C9318D">
        <w:rPr>
          <w:i w:val="0"/>
          <w:color w:val="000000" w:themeColor="text1"/>
          <w:sz w:val="24"/>
          <w:szCs w:val="24"/>
        </w:rPr>
        <w:t xml:space="preserve">Hình 3. </w:t>
      </w:r>
      <w:r w:rsidRPr="00C9318D">
        <w:rPr>
          <w:i w:val="0"/>
          <w:color w:val="000000" w:themeColor="text1"/>
          <w:sz w:val="24"/>
          <w:szCs w:val="24"/>
        </w:rPr>
        <w:fldChar w:fldCharType="begin"/>
      </w:r>
      <w:r w:rsidRPr="00C9318D">
        <w:rPr>
          <w:i w:val="0"/>
          <w:color w:val="000000" w:themeColor="text1"/>
          <w:sz w:val="24"/>
          <w:szCs w:val="24"/>
        </w:rPr>
        <w:instrText xml:space="preserve"> SEQ Hình_3. \* ARABIC </w:instrText>
      </w:r>
      <w:r w:rsidRPr="00C9318D">
        <w:rPr>
          <w:i w:val="0"/>
          <w:color w:val="000000" w:themeColor="text1"/>
          <w:sz w:val="24"/>
          <w:szCs w:val="24"/>
        </w:rPr>
        <w:fldChar w:fldCharType="separate"/>
      </w:r>
      <w:r w:rsidR="00537052">
        <w:rPr>
          <w:i w:val="0"/>
          <w:noProof/>
          <w:color w:val="000000" w:themeColor="text1"/>
          <w:sz w:val="24"/>
          <w:szCs w:val="24"/>
        </w:rPr>
        <w:t>17</w:t>
      </w:r>
      <w:r w:rsidRPr="00C9318D">
        <w:rPr>
          <w:i w:val="0"/>
          <w:color w:val="000000" w:themeColor="text1"/>
          <w:sz w:val="24"/>
          <w:szCs w:val="24"/>
        </w:rPr>
        <w:fldChar w:fldCharType="end"/>
      </w:r>
      <w:r w:rsidRPr="00C9318D">
        <w:rPr>
          <w:i w:val="0"/>
          <w:color w:val="000000" w:themeColor="text1"/>
          <w:sz w:val="24"/>
          <w:szCs w:val="24"/>
        </w:rPr>
        <w:t>. Kết quả của chương trình sau khi dự đoán.</w:t>
      </w:r>
      <w:bookmarkEnd w:id="200"/>
      <w:bookmarkEnd w:id="201"/>
    </w:p>
    <w:p w:rsidR="00796DE1" w:rsidRPr="002F31EE" w:rsidRDefault="00796DE1" w:rsidP="00984684">
      <w:pPr>
        <w:pStyle w:val="Heading3"/>
        <w:rPr>
          <w:rFonts w:ascii="Times New Roman" w:hAnsi="Times New Roman" w:cs="Times New Roman"/>
          <w:b/>
          <w:color w:val="000000" w:themeColor="text1"/>
          <w:sz w:val="28"/>
          <w:szCs w:val="28"/>
        </w:rPr>
      </w:pPr>
      <w:bookmarkStart w:id="202" w:name="_Toc6825123"/>
      <w:r w:rsidRPr="002F31EE">
        <w:rPr>
          <w:rFonts w:ascii="Times New Roman" w:hAnsi="Times New Roman" w:cs="Times New Roman"/>
          <w:b/>
          <w:color w:val="000000" w:themeColor="text1"/>
          <w:sz w:val="28"/>
          <w:szCs w:val="28"/>
        </w:rPr>
        <w:t>3.2. Kết quả thí nghiệm.</w:t>
      </w:r>
      <w:bookmarkEnd w:id="202"/>
    </w:p>
    <w:p w:rsidR="00000514" w:rsidRPr="00000514" w:rsidRDefault="009F3736" w:rsidP="009F3736">
      <w:pPr>
        <w:pStyle w:val="Caption"/>
        <w:jc w:val="center"/>
        <w:rPr>
          <w:i w:val="0"/>
          <w:color w:val="000000" w:themeColor="text1"/>
          <w:sz w:val="24"/>
          <w:szCs w:val="24"/>
        </w:rPr>
      </w:pPr>
      <w:bookmarkStart w:id="203" w:name="_Toc4074897"/>
      <w:r w:rsidRPr="009F3736">
        <w:rPr>
          <w:i w:val="0"/>
          <w:color w:val="000000" w:themeColor="text1"/>
          <w:sz w:val="24"/>
          <w:szCs w:val="24"/>
        </w:rPr>
        <w:t>Bả</w:t>
      </w:r>
      <w:r>
        <w:rPr>
          <w:i w:val="0"/>
          <w:color w:val="000000" w:themeColor="text1"/>
          <w:sz w:val="24"/>
          <w:szCs w:val="24"/>
        </w:rPr>
        <w:t>ng 3.</w:t>
      </w:r>
      <w:r w:rsidRPr="009F3736">
        <w:rPr>
          <w:i w:val="0"/>
          <w:color w:val="000000" w:themeColor="text1"/>
          <w:sz w:val="24"/>
          <w:szCs w:val="24"/>
        </w:rPr>
        <w:fldChar w:fldCharType="begin"/>
      </w:r>
      <w:r w:rsidRPr="009F3736">
        <w:rPr>
          <w:i w:val="0"/>
          <w:color w:val="000000" w:themeColor="text1"/>
          <w:sz w:val="24"/>
          <w:szCs w:val="24"/>
        </w:rPr>
        <w:instrText xml:space="preserve"> SEQ Bảng_3. \* ARABIC </w:instrText>
      </w:r>
      <w:r w:rsidRPr="009F3736">
        <w:rPr>
          <w:i w:val="0"/>
          <w:color w:val="000000" w:themeColor="text1"/>
          <w:sz w:val="24"/>
          <w:szCs w:val="24"/>
        </w:rPr>
        <w:fldChar w:fldCharType="separate"/>
      </w:r>
      <w:r w:rsidR="00537052">
        <w:rPr>
          <w:i w:val="0"/>
          <w:noProof/>
          <w:color w:val="000000" w:themeColor="text1"/>
          <w:sz w:val="24"/>
          <w:szCs w:val="24"/>
        </w:rPr>
        <w:t>1</w:t>
      </w:r>
      <w:r w:rsidRPr="009F3736">
        <w:rPr>
          <w:i w:val="0"/>
          <w:color w:val="000000" w:themeColor="text1"/>
          <w:sz w:val="24"/>
          <w:szCs w:val="24"/>
        </w:rPr>
        <w:fldChar w:fldCharType="end"/>
      </w:r>
      <w:r w:rsidRPr="009F3736">
        <w:rPr>
          <w:i w:val="0"/>
          <w:color w:val="000000" w:themeColor="text1"/>
          <w:sz w:val="24"/>
          <w:szCs w:val="24"/>
        </w:rPr>
        <w:t>. Bảng kết quả thí nghiệm so sánh các kết quả các mô hình.</w:t>
      </w:r>
      <w:bookmarkEnd w:id="20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569"/>
        <w:gridCol w:w="2534"/>
      </w:tblGrid>
      <w:tr w:rsidR="005151AC" w:rsidTr="001F7FA6">
        <w:trPr>
          <w:trHeight w:val="530"/>
          <w:jc w:val="center"/>
        </w:trPr>
        <w:tc>
          <w:tcPr>
            <w:tcW w:w="3256" w:type="dxa"/>
            <w:vAlign w:val="center"/>
          </w:tcPr>
          <w:p w:rsidR="005151AC" w:rsidRPr="003C71F2" w:rsidRDefault="005151AC" w:rsidP="00611AAC">
            <w:pPr>
              <w:pStyle w:val="IEEETableCell"/>
              <w:spacing w:line="276" w:lineRule="auto"/>
              <w:jc w:val="center"/>
              <w:rPr>
                <w:b/>
                <w:sz w:val="24"/>
              </w:rPr>
            </w:pPr>
            <w:r w:rsidRPr="003C71F2">
              <w:rPr>
                <w:b/>
                <w:sz w:val="24"/>
              </w:rPr>
              <w:t>Mô hình</w:t>
            </w:r>
          </w:p>
        </w:tc>
        <w:tc>
          <w:tcPr>
            <w:tcW w:w="2569" w:type="dxa"/>
            <w:vAlign w:val="center"/>
          </w:tcPr>
          <w:p w:rsidR="005151AC" w:rsidRPr="003C71F2" w:rsidRDefault="005151AC" w:rsidP="00611AAC">
            <w:pPr>
              <w:pStyle w:val="IEEETableCell"/>
              <w:spacing w:line="276" w:lineRule="auto"/>
              <w:jc w:val="center"/>
              <w:rPr>
                <w:b/>
                <w:sz w:val="24"/>
              </w:rPr>
            </w:pPr>
            <w:r w:rsidRPr="003C71F2">
              <w:rPr>
                <w:b/>
                <w:sz w:val="24"/>
              </w:rPr>
              <w:t>Thành công</w:t>
            </w:r>
          </w:p>
        </w:tc>
        <w:tc>
          <w:tcPr>
            <w:tcW w:w="2534" w:type="dxa"/>
            <w:vAlign w:val="center"/>
          </w:tcPr>
          <w:p w:rsidR="005151AC" w:rsidRPr="003C71F2" w:rsidRDefault="005151AC" w:rsidP="00611AAC">
            <w:pPr>
              <w:pStyle w:val="IEEETableCell"/>
              <w:spacing w:line="276" w:lineRule="auto"/>
              <w:jc w:val="center"/>
              <w:rPr>
                <w:b/>
                <w:sz w:val="24"/>
              </w:rPr>
            </w:pPr>
            <w:r w:rsidRPr="003C71F2">
              <w:rPr>
                <w:b/>
                <w:sz w:val="24"/>
              </w:rPr>
              <w:t>Thất bại</w:t>
            </w:r>
          </w:p>
        </w:tc>
      </w:tr>
      <w:tr w:rsidR="005151AC" w:rsidTr="001F7FA6">
        <w:trPr>
          <w:trHeight w:val="455"/>
          <w:jc w:val="center"/>
        </w:trPr>
        <w:tc>
          <w:tcPr>
            <w:tcW w:w="3256" w:type="dxa"/>
            <w:vAlign w:val="center"/>
          </w:tcPr>
          <w:p w:rsidR="005151AC" w:rsidRPr="00611AAC" w:rsidRDefault="005151AC" w:rsidP="00611AAC">
            <w:pPr>
              <w:pStyle w:val="IEEETableCell"/>
              <w:spacing w:line="276" w:lineRule="auto"/>
              <w:rPr>
                <w:sz w:val="24"/>
              </w:rPr>
            </w:pPr>
            <w:r w:rsidRPr="00611AAC">
              <w:rPr>
                <w:sz w:val="24"/>
              </w:rPr>
              <w:t>Naive Bayes</w:t>
            </w:r>
          </w:p>
        </w:tc>
        <w:tc>
          <w:tcPr>
            <w:tcW w:w="2569" w:type="dxa"/>
            <w:vAlign w:val="center"/>
          </w:tcPr>
          <w:p w:rsidR="005151AC" w:rsidRPr="00611AAC" w:rsidRDefault="00FA7294" w:rsidP="00611AAC">
            <w:pPr>
              <w:pStyle w:val="IEEETableCell"/>
              <w:spacing w:line="276" w:lineRule="auto"/>
              <w:rPr>
                <w:sz w:val="24"/>
              </w:rPr>
            </w:pPr>
            <w:r w:rsidRPr="00611AAC">
              <w:rPr>
                <w:sz w:val="24"/>
              </w:rPr>
              <w:t>92.1616</w:t>
            </w:r>
            <w:r w:rsidR="005151AC" w:rsidRPr="00611AAC">
              <w:rPr>
                <w:sz w:val="24"/>
              </w:rPr>
              <w:t xml:space="preserve"> %</w:t>
            </w:r>
          </w:p>
        </w:tc>
        <w:tc>
          <w:tcPr>
            <w:tcW w:w="2534" w:type="dxa"/>
            <w:vAlign w:val="center"/>
          </w:tcPr>
          <w:p w:rsidR="005151AC" w:rsidRPr="00611AAC" w:rsidRDefault="00D5062F" w:rsidP="00611AAC">
            <w:pPr>
              <w:pStyle w:val="IEEETableCell"/>
              <w:spacing w:line="276" w:lineRule="auto"/>
              <w:rPr>
                <w:sz w:val="24"/>
              </w:rPr>
            </w:pPr>
            <w:r w:rsidRPr="00611AAC">
              <w:rPr>
                <w:sz w:val="24"/>
              </w:rPr>
              <w:t>7.8384</w:t>
            </w:r>
            <w:r w:rsidR="005151AC" w:rsidRPr="00611AAC">
              <w:rPr>
                <w:sz w:val="24"/>
              </w:rPr>
              <w:t>%</w:t>
            </w:r>
          </w:p>
        </w:tc>
      </w:tr>
      <w:tr w:rsidR="005151AC" w:rsidTr="001F7FA6">
        <w:trPr>
          <w:trHeight w:val="464"/>
          <w:jc w:val="center"/>
        </w:trPr>
        <w:tc>
          <w:tcPr>
            <w:tcW w:w="3256" w:type="dxa"/>
            <w:vAlign w:val="center"/>
          </w:tcPr>
          <w:p w:rsidR="005151AC" w:rsidRPr="00611AAC" w:rsidRDefault="005151AC" w:rsidP="00611AAC">
            <w:pPr>
              <w:pStyle w:val="IEEETableCell"/>
              <w:spacing w:line="276" w:lineRule="auto"/>
              <w:rPr>
                <w:sz w:val="24"/>
              </w:rPr>
            </w:pPr>
            <w:r w:rsidRPr="00611AAC">
              <w:rPr>
                <w:sz w:val="24"/>
              </w:rPr>
              <w:t>IBk (k =3)</w:t>
            </w:r>
          </w:p>
        </w:tc>
        <w:tc>
          <w:tcPr>
            <w:tcW w:w="2569" w:type="dxa"/>
            <w:vAlign w:val="center"/>
          </w:tcPr>
          <w:p w:rsidR="005151AC" w:rsidRPr="00611AAC" w:rsidRDefault="00016C17" w:rsidP="00611AAC">
            <w:pPr>
              <w:pStyle w:val="IEEETableCell"/>
              <w:spacing w:line="276" w:lineRule="auto"/>
              <w:rPr>
                <w:sz w:val="24"/>
              </w:rPr>
            </w:pPr>
            <w:r w:rsidRPr="00611AAC">
              <w:rPr>
                <w:sz w:val="24"/>
              </w:rPr>
              <w:t>95.2367</w:t>
            </w:r>
            <w:r w:rsidR="005151AC" w:rsidRPr="00611AAC">
              <w:rPr>
                <w:sz w:val="24"/>
              </w:rPr>
              <w:t xml:space="preserve"> %</w:t>
            </w:r>
          </w:p>
        </w:tc>
        <w:tc>
          <w:tcPr>
            <w:tcW w:w="2534" w:type="dxa"/>
            <w:vAlign w:val="center"/>
          </w:tcPr>
          <w:p w:rsidR="005151AC" w:rsidRPr="00611AAC" w:rsidRDefault="00D5062F" w:rsidP="00611AAC">
            <w:pPr>
              <w:pStyle w:val="IEEETableCell"/>
              <w:spacing w:line="276" w:lineRule="auto"/>
              <w:rPr>
                <w:sz w:val="24"/>
              </w:rPr>
            </w:pPr>
            <w:r w:rsidRPr="00611AAC">
              <w:rPr>
                <w:sz w:val="24"/>
              </w:rPr>
              <w:t>4.7633</w:t>
            </w:r>
            <w:r w:rsidR="005151AC" w:rsidRPr="00611AAC">
              <w:rPr>
                <w:sz w:val="24"/>
              </w:rPr>
              <w:t>%</w:t>
            </w:r>
          </w:p>
        </w:tc>
      </w:tr>
      <w:tr w:rsidR="005151AC" w:rsidTr="001F7FA6">
        <w:trPr>
          <w:trHeight w:val="467"/>
          <w:jc w:val="center"/>
        </w:trPr>
        <w:tc>
          <w:tcPr>
            <w:tcW w:w="3256" w:type="dxa"/>
            <w:vAlign w:val="center"/>
          </w:tcPr>
          <w:p w:rsidR="005151AC" w:rsidRPr="00611AAC" w:rsidRDefault="005151AC" w:rsidP="00611AAC">
            <w:pPr>
              <w:pStyle w:val="IEEETableCell"/>
              <w:spacing w:line="276" w:lineRule="auto"/>
              <w:rPr>
                <w:sz w:val="24"/>
              </w:rPr>
            </w:pPr>
            <w:r w:rsidRPr="00611AAC">
              <w:rPr>
                <w:sz w:val="24"/>
              </w:rPr>
              <w:t>LibSVM</w:t>
            </w:r>
          </w:p>
        </w:tc>
        <w:tc>
          <w:tcPr>
            <w:tcW w:w="2569" w:type="dxa"/>
            <w:vAlign w:val="center"/>
          </w:tcPr>
          <w:p w:rsidR="005151AC" w:rsidRPr="00611AAC" w:rsidRDefault="00016C17" w:rsidP="00611AAC">
            <w:pPr>
              <w:pStyle w:val="IEEETableCell"/>
              <w:spacing w:line="276" w:lineRule="auto"/>
              <w:rPr>
                <w:sz w:val="24"/>
              </w:rPr>
            </w:pPr>
            <w:r w:rsidRPr="00611AAC">
              <w:rPr>
                <w:sz w:val="24"/>
              </w:rPr>
              <w:t>93.4278 %</w:t>
            </w:r>
          </w:p>
        </w:tc>
        <w:tc>
          <w:tcPr>
            <w:tcW w:w="2534" w:type="dxa"/>
            <w:vAlign w:val="center"/>
          </w:tcPr>
          <w:p w:rsidR="005151AC" w:rsidRPr="00611AAC" w:rsidRDefault="00D5062F" w:rsidP="00611AAC">
            <w:pPr>
              <w:pStyle w:val="IEEETableCell"/>
              <w:spacing w:line="276" w:lineRule="auto"/>
              <w:rPr>
                <w:sz w:val="24"/>
              </w:rPr>
            </w:pPr>
            <w:r w:rsidRPr="00611AAC">
              <w:rPr>
                <w:sz w:val="24"/>
              </w:rPr>
              <w:t>6.5722</w:t>
            </w:r>
            <w:r w:rsidR="005151AC" w:rsidRPr="00611AAC">
              <w:rPr>
                <w:sz w:val="24"/>
              </w:rPr>
              <w:t>%</w:t>
            </w:r>
          </w:p>
        </w:tc>
      </w:tr>
      <w:tr w:rsidR="005151AC" w:rsidTr="001F7FA6">
        <w:trPr>
          <w:trHeight w:val="500"/>
          <w:jc w:val="center"/>
        </w:trPr>
        <w:tc>
          <w:tcPr>
            <w:tcW w:w="3256" w:type="dxa"/>
            <w:vAlign w:val="center"/>
          </w:tcPr>
          <w:p w:rsidR="005151AC" w:rsidRPr="00611AAC" w:rsidRDefault="005151AC" w:rsidP="00611AAC">
            <w:pPr>
              <w:pStyle w:val="IEEETableCell"/>
              <w:spacing w:line="276" w:lineRule="auto"/>
              <w:rPr>
                <w:sz w:val="24"/>
              </w:rPr>
            </w:pPr>
            <w:r w:rsidRPr="00611AAC">
              <w:rPr>
                <w:sz w:val="24"/>
              </w:rPr>
              <w:t>MultilayerPerceptron</w:t>
            </w:r>
          </w:p>
        </w:tc>
        <w:tc>
          <w:tcPr>
            <w:tcW w:w="2569" w:type="dxa"/>
            <w:vAlign w:val="center"/>
          </w:tcPr>
          <w:p w:rsidR="005151AC" w:rsidRPr="00611AAC" w:rsidRDefault="003A3043" w:rsidP="00611AAC">
            <w:pPr>
              <w:pStyle w:val="IEEETableCell"/>
              <w:spacing w:line="276" w:lineRule="auto"/>
              <w:rPr>
                <w:sz w:val="24"/>
              </w:rPr>
            </w:pPr>
            <w:r w:rsidRPr="00611AAC">
              <w:rPr>
                <w:sz w:val="24"/>
              </w:rPr>
              <w:t xml:space="preserve">97.2867 </w:t>
            </w:r>
            <w:r w:rsidR="005151AC" w:rsidRPr="00611AAC">
              <w:rPr>
                <w:sz w:val="24"/>
              </w:rPr>
              <w:t>%</w:t>
            </w:r>
          </w:p>
        </w:tc>
        <w:tc>
          <w:tcPr>
            <w:tcW w:w="2534" w:type="dxa"/>
            <w:vAlign w:val="center"/>
          </w:tcPr>
          <w:p w:rsidR="005151AC" w:rsidRPr="00611AAC" w:rsidRDefault="003A3043" w:rsidP="00611AAC">
            <w:pPr>
              <w:pStyle w:val="IEEETableCell"/>
              <w:spacing w:line="276" w:lineRule="auto"/>
              <w:rPr>
                <w:sz w:val="24"/>
              </w:rPr>
            </w:pPr>
            <w:r w:rsidRPr="00611AAC">
              <w:rPr>
                <w:sz w:val="24"/>
              </w:rPr>
              <w:t>2.7133</w:t>
            </w:r>
            <w:r w:rsidR="005151AC" w:rsidRPr="00611AAC">
              <w:rPr>
                <w:sz w:val="24"/>
              </w:rPr>
              <w:t>%</w:t>
            </w:r>
          </w:p>
        </w:tc>
      </w:tr>
      <w:tr w:rsidR="005151AC" w:rsidTr="001F7FA6">
        <w:trPr>
          <w:trHeight w:val="466"/>
          <w:jc w:val="center"/>
        </w:trPr>
        <w:tc>
          <w:tcPr>
            <w:tcW w:w="3256" w:type="dxa"/>
            <w:vAlign w:val="center"/>
          </w:tcPr>
          <w:p w:rsidR="005151AC" w:rsidRPr="00611AAC" w:rsidRDefault="005151AC" w:rsidP="00611AAC">
            <w:pPr>
              <w:pStyle w:val="IEEETableCell"/>
              <w:spacing w:line="276" w:lineRule="auto"/>
              <w:rPr>
                <w:b/>
                <w:sz w:val="24"/>
              </w:rPr>
            </w:pPr>
            <w:r w:rsidRPr="00611AAC">
              <w:rPr>
                <w:b/>
                <w:sz w:val="24"/>
              </w:rPr>
              <w:t>RandomForest</w:t>
            </w:r>
          </w:p>
        </w:tc>
        <w:tc>
          <w:tcPr>
            <w:tcW w:w="2569" w:type="dxa"/>
            <w:vAlign w:val="center"/>
          </w:tcPr>
          <w:p w:rsidR="005151AC" w:rsidRPr="00611AAC" w:rsidRDefault="00016C17" w:rsidP="00611AAC">
            <w:pPr>
              <w:pStyle w:val="IEEETableCell"/>
              <w:spacing w:line="276" w:lineRule="auto"/>
              <w:rPr>
                <w:b/>
                <w:sz w:val="24"/>
              </w:rPr>
            </w:pPr>
            <w:r w:rsidRPr="00611AAC">
              <w:rPr>
                <w:b/>
                <w:sz w:val="24"/>
              </w:rPr>
              <w:t>97.5882 %</w:t>
            </w:r>
          </w:p>
        </w:tc>
        <w:tc>
          <w:tcPr>
            <w:tcW w:w="2534" w:type="dxa"/>
            <w:vAlign w:val="center"/>
          </w:tcPr>
          <w:p w:rsidR="005151AC" w:rsidRPr="00611AAC" w:rsidRDefault="00D5062F" w:rsidP="00611AAC">
            <w:pPr>
              <w:pStyle w:val="IEEETableCell"/>
              <w:spacing w:line="276" w:lineRule="auto"/>
              <w:rPr>
                <w:b/>
                <w:sz w:val="24"/>
              </w:rPr>
            </w:pPr>
            <w:r w:rsidRPr="00611AAC">
              <w:rPr>
                <w:b/>
                <w:sz w:val="24"/>
              </w:rPr>
              <w:t>2.4118</w:t>
            </w:r>
            <w:r w:rsidR="005151AC" w:rsidRPr="00611AAC">
              <w:rPr>
                <w:b/>
                <w:sz w:val="24"/>
              </w:rPr>
              <w:t>%</w:t>
            </w:r>
          </w:p>
        </w:tc>
      </w:tr>
    </w:tbl>
    <w:p w:rsidR="00485A41" w:rsidRDefault="00485A41" w:rsidP="00485A41">
      <w:pPr>
        <w:ind w:left="0" w:firstLine="0"/>
        <w:sectPr w:rsidR="00485A41" w:rsidSect="00A42AAA">
          <w:pgSz w:w="12240" w:h="15840"/>
          <w:pgMar w:top="1440" w:right="1440" w:bottom="1440" w:left="1440" w:header="720" w:footer="720" w:gutter="0"/>
          <w:pgNumType w:start="38"/>
          <w:cols w:space="720"/>
          <w:docGrid w:linePitch="360"/>
        </w:sectPr>
      </w:pPr>
    </w:p>
    <w:p w:rsidR="00717FBC" w:rsidRPr="002F31EE" w:rsidRDefault="00CE29E8" w:rsidP="00CE29E8">
      <w:pPr>
        <w:pStyle w:val="Heading1"/>
        <w:rPr>
          <w:b/>
          <w:color w:val="auto"/>
          <w:sz w:val="30"/>
          <w:szCs w:val="30"/>
        </w:rPr>
      </w:pPr>
      <w:bookmarkStart w:id="204" w:name="_Toc1462129"/>
      <w:bookmarkStart w:id="205" w:name="_Toc3462714"/>
      <w:bookmarkStart w:id="206" w:name="_Toc6825124"/>
      <w:r w:rsidRPr="002F31EE">
        <w:rPr>
          <w:b/>
          <w:color w:val="auto"/>
          <w:sz w:val="30"/>
          <w:szCs w:val="30"/>
        </w:rPr>
        <w:lastRenderedPageBreak/>
        <w:t>PHẦ</w:t>
      </w:r>
      <w:r w:rsidR="00B3315F" w:rsidRPr="002F31EE">
        <w:rPr>
          <w:b/>
          <w:color w:val="auto"/>
          <w:sz w:val="30"/>
          <w:szCs w:val="30"/>
        </w:rPr>
        <w:t>N III</w:t>
      </w:r>
      <w:r w:rsidRPr="002F31EE">
        <w:rPr>
          <w:b/>
          <w:color w:val="auto"/>
          <w:sz w:val="30"/>
          <w:szCs w:val="30"/>
        </w:rPr>
        <w:t>. KẾT LUẬN</w:t>
      </w:r>
      <w:bookmarkEnd w:id="204"/>
      <w:bookmarkEnd w:id="205"/>
      <w:bookmarkEnd w:id="206"/>
    </w:p>
    <w:p w:rsidR="00717FBC" w:rsidRPr="002F31EE" w:rsidRDefault="00717FBC" w:rsidP="007A2C17">
      <w:pPr>
        <w:pStyle w:val="ListParagraph"/>
        <w:numPr>
          <w:ilvl w:val="0"/>
          <w:numId w:val="3"/>
        </w:numPr>
        <w:ind w:left="851" w:hanging="425"/>
        <w:outlineLvl w:val="1"/>
        <w:rPr>
          <w:b/>
          <w:sz w:val="28"/>
          <w:szCs w:val="28"/>
        </w:rPr>
      </w:pPr>
      <w:bookmarkStart w:id="207" w:name="_Toc6825125"/>
      <w:r w:rsidRPr="002F31EE">
        <w:rPr>
          <w:b/>
          <w:sz w:val="28"/>
          <w:szCs w:val="28"/>
        </w:rPr>
        <w:t>Kế</w:t>
      </w:r>
      <w:r w:rsidR="00991BEC" w:rsidRPr="002F31EE">
        <w:rPr>
          <w:b/>
          <w:sz w:val="28"/>
          <w:szCs w:val="28"/>
        </w:rPr>
        <w:t>t quả đạt được</w:t>
      </w:r>
      <w:r w:rsidRPr="002F31EE">
        <w:rPr>
          <w:b/>
          <w:sz w:val="28"/>
          <w:szCs w:val="28"/>
        </w:rPr>
        <w:t>.</w:t>
      </w:r>
      <w:bookmarkEnd w:id="207"/>
    </w:p>
    <w:p w:rsidR="00222654" w:rsidRDefault="00222654" w:rsidP="007A2C17">
      <w:pPr>
        <w:pStyle w:val="ListParagraph"/>
        <w:ind w:left="426" w:firstLine="567"/>
      </w:pPr>
      <w:r>
        <w:t>Đề tài đã đạt được mục tiêu đề ra ban đầu là thu thập dữ liệ</w:t>
      </w:r>
      <w:r w:rsidR="006233EE">
        <w:t>u,</w:t>
      </w:r>
      <w:r>
        <w:t xml:space="preserve"> tiến hành</w:t>
      </w:r>
      <w:r w:rsidR="00A35041">
        <w:t xml:space="preserve"> chia bộ dữ liệu thành hai bộ huấn luyện và kiểm thử, sau đó</w:t>
      </w:r>
      <w:r>
        <w:t xml:space="preserve"> huấn luyệ</w:t>
      </w:r>
      <w:r w:rsidR="00F0189D">
        <w:t xml:space="preserve">n, </w:t>
      </w:r>
      <w:r>
        <w:t>kiếm thử dữ liệu với các bộ phân lớp</w:t>
      </w:r>
      <w:r w:rsidR="00F0189D">
        <w:t xml:space="preserve"> </w:t>
      </w:r>
      <w:r>
        <w:t xml:space="preserve"> </w:t>
      </w:r>
      <w:r w:rsidR="00F0189D">
        <w:t xml:space="preserve">và đánh giá mô hình sử dụng ROC </w:t>
      </w:r>
      <w:r>
        <w:t>trên Weka.</w:t>
      </w:r>
    </w:p>
    <w:p w:rsidR="00222654" w:rsidRDefault="00A35041" w:rsidP="007A2C17">
      <w:pPr>
        <w:pStyle w:val="ListParagraph"/>
        <w:ind w:left="426" w:firstLine="567"/>
      </w:pPr>
      <w:r>
        <w:t>Tiếp theo</w:t>
      </w:r>
      <w:r w:rsidR="00222654">
        <w:t xml:space="preserve">, </w:t>
      </w:r>
      <w:r>
        <w:t xml:space="preserve">tạo các bộ dữ liệu không nhãn (Unlabel set), </w:t>
      </w:r>
      <w:r w:rsidR="00222654">
        <w:t xml:space="preserve">xây dựng một ứng dụng trên Java Swing </w:t>
      </w:r>
      <w:r>
        <w:t>với chức năng</w:t>
      </w:r>
      <w:r w:rsidR="00222654">
        <w:t xml:space="preserve"> dự đoán nhãn lớ</w:t>
      </w:r>
      <w:r>
        <w:t>p cho các bộ dữ liệu đó</w:t>
      </w:r>
      <w:r w:rsidR="00222654">
        <w:t>.</w:t>
      </w:r>
    </w:p>
    <w:p w:rsidR="00222654" w:rsidRDefault="00222654" w:rsidP="007A2C17">
      <w:pPr>
        <w:pStyle w:val="ListParagraph"/>
        <w:ind w:left="426" w:firstLine="567"/>
      </w:pPr>
      <w:r>
        <w:t>Qua kết quả thí nghiệm, cho thấy rằng mô hình phân lớp Random Forest cho kết quả cao hơn các mô hình phân lớ</w:t>
      </w:r>
      <w:r w:rsidR="00A35041">
        <w:t>p cơ sở được đem ra so sánh là</w:t>
      </w:r>
      <w:r>
        <w:t xml:space="preserve"> Naïve Bayes, K-nn, SVM và MultilayerPerceptron.</w:t>
      </w:r>
    </w:p>
    <w:p w:rsidR="00222654" w:rsidRDefault="006233EE" w:rsidP="007A2C17">
      <w:pPr>
        <w:pStyle w:val="ListParagraph"/>
        <w:ind w:left="426" w:firstLine="567"/>
      </w:pPr>
      <w:r>
        <w:t>Từ đó p</w:t>
      </w:r>
      <w:r w:rsidR="00222654">
        <w:t>hân tích được tính khả thi của việc sử dụng mô hình phân lớp Random Forest trong việc dự đoán Website lừa đảo.</w:t>
      </w:r>
    </w:p>
    <w:p w:rsidR="005748CB" w:rsidRPr="005748CB" w:rsidRDefault="005748CB" w:rsidP="007A2C17">
      <w:pPr>
        <w:pStyle w:val="ListParagraph"/>
        <w:ind w:left="426" w:firstLine="567"/>
        <w:rPr>
          <w:sz w:val="16"/>
          <w:szCs w:val="16"/>
        </w:rPr>
      </w:pPr>
    </w:p>
    <w:p w:rsidR="002F31EE" w:rsidRPr="002F31EE" w:rsidRDefault="00717FBC" w:rsidP="007A2C17">
      <w:pPr>
        <w:pStyle w:val="ListParagraph"/>
        <w:numPr>
          <w:ilvl w:val="0"/>
          <w:numId w:val="3"/>
        </w:numPr>
        <w:ind w:left="851" w:hanging="425"/>
        <w:outlineLvl w:val="1"/>
        <w:rPr>
          <w:b/>
          <w:sz w:val="28"/>
          <w:szCs w:val="28"/>
        </w:rPr>
      </w:pPr>
      <w:bookmarkStart w:id="208" w:name="_Toc6825126"/>
      <w:r w:rsidRPr="002F31EE">
        <w:rPr>
          <w:b/>
          <w:sz w:val="28"/>
          <w:szCs w:val="28"/>
        </w:rPr>
        <w:t>Hạn chế</w:t>
      </w:r>
      <w:r w:rsidR="00991BEC" w:rsidRPr="002F31EE">
        <w:rPr>
          <w:b/>
          <w:sz w:val="28"/>
          <w:szCs w:val="28"/>
        </w:rPr>
        <w:t xml:space="preserve"> của đề tài</w:t>
      </w:r>
      <w:r w:rsidR="00222654" w:rsidRPr="002F31EE">
        <w:rPr>
          <w:b/>
          <w:sz w:val="28"/>
          <w:szCs w:val="28"/>
        </w:rPr>
        <w:t>.</w:t>
      </w:r>
      <w:bookmarkEnd w:id="208"/>
    </w:p>
    <w:p w:rsidR="00222654" w:rsidRPr="0038709A" w:rsidRDefault="00222654" w:rsidP="007A2C17">
      <w:pPr>
        <w:pStyle w:val="ListParagraph"/>
        <w:ind w:left="426" w:firstLine="567"/>
      </w:pPr>
      <w:r w:rsidRPr="0038709A">
        <w:t xml:space="preserve">Trong quá trình thực hiện đề tài đến lúc kết thúc, do thời gian và kiến thức của bản thân có hạn nên đề tài vẫn chưa hoàn thiện hết các tính năng cũng như khai thác hết lĩnh vực khai phá dữ liệu. </w:t>
      </w:r>
      <w:r>
        <w:t>Những kiến thức sử dụng trong đề tài là những kiến thức cơ bản về cách huấn luyện và kiểm thử mô hình trên Weka cũng như thiết lập ứng dụng trên Java Swing.</w:t>
      </w:r>
    </w:p>
    <w:p w:rsidR="00197431" w:rsidRDefault="00222654" w:rsidP="007A2C17">
      <w:pPr>
        <w:pStyle w:val="ListParagraph"/>
        <w:ind w:left="426" w:firstLine="567"/>
      </w:pPr>
      <w:r>
        <w:t>Bộ dữ liệu nghiên cứu cũng chưa đầy đủ hết những tính năng của Website để phát hiện những Website lừa đảo</w:t>
      </w:r>
      <w:r w:rsidR="00197431">
        <w:t>.</w:t>
      </w:r>
    </w:p>
    <w:p w:rsidR="005748CB" w:rsidRPr="005748CB" w:rsidRDefault="005748CB" w:rsidP="007A2C17">
      <w:pPr>
        <w:pStyle w:val="ListParagraph"/>
        <w:ind w:left="426" w:firstLine="567"/>
        <w:rPr>
          <w:sz w:val="16"/>
          <w:szCs w:val="16"/>
        </w:rPr>
      </w:pPr>
    </w:p>
    <w:p w:rsidR="00294FF5" w:rsidRDefault="00294FF5" w:rsidP="00294FF5">
      <w:pPr>
        <w:pStyle w:val="ListParagraph"/>
        <w:numPr>
          <w:ilvl w:val="0"/>
          <w:numId w:val="3"/>
        </w:numPr>
        <w:ind w:left="851" w:hanging="425"/>
        <w:outlineLvl w:val="1"/>
        <w:rPr>
          <w:b/>
          <w:sz w:val="28"/>
          <w:szCs w:val="28"/>
        </w:rPr>
      </w:pPr>
      <w:bookmarkStart w:id="209" w:name="_Toc6825127"/>
      <w:r w:rsidRPr="00294FF5">
        <w:rPr>
          <w:b/>
          <w:sz w:val="28"/>
          <w:szCs w:val="28"/>
        </w:rPr>
        <w:t>Hướng phát triển của đề tài.</w:t>
      </w:r>
      <w:bookmarkEnd w:id="209"/>
    </w:p>
    <w:p w:rsidR="006B0718" w:rsidRPr="00E13F90" w:rsidRDefault="00E13F90" w:rsidP="006B0718">
      <w:pPr>
        <w:pStyle w:val="ListParagraph"/>
        <w:ind w:left="426" w:firstLine="567"/>
      </w:pPr>
      <w:r w:rsidRPr="00E13F90">
        <w:t>Đầu tiên xây dựng một bộ dữ liệu bao gồm các tính năng tối ưu nhất trong việc dự đoán trang web lừa đảo</w:t>
      </w:r>
      <w:r w:rsidR="006B0718">
        <w:t>. Sau đó phát triển ứng dụng sử dụng mô hình phân lớp Random Forest để tiến hành dự đoán các trang web lừa đảo. Ngoài ra</w:t>
      </w:r>
      <w:r w:rsidR="009D0A55">
        <w:t xml:space="preserve"> có thể tiến hành nghiên cứu thêm một số mô hình phân lớp khác như Bagging, </w:t>
      </w:r>
      <w:r w:rsidR="009D0A55" w:rsidRPr="0038709A">
        <w:t>Voting, Stacking hay Boosting</w:t>
      </w:r>
      <w:r w:rsidR="009D0A55">
        <w:t xml:space="preserve">. </w:t>
      </w:r>
      <w:r w:rsidR="00D04288">
        <w:t>Bên cạnh việc phát hiện trang web lừa đảo, có thể mở rộng ra các lĩnh vực khác như thương mại điện tử, ngân hàng, chứng khoáng và y học.</w:t>
      </w:r>
    </w:p>
    <w:p w:rsidR="00294FF5" w:rsidRDefault="00294FF5" w:rsidP="00294FF5"/>
    <w:p w:rsidR="00294FF5" w:rsidRDefault="00294FF5" w:rsidP="00294FF5">
      <w:pPr>
        <w:sectPr w:rsidR="00294FF5" w:rsidSect="00B21C50">
          <w:pgSz w:w="12240" w:h="15840"/>
          <w:pgMar w:top="1440" w:right="1440" w:bottom="1440" w:left="1440" w:header="720" w:footer="720" w:gutter="0"/>
          <w:pgNumType w:start="50"/>
          <w:cols w:space="720"/>
          <w:docGrid w:linePitch="360"/>
        </w:sectPr>
      </w:pPr>
    </w:p>
    <w:p w:rsidR="00CE29E8" w:rsidRPr="00E558D4" w:rsidRDefault="00CE29E8" w:rsidP="00163A6F">
      <w:pPr>
        <w:pStyle w:val="Heading1"/>
        <w:rPr>
          <w:rFonts w:cs="Times New Roman"/>
          <w:b/>
          <w:color w:val="auto"/>
          <w:sz w:val="32"/>
        </w:rPr>
      </w:pPr>
      <w:bookmarkStart w:id="210" w:name="_Toc1462130"/>
      <w:bookmarkStart w:id="211" w:name="_Toc3462715"/>
      <w:bookmarkStart w:id="212" w:name="_Toc6825128"/>
      <w:r w:rsidRPr="00E558D4">
        <w:rPr>
          <w:rFonts w:cs="Times New Roman"/>
          <w:b/>
          <w:color w:val="auto"/>
          <w:sz w:val="32"/>
        </w:rPr>
        <w:lastRenderedPageBreak/>
        <w:t>DANH MỤC TÀI LIỆU THAM KHẢO</w:t>
      </w:r>
      <w:bookmarkEnd w:id="210"/>
      <w:bookmarkEnd w:id="211"/>
      <w:bookmarkEnd w:id="212"/>
    </w:p>
    <w:p w:rsidR="00877D25" w:rsidRDefault="00877D25" w:rsidP="006F5743">
      <w:pPr>
        <w:pStyle w:val="Bibliography"/>
        <w:tabs>
          <w:tab w:val="clear" w:pos="264"/>
          <w:tab w:val="left" w:pos="567"/>
        </w:tabs>
        <w:ind w:left="426" w:hanging="426"/>
      </w:pPr>
    </w:p>
    <w:p w:rsidR="002C02F6" w:rsidRPr="002C02F6" w:rsidRDefault="002C02F6" w:rsidP="006F5743">
      <w:pPr>
        <w:pStyle w:val="Bibliography"/>
        <w:tabs>
          <w:tab w:val="clear" w:pos="264"/>
          <w:tab w:val="left" w:pos="567"/>
        </w:tabs>
        <w:ind w:left="426" w:hanging="426"/>
      </w:pPr>
      <w:r>
        <w:fldChar w:fldCharType="begin"/>
      </w:r>
      <w:r>
        <w:instrText xml:space="preserve"> ADDIN ZOTERO_BIBL {"uncited":[],"omitted":[],"custom":[]} CSL_BIBLIOGRAPHY </w:instrText>
      </w:r>
      <w:r>
        <w:fldChar w:fldCharType="separate"/>
      </w:r>
      <w:r w:rsidRPr="002C02F6">
        <w:t>1.</w:t>
      </w:r>
      <w:r w:rsidRPr="002C02F6">
        <w:tab/>
        <w:t>Data mining là gì? Tìm hiểu về các công cụ khai phá dữ liệu phổ biến. Techblog của VCCloud, &lt;https://tech.vccloud.vn/news-20181117104818209.htm&gt;, accessed: 18/02/2019.</w:t>
      </w:r>
    </w:p>
    <w:p w:rsidR="002C02F6" w:rsidRPr="002C02F6" w:rsidRDefault="002C02F6" w:rsidP="006F5743">
      <w:pPr>
        <w:pStyle w:val="Bibliography"/>
        <w:tabs>
          <w:tab w:val="clear" w:pos="264"/>
          <w:tab w:val="left" w:pos="567"/>
        </w:tabs>
        <w:ind w:left="426" w:hanging="426"/>
      </w:pPr>
      <w:r w:rsidRPr="002C02F6">
        <w:t>2.</w:t>
      </w:r>
      <w:r w:rsidRPr="002C02F6">
        <w:tab/>
        <w:t>Nguyễn H.N., Nguyễn T.T., và Hà Q.H. Giáo trình KHAI PHÁ DỮ LIỆU. .</w:t>
      </w:r>
    </w:p>
    <w:p w:rsidR="002C02F6" w:rsidRPr="002C02F6" w:rsidRDefault="002C02F6" w:rsidP="006F5743">
      <w:pPr>
        <w:pStyle w:val="Bibliography"/>
        <w:tabs>
          <w:tab w:val="clear" w:pos="264"/>
          <w:tab w:val="left" w:pos="567"/>
        </w:tabs>
        <w:ind w:left="426" w:hanging="426"/>
      </w:pPr>
      <w:r w:rsidRPr="002C02F6">
        <w:t>3.</w:t>
      </w:r>
      <w:r w:rsidRPr="002C02F6">
        <w:tab/>
        <w:t>iamvtn (2016). [ML] Tìm hiểu về Naive Bayes Classification (phân loại Bayes đơn giản). Thành Nam’s Blog, &lt;https://batnamv.wordpress.com/2016/08/03/ml-tim-hieu-ve-naive-bayes-classification-phan-loai-bayes-don-gian/&gt;, accessed: 10/12/2017.</w:t>
      </w:r>
    </w:p>
    <w:p w:rsidR="002C02F6" w:rsidRPr="002C02F6" w:rsidRDefault="002C02F6" w:rsidP="006F5743">
      <w:pPr>
        <w:pStyle w:val="Bibliography"/>
        <w:tabs>
          <w:tab w:val="clear" w:pos="264"/>
          <w:tab w:val="left" w:pos="567"/>
        </w:tabs>
        <w:ind w:left="426" w:hanging="426"/>
      </w:pPr>
      <w:r w:rsidRPr="002C02F6">
        <w:t>4.</w:t>
      </w:r>
      <w:r w:rsidRPr="002C02F6">
        <w:tab/>
        <w:t>Thuật toán K láng giềng gần nhất - BIS. &lt;http://bis.net.vn/forums/t/370.aspx&gt;, accessed: 10/12/2017.</w:t>
      </w:r>
    </w:p>
    <w:p w:rsidR="002C02F6" w:rsidRPr="002C02F6" w:rsidRDefault="002C02F6" w:rsidP="006F5743">
      <w:pPr>
        <w:pStyle w:val="Bibliography"/>
        <w:tabs>
          <w:tab w:val="clear" w:pos="264"/>
          <w:tab w:val="left" w:pos="567"/>
        </w:tabs>
        <w:ind w:left="426" w:hanging="426"/>
      </w:pPr>
      <w:r w:rsidRPr="002C02F6">
        <w:t>5.</w:t>
      </w:r>
      <w:r w:rsidRPr="002C02F6">
        <w:tab/>
        <w:t>Một chút về thuật toán SVM (Support Vector Machine algorithm). Viblo, &lt;https://viblo.asia/p/mot-chut-ve-thuat-toan-svm-support-vector-machine-algorithm-OeVKBgGAZkW&gt;, accessed: 27/03/2019.</w:t>
      </w:r>
    </w:p>
    <w:p w:rsidR="002C02F6" w:rsidRPr="002C02F6" w:rsidRDefault="002C02F6" w:rsidP="006F5743">
      <w:pPr>
        <w:pStyle w:val="Bibliography"/>
        <w:tabs>
          <w:tab w:val="clear" w:pos="264"/>
          <w:tab w:val="left" w:pos="567"/>
        </w:tabs>
        <w:ind w:left="426" w:hanging="426"/>
      </w:pPr>
      <w:r w:rsidRPr="002C02F6">
        <w:t>6.</w:t>
      </w:r>
      <w:r w:rsidRPr="002C02F6">
        <w:tab/>
        <w:t>Giới thiệu tổng quan về Mạng Nơron nhân tạo (Artificial Neural Network- ANN). &lt;http://nawapi.gov.vn/index.php?option=com_content&amp;view=article&amp;id=3238%3Agii-thiu-tng-quan-v-mng-nron-nhan-to-artificial-neural-network-ann&amp;catid=70%3Anhim-v-chuyen-mon-ang-thc-hin&amp;Itemid=135&amp;lang=vi&gt;, accessed: 21/03/2019.</w:t>
      </w:r>
    </w:p>
    <w:p w:rsidR="002C02F6" w:rsidRPr="002C02F6" w:rsidRDefault="002C02F6" w:rsidP="006F5743">
      <w:pPr>
        <w:pStyle w:val="Bibliography"/>
        <w:tabs>
          <w:tab w:val="clear" w:pos="264"/>
          <w:tab w:val="left" w:pos="567"/>
        </w:tabs>
        <w:ind w:left="426" w:hanging="426"/>
      </w:pPr>
      <w:r w:rsidRPr="002C02F6">
        <w:t>7.</w:t>
      </w:r>
      <w:r w:rsidRPr="002C02F6">
        <w:tab/>
        <w:t>(2018). Phân tích hồi quy. Wikipedia tiếng Việt, &lt;https://vi.wikipedia.org/w/index.php?title=Ph%C3%A2n_t%C3%ADch_h%E1%BB%93i_quy&amp;oldid=40342346&gt;, accessed: 21/03/2019.</w:t>
      </w:r>
    </w:p>
    <w:p w:rsidR="002C02F6" w:rsidRPr="002C02F6" w:rsidRDefault="002C02F6" w:rsidP="006F5743">
      <w:pPr>
        <w:pStyle w:val="Bibliography"/>
        <w:tabs>
          <w:tab w:val="clear" w:pos="264"/>
          <w:tab w:val="left" w:pos="567"/>
        </w:tabs>
        <w:ind w:left="426" w:hanging="426"/>
      </w:pPr>
      <w:r w:rsidRPr="002C02F6">
        <w:t>8.</w:t>
      </w:r>
      <w:r w:rsidRPr="002C02F6">
        <w:tab/>
        <w:t>(2019). Random forest WiKi. Wikipedia, &lt;https://en.wikipedia.org/w/index.php?title=Random_forest&amp;oldid=883753888&gt;, accessed: 20/02/2019.</w:t>
      </w:r>
    </w:p>
    <w:p w:rsidR="002C02F6" w:rsidRPr="002C02F6" w:rsidRDefault="002C02F6" w:rsidP="006F5743">
      <w:pPr>
        <w:pStyle w:val="Bibliography"/>
        <w:tabs>
          <w:tab w:val="clear" w:pos="264"/>
          <w:tab w:val="left" w:pos="567"/>
        </w:tabs>
        <w:ind w:left="426" w:hanging="426"/>
      </w:pPr>
      <w:r w:rsidRPr="002C02F6">
        <w:t>9.</w:t>
      </w:r>
      <w:r w:rsidRPr="002C02F6">
        <w:tab/>
        <w:t>Couhp (2018). Random Forest, thế nào là một rừng ngẫu nhiên. Finding Data, &lt;https://couhpcode.wordpress.com/2018/01/24/random-forest-the-nao-la-mot-rung-ngau-nhien/&gt;, accessed: 18/02/2019.</w:t>
      </w:r>
    </w:p>
    <w:p w:rsidR="002C02F6" w:rsidRPr="002C02F6" w:rsidRDefault="002C02F6" w:rsidP="006F5743">
      <w:pPr>
        <w:pStyle w:val="Bibliography"/>
        <w:tabs>
          <w:tab w:val="clear" w:pos="264"/>
          <w:tab w:val="left" w:pos="426"/>
          <w:tab w:val="left" w:pos="567"/>
        </w:tabs>
        <w:ind w:left="426" w:hanging="426"/>
      </w:pPr>
      <w:r w:rsidRPr="002C02F6">
        <w:t>10.</w:t>
      </w:r>
      <w:r w:rsidRPr="002C02F6">
        <w:tab/>
        <w:t xml:space="preserve">Sahingoz O.K., Buber E., Demir O. và cộng sự. (2019). Machine learning based phishing detection from URLs. </w:t>
      </w:r>
      <w:r w:rsidRPr="002C02F6">
        <w:rPr>
          <w:i/>
          <w:iCs/>
        </w:rPr>
        <w:t>Expert Systems with Applications</w:t>
      </w:r>
      <w:r w:rsidRPr="002C02F6">
        <w:t xml:space="preserve">, </w:t>
      </w:r>
      <w:r w:rsidRPr="002C02F6">
        <w:rPr>
          <w:b/>
          <w:bCs/>
        </w:rPr>
        <w:t>117</w:t>
      </w:r>
      <w:r w:rsidRPr="002C02F6">
        <w:t>, 345–357.</w:t>
      </w:r>
    </w:p>
    <w:p w:rsidR="002C02F6" w:rsidRPr="002C02F6" w:rsidRDefault="002C02F6" w:rsidP="006F5743">
      <w:pPr>
        <w:pStyle w:val="Bibliography"/>
        <w:tabs>
          <w:tab w:val="clear" w:pos="264"/>
          <w:tab w:val="left" w:pos="567"/>
        </w:tabs>
        <w:ind w:left="426" w:hanging="426"/>
      </w:pPr>
      <w:r w:rsidRPr="002C02F6">
        <w:t>11.</w:t>
      </w:r>
      <w:r w:rsidRPr="002C02F6">
        <w:tab/>
        <w:t xml:space="preserve">Rao R.S. và Pais A.R. (2018). Detection of phishing websites using an efficient feature-based machine learning framework. </w:t>
      </w:r>
      <w:r w:rsidRPr="002C02F6">
        <w:rPr>
          <w:i/>
          <w:iCs/>
        </w:rPr>
        <w:t>Neural Computing and Applications</w:t>
      </w:r>
      <w:r w:rsidRPr="002C02F6">
        <w:t>.</w:t>
      </w:r>
    </w:p>
    <w:p w:rsidR="002C02F6" w:rsidRPr="002C02F6" w:rsidRDefault="002C02F6" w:rsidP="006F5743">
      <w:pPr>
        <w:pStyle w:val="Bibliography"/>
        <w:tabs>
          <w:tab w:val="clear" w:pos="264"/>
          <w:tab w:val="left" w:pos="567"/>
        </w:tabs>
        <w:ind w:left="426" w:hanging="426"/>
      </w:pPr>
      <w:r w:rsidRPr="002C02F6">
        <w:t>12.</w:t>
      </w:r>
      <w:r w:rsidRPr="002C02F6">
        <w:tab/>
        <w:t xml:space="preserve">Hutchinson S., Zhang Z., và Liu Q. (2018). Detecting Phishing Websites with Random Forest. </w:t>
      </w:r>
      <w:r w:rsidRPr="002C02F6">
        <w:rPr>
          <w:i/>
          <w:iCs/>
        </w:rPr>
        <w:t>Machine Learning and Intelligent Communications</w:t>
      </w:r>
      <w:r w:rsidRPr="002C02F6">
        <w:t>. Springer International Publishing, Cham, 470–479.</w:t>
      </w:r>
    </w:p>
    <w:p w:rsidR="002C02F6" w:rsidRPr="002C02F6" w:rsidRDefault="002C02F6" w:rsidP="006F5743">
      <w:pPr>
        <w:pStyle w:val="Bibliography"/>
        <w:tabs>
          <w:tab w:val="clear" w:pos="264"/>
          <w:tab w:val="left" w:pos="567"/>
        </w:tabs>
        <w:ind w:left="426" w:hanging="426"/>
      </w:pPr>
      <w:r w:rsidRPr="002C02F6">
        <w:t>13.</w:t>
      </w:r>
      <w:r w:rsidRPr="002C02F6">
        <w:tab/>
        <w:t>Jagadeesan S. (2018). URL Phishing Analysis using Random Forest. 6.</w:t>
      </w:r>
    </w:p>
    <w:p w:rsidR="002C02F6" w:rsidRPr="002C02F6" w:rsidRDefault="002C02F6" w:rsidP="006F5743">
      <w:pPr>
        <w:pStyle w:val="Bibliography"/>
        <w:tabs>
          <w:tab w:val="clear" w:pos="264"/>
          <w:tab w:val="left" w:pos="567"/>
        </w:tabs>
        <w:ind w:left="426" w:hanging="426"/>
      </w:pPr>
      <w:r w:rsidRPr="002C02F6">
        <w:t>14.</w:t>
      </w:r>
      <w:r w:rsidRPr="002C02F6">
        <w:tab/>
        <w:t xml:space="preserve">Buber E., Diri B., và Sahingoz O.K. (2017). Detecting phishing attacks from URL by using NLP techniques. </w:t>
      </w:r>
      <w:r w:rsidRPr="002C02F6">
        <w:rPr>
          <w:i/>
          <w:iCs/>
        </w:rPr>
        <w:t>2017 International Conference on Computer Science and Engineering (UBMK)</w:t>
      </w:r>
      <w:r w:rsidRPr="002C02F6">
        <w:t>, Antalya, IEEE, 337–342.</w:t>
      </w:r>
    </w:p>
    <w:p w:rsidR="002C02F6" w:rsidRPr="002C02F6" w:rsidRDefault="002C02F6" w:rsidP="006F5743">
      <w:pPr>
        <w:pStyle w:val="Bibliography"/>
        <w:tabs>
          <w:tab w:val="clear" w:pos="264"/>
          <w:tab w:val="left" w:pos="567"/>
        </w:tabs>
        <w:ind w:left="426" w:hanging="426"/>
      </w:pPr>
      <w:r w:rsidRPr="002C02F6">
        <w:lastRenderedPageBreak/>
        <w:t>15.</w:t>
      </w:r>
      <w:r w:rsidRPr="002C02F6">
        <w:tab/>
        <w:t xml:space="preserve">Parekh S., Parikh D., Kotak S. và cộng sự. (2018). A New Method for Detection of Phishing Websites: URL Detection. </w:t>
      </w:r>
      <w:r w:rsidRPr="002C02F6">
        <w:rPr>
          <w:i/>
          <w:iCs/>
        </w:rPr>
        <w:t>2018 Second International Conference on Inventive Communication and Computational Technologies (ICICCT)</w:t>
      </w:r>
      <w:r w:rsidRPr="002C02F6">
        <w:t>, Coimbatore, IEEE, 949–952.</w:t>
      </w:r>
    </w:p>
    <w:p w:rsidR="002C02F6" w:rsidRPr="002C02F6" w:rsidRDefault="002C02F6" w:rsidP="006F5743">
      <w:pPr>
        <w:pStyle w:val="Bibliography"/>
        <w:tabs>
          <w:tab w:val="clear" w:pos="264"/>
          <w:tab w:val="left" w:pos="567"/>
        </w:tabs>
        <w:ind w:left="426" w:hanging="426"/>
      </w:pPr>
      <w:r w:rsidRPr="002C02F6">
        <w:t>16.</w:t>
      </w:r>
      <w:r w:rsidRPr="002C02F6">
        <w:tab/>
        <w:t xml:space="preserve">Subasi A., Molah E., Almkallawi F. và cộng sự. (2017). Intelligent phishing website detection using random forest classifier. </w:t>
      </w:r>
      <w:r w:rsidRPr="002C02F6">
        <w:rPr>
          <w:i/>
          <w:iCs/>
        </w:rPr>
        <w:t>2017 International Conference on Electrical and Computing Technologies and Applications (ICECTA)</w:t>
      </w:r>
      <w:r w:rsidRPr="002C02F6">
        <w:t>, 1–5.</w:t>
      </w:r>
    </w:p>
    <w:p w:rsidR="002C02F6" w:rsidRPr="002C02F6" w:rsidRDefault="002C02F6" w:rsidP="006F5743">
      <w:pPr>
        <w:pStyle w:val="Bibliography"/>
        <w:tabs>
          <w:tab w:val="clear" w:pos="264"/>
          <w:tab w:val="left" w:pos="567"/>
        </w:tabs>
        <w:ind w:left="426" w:hanging="426"/>
      </w:pPr>
      <w:r w:rsidRPr="002C02F6">
        <w:t>17.</w:t>
      </w:r>
      <w:r w:rsidRPr="002C02F6">
        <w:tab/>
        <w:t xml:space="preserve">Lee J.L., Park D.H., và Lee C.H. (2015). Phishing Detection Methodology Using Web Sites Heuristic. </w:t>
      </w:r>
      <w:r w:rsidRPr="002C02F6">
        <w:rPr>
          <w:i/>
          <w:iCs/>
        </w:rPr>
        <w:t>KIPS Transactions on Computer and Communication Systems</w:t>
      </w:r>
      <w:r w:rsidRPr="002C02F6">
        <w:t xml:space="preserve">, </w:t>
      </w:r>
      <w:r w:rsidRPr="002C02F6">
        <w:rPr>
          <w:b/>
          <w:bCs/>
        </w:rPr>
        <w:t>4</w:t>
      </w:r>
      <w:r w:rsidRPr="002C02F6">
        <w:t>(</w:t>
      </w:r>
      <w:r w:rsidRPr="002C02F6">
        <w:rPr>
          <w:b/>
          <w:bCs/>
        </w:rPr>
        <w:t>10</w:t>
      </w:r>
      <w:r w:rsidRPr="002C02F6">
        <w:t>), 349–360.</w:t>
      </w:r>
    </w:p>
    <w:p w:rsidR="002C02F6" w:rsidRPr="002C02F6" w:rsidRDefault="002C02F6" w:rsidP="006F5743">
      <w:pPr>
        <w:pStyle w:val="Bibliography"/>
        <w:tabs>
          <w:tab w:val="clear" w:pos="264"/>
          <w:tab w:val="left" w:pos="567"/>
        </w:tabs>
        <w:ind w:left="426" w:hanging="426"/>
      </w:pPr>
      <w:r w:rsidRPr="002C02F6">
        <w:t>18.</w:t>
      </w:r>
      <w:r w:rsidRPr="002C02F6">
        <w:tab/>
        <w:t xml:space="preserve">Chiew K.L., Tan C.L., Wong K. và cộng sự. (2019). A new hybrid ensemble feature selection framework for machine learning-based phishing detection system. </w:t>
      </w:r>
      <w:r w:rsidRPr="002C02F6">
        <w:rPr>
          <w:i/>
          <w:iCs/>
        </w:rPr>
        <w:t>Information Sciences</w:t>
      </w:r>
      <w:r w:rsidRPr="002C02F6">
        <w:t xml:space="preserve">, </w:t>
      </w:r>
      <w:r w:rsidRPr="002C02F6">
        <w:rPr>
          <w:b/>
          <w:bCs/>
        </w:rPr>
        <w:t>484</w:t>
      </w:r>
      <w:r w:rsidRPr="002C02F6">
        <w:t>, 153–166.</w:t>
      </w:r>
    </w:p>
    <w:p w:rsidR="002C02F6" w:rsidRPr="002C02F6" w:rsidRDefault="002C02F6" w:rsidP="006F5743">
      <w:pPr>
        <w:pStyle w:val="Bibliography"/>
        <w:tabs>
          <w:tab w:val="clear" w:pos="264"/>
          <w:tab w:val="left" w:pos="567"/>
        </w:tabs>
        <w:ind w:left="426" w:hanging="426"/>
      </w:pPr>
      <w:r w:rsidRPr="002C02F6">
        <w:t>19.</w:t>
      </w:r>
      <w:r w:rsidRPr="002C02F6">
        <w:tab/>
        <w:t xml:space="preserve">Buber E., Diri B., và Sahingoz O.K. (2018). NLP Based Phishing Attack Detection from URLs. </w:t>
      </w:r>
      <w:r w:rsidRPr="002C02F6">
        <w:rPr>
          <w:i/>
          <w:iCs/>
        </w:rPr>
        <w:t>Intelligent Systems Design and Applications</w:t>
      </w:r>
      <w:r w:rsidRPr="002C02F6">
        <w:t>. Springer International Publishing, Cham, 608–618.</w:t>
      </w:r>
    </w:p>
    <w:p w:rsidR="002C02F6" w:rsidRPr="002C02F6" w:rsidRDefault="002C02F6" w:rsidP="006F5743">
      <w:pPr>
        <w:pStyle w:val="Bibliography"/>
        <w:tabs>
          <w:tab w:val="clear" w:pos="264"/>
          <w:tab w:val="left" w:pos="567"/>
        </w:tabs>
        <w:ind w:left="426" w:hanging="426"/>
      </w:pPr>
      <w:r w:rsidRPr="002C02F6">
        <w:t>20.</w:t>
      </w:r>
      <w:r w:rsidRPr="002C02F6">
        <w:tab/>
        <w:t xml:space="preserve">Weedon M., Tsaptsinos D., và Denholm-Price J. (2017). Random forest explorations for URL classification. </w:t>
      </w:r>
      <w:r w:rsidRPr="002C02F6">
        <w:rPr>
          <w:i/>
          <w:iCs/>
        </w:rPr>
        <w:t>2017 International Conference On Cyber Situational Awareness, Data Analytics And Assessment (Cyber SA)</w:t>
      </w:r>
      <w:r w:rsidRPr="002C02F6">
        <w:t>, London, United Kingdom, IEEE, 1–4.</w:t>
      </w:r>
    </w:p>
    <w:p w:rsidR="002C02F6" w:rsidRPr="002C02F6" w:rsidRDefault="002C02F6" w:rsidP="006F5743">
      <w:pPr>
        <w:pStyle w:val="Bibliography"/>
        <w:tabs>
          <w:tab w:val="clear" w:pos="264"/>
          <w:tab w:val="left" w:pos="567"/>
        </w:tabs>
        <w:ind w:left="426" w:hanging="426"/>
      </w:pPr>
      <w:r w:rsidRPr="002C02F6">
        <w:t>21.</w:t>
      </w:r>
      <w:r w:rsidRPr="002C02F6">
        <w:tab/>
        <w:t>Islam M. và Chowdhury N.K. (2016). Phishing Websites Detection Using Machine Learning Based Classification Techniques. 4.</w:t>
      </w:r>
    </w:p>
    <w:p w:rsidR="002C02F6" w:rsidRPr="002C02F6" w:rsidRDefault="002C02F6" w:rsidP="006F5743">
      <w:pPr>
        <w:pStyle w:val="Bibliography"/>
        <w:tabs>
          <w:tab w:val="clear" w:pos="264"/>
          <w:tab w:val="left" w:pos="567"/>
        </w:tabs>
        <w:ind w:left="426" w:hanging="426"/>
      </w:pPr>
      <w:r w:rsidRPr="002C02F6">
        <w:t>22.</w:t>
      </w:r>
      <w:r w:rsidRPr="002C02F6">
        <w:tab/>
        <w:t xml:space="preserve">Smadi S., Aslam N., Zhang L. và cộng sự. (2015). Detection of phishing emails using data mining algorithms. </w:t>
      </w:r>
      <w:r w:rsidRPr="002C02F6">
        <w:rPr>
          <w:i/>
          <w:iCs/>
        </w:rPr>
        <w:t>2015 9th International Conference on Software, Knowledge, Information Management and Applications (SKIMA)</w:t>
      </w:r>
      <w:r w:rsidRPr="002C02F6">
        <w:t>, Kathmandu, Nepal, IEEE, 1–8.</w:t>
      </w:r>
    </w:p>
    <w:p w:rsidR="002C02F6" w:rsidRPr="002C02F6" w:rsidRDefault="002C02F6" w:rsidP="006F5743">
      <w:pPr>
        <w:pStyle w:val="Bibliography"/>
        <w:tabs>
          <w:tab w:val="clear" w:pos="264"/>
          <w:tab w:val="left" w:pos="567"/>
        </w:tabs>
        <w:ind w:left="426" w:hanging="426"/>
      </w:pPr>
      <w:r w:rsidRPr="002C02F6">
        <w:t>23.</w:t>
      </w:r>
      <w:r w:rsidRPr="002C02F6">
        <w:tab/>
        <w:t>Kazi R. (2016). Evaluation of Machine Learning Classifiers for Phishing Detection. .</w:t>
      </w:r>
    </w:p>
    <w:p w:rsidR="002C02F6" w:rsidRPr="002C02F6" w:rsidRDefault="002C02F6" w:rsidP="006F5743">
      <w:pPr>
        <w:pStyle w:val="Bibliography"/>
        <w:tabs>
          <w:tab w:val="clear" w:pos="264"/>
          <w:tab w:val="left" w:pos="567"/>
        </w:tabs>
        <w:ind w:left="426" w:hanging="426"/>
      </w:pPr>
      <w:r w:rsidRPr="002C02F6">
        <w:t>24.</w:t>
      </w:r>
      <w:r w:rsidRPr="002C02F6">
        <w:tab/>
        <w:t xml:space="preserve">Yaokai Y. (2019), </w:t>
      </w:r>
      <w:r w:rsidRPr="002C02F6">
        <w:rPr>
          <w:i/>
          <w:iCs/>
        </w:rPr>
        <w:t>Effective Phishing Detection Using Machine Learning Approach</w:t>
      </w:r>
      <w:r w:rsidRPr="002C02F6">
        <w:t>, Case Western Reserve University.</w:t>
      </w:r>
    </w:p>
    <w:p w:rsidR="002C02F6" w:rsidRPr="002C02F6" w:rsidRDefault="002C02F6" w:rsidP="006F5743">
      <w:pPr>
        <w:pStyle w:val="Bibliography"/>
        <w:tabs>
          <w:tab w:val="clear" w:pos="264"/>
          <w:tab w:val="left" w:pos="567"/>
        </w:tabs>
        <w:ind w:left="426" w:hanging="426"/>
      </w:pPr>
      <w:r w:rsidRPr="002C02F6">
        <w:t>25.</w:t>
      </w:r>
      <w:r w:rsidRPr="002C02F6">
        <w:tab/>
        <w:t xml:space="preserve">Zakariah M. (2014). Classification of large datasets using Random Forest Algorithm in various applications: Survey. </w:t>
      </w:r>
      <w:r w:rsidRPr="002C02F6">
        <w:rPr>
          <w:b/>
          <w:bCs/>
        </w:rPr>
        <w:t>4</w:t>
      </w:r>
      <w:r w:rsidRPr="002C02F6">
        <w:t>(</w:t>
      </w:r>
      <w:r w:rsidRPr="002C02F6">
        <w:rPr>
          <w:b/>
          <w:bCs/>
        </w:rPr>
        <w:t>3</w:t>
      </w:r>
      <w:r w:rsidRPr="002C02F6">
        <w:t>), 11.</w:t>
      </w:r>
    </w:p>
    <w:p w:rsidR="002C02F6" w:rsidRPr="002C02F6" w:rsidRDefault="002C02F6" w:rsidP="006F5743">
      <w:pPr>
        <w:pStyle w:val="Bibliography"/>
        <w:tabs>
          <w:tab w:val="clear" w:pos="264"/>
          <w:tab w:val="left" w:pos="567"/>
        </w:tabs>
        <w:ind w:left="426" w:hanging="426"/>
      </w:pPr>
      <w:r w:rsidRPr="002C02F6">
        <w:t>26.</w:t>
      </w:r>
      <w:r w:rsidRPr="002C02F6">
        <w:tab/>
        <w:t>Kumar Nepali R. và Wang Y. (2016). You Look Suspicious!! : Leveraging Visible Attributes to Classify Malicious Short URLs on Twitter. &lt;https://ieeexplore.ieee.org/abstract/document/7427515&gt;.</w:t>
      </w:r>
    </w:p>
    <w:p w:rsidR="002C02F6" w:rsidRPr="002C02F6" w:rsidRDefault="002C02F6" w:rsidP="006F5743">
      <w:pPr>
        <w:pStyle w:val="Bibliography"/>
        <w:tabs>
          <w:tab w:val="clear" w:pos="264"/>
          <w:tab w:val="left" w:pos="567"/>
        </w:tabs>
        <w:ind w:left="426" w:hanging="426"/>
      </w:pPr>
      <w:r w:rsidRPr="002C02F6">
        <w:t>27.</w:t>
      </w:r>
      <w:r w:rsidRPr="002C02F6">
        <w:tab/>
        <w:t xml:space="preserve">Hodžić A. và Kevrić J. (2016). COMPARISON OF MACHINE LEARNING TECHNIQUES IN PHISHING WEBSITE CLASSIFICATION. </w:t>
      </w:r>
      <w:r w:rsidRPr="002C02F6">
        <w:rPr>
          <w:i/>
          <w:iCs/>
        </w:rPr>
        <w:t>Regional Economic Development</w:t>
      </w:r>
      <w:r w:rsidRPr="002C02F6">
        <w:t>, 8.</w:t>
      </w:r>
    </w:p>
    <w:p w:rsidR="002C02F6" w:rsidRPr="002C02F6" w:rsidRDefault="002C02F6" w:rsidP="006F5743">
      <w:pPr>
        <w:pStyle w:val="Bibliography"/>
        <w:tabs>
          <w:tab w:val="clear" w:pos="264"/>
          <w:tab w:val="left" w:pos="567"/>
        </w:tabs>
        <w:ind w:left="426" w:hanging="426"/>
      </w:pPr>
      <w:r w:rsidRPr="002C02F6">
        <w:t>28.</w:t>
      </w:r>
      <w:r w:rsidRPr="002C02F6">
        <w:tab/>
        <w:t xml:space="preserve">Yasin A. và Abuhasan A. (2016). An Intelligent Classification Model for Phishing Email Detection. </w:t>
      </w:r>
      <w:r w:rsidRPr="002C02F6">
        <w:rPr>
          <w:i/>
          <w:iCs/>
        </w:rPr>
        <w:t>International Journal of Network Security &amp; Its Applications</w:t>
      </w:r>
      <w:r w:rsidRPr="002C02F6">
        <w:t xml:space="preserve">, </w:t>
      </w:r>
      <w:r w:rsidRPr="002C02F6">
        <w:rPr>
          <w:b/>
          <w:bCs/>
        </w:rPr>
        <w:t>8</w:t>
      </w:r>
      <w:r w:rsidRPr="002C02F6">
        <w:t>(</w:t>
      </w:r>
      <w:r w:rsidRPr="002C02F6">
        <w:rPr>
          <w:b/>
          <w:bCs/>
        </w:rPr>
        <w:t>4</w:t>
      </w:r>
      <w:r w:rsidRPr="002C02F6">
        <w:t>), 55–72.</w:t>
      </w:r>
    </w:p>
    <w:p w:rsidR="002C02F6" w:rsidRPr="002C02F6" w:rsidRDefault="002C02F6" w:rsidP="006F5743">
      <w:pPr>
        <w:pStyle w:val="Bibliography"/>
        <w:tabs>
          <w:tab w:val="clear" w:pos="264"/>
          <w:tab w:val="left" w:pos="567"/>
        </w:tabs>
        <w:ind w:left="426" w:hanging="426"/>
      </w:pPr>
      <w:r w:rsidRPr="002C02F6">
        <w:t>29.</w:t>
      </w:r>
      <w:r w:rsidRPr="002C02F6">
        <w:tab/>
        <w:t>Akinyelu A. A. và Adewumi O. A. (2014). Classification of Phishing Email Using Random Forest Machine Learning Technique. Journal of Applied Mathematics, 2014, 1–6 | 10.1155/2014/425731. &lt;http://sci-hub.tw/https://www.hindawi.com/journals/jam/2014/425731/abs/&gt;, accessed: 01/03/2019.</w:t>
      </w:r>
    </w:p>
    <w:p w:rsidR="00D04288" w:rsidRDefault="002C02F6" w:rsidP="006F5743">
      <w:pPr>
        <w:tabs>
          <w:tab w:val="left" w:pos="567"/>
        </w:tabs>
        <w:ind w:left="426" w:hanging="426"/>
      </w:pPr>
      <w:r>
        <w:fldChar w:fldCharType="end"/>
      </w:r>
    </w:p>
    <w:p w:rsidR="006376E0" w:rsidRDefault="00D04288" w:rsidP="00D04288">
      <w:pPr>
        <w:jc w:val="center"/>
        <w:rPr>
          <w:b/>
          <w:sz w:val="28"/>
          <w:szCs w:val="28"/>
        </w:rPr>
      </w:pPr>
      <w:r w:rsidRPr="00D04288">
        <w:rPr>
          <w:b/>
          <w:sz w:val="28"/>
          <w:szCs w:val="28"/>
        </w:rPr>
        <w:lastRenderedPageBreak/>
        <w:t>KẾT QUẢ KIỂM TRA ĐẠO VĂN</w:t>
      </w:r>
    </w:p>
    <w:p w:rsidR="009A7B18" w:rsidRDefault="009A7B18" w:rsidP="00D04288">
      <w:pPr>
        <w:jc w:val="center"/>
        <w:rPr>
          <w:b/>
          <w:sz w:val="28"/>
          <w:szCs w:val="28"/>
        </w:rPr>
      </w:pPr>
    </w:p>
    <w:p w:rsidR="009A7B18" w:rsidRDefault="0000767B" w:rsidP="00D04288">
      <w:pPr>
        <w:jc w:val="center"/>
        <w:rPr>
          <w:b/>
          <w:sz w:val="28"/>
          <w:szCs w:val="28"/>
        </w:rPr>
      </w:pPr>
      <w:r>
        <w:rPr>
          <w:b/>
          <w:noProof/>
          <w:sz w:val="28"/>
          <w:szCs w:val="28"/>
        </w:rPr>
        <w:drawing>
          <wp:inline distT="0" distB="0" distL="0" distR="0">
            <wp:extent cx="3609754" cy="5156791"/>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22992" cy="5175702"/>
                    </a:xfrm>
                    <a:prstGeom prst="rect">
                      <a:avLst/>
                    </a:prstGeom>
                    <a:noFill/>
                    <a:ln>
                      <a:noFill/>
                    </a:ln>
                  </pic:spPr>
                </pic:pic>
              </a:graphicData>
            </a:graphic>
          </wp:inline>
        </w:drawing>
      </w:r>
    </w:p>
    <w:p w:rsidR="009A7B18" w:rsidRDefault="009A7B18" w:rsidP="00D04288">
      <w:pPr>
        <w:jc w:val="center"/>
        <w:rPr>
          <w:b/>
          <w:sz w:val="28"/>
          <w:szCs w:val="28"/>
        </w:rPr>
      </w:pPr>
    </w:p>
    <w:p w:rsidR="009A7B18" w:rsidRDefault="009A7B18" w:rsidP="00D04288">
      <w:pPr>
        <w:jc w:val="center"/>
        <w:rPr>
          <w:b/>
          <w:sz w:val="28"/>
          <w:szCs w:val="28"/>
        </w:rPr>
      </w:pPr>
    </w:p>
    <w:p w:rsidR="009A7B18" w:rsidRDefault="009A7B18">
      <w:pPr>
        <w:rPr>
          <w:b/>
          <w:sz w:val="28"/>
          <w:szCs w:val="28"/>
        </w:rPr>
      </w:pPr>
      <w:r>
        <w:rPr>
          <w:b/>
          <w:sz w:val="28"/>
          <w:szCs w:val="28"/>
        </w:rPr>
        <w:br w:type="page"/>
      </w:r>
    </w:p>
    <w:p w:rsidR="009A7B18" w:rsidRDefault="009A7B18" w:rsidP="00D04288">
      <w:pPr>
        <w:jc w:val="center"/>
        <w:rPr>
          <w:b/>
          <w:sz w:val="28"/>
          <w:szCs w:val="28"/>
        </w:rPr>
      </w:pPr>
      <w:r>
        <w:rPr>
          <w:b/>
          <w:sz w:val="28"/>
          <w:szCs w:val="28"/>
        </w:rPr>
        <w:lastRenderedPageBreak/>
        <w:t>KẾT QUẢ KIỂM TRA LỖI CHÍNH TẢ</w:t>
      </w:r>
      <w:r w:rsidR="00CD54FD">
        <w:rPr>
          <w:b/>
          <w:sz w:val="28"/>
          <w:szCs w:val="28"/>
        </w:rPr>
        <w:t xml:space="preserve"> </w:t>
      </w:r>
      <w:r w:rsidR="00CD54FD">
        <w:rPr>
          <w:rStyle w:val="FootnoteReference"/>
          <w:b/>
          <w:sz w:val="28"/>
          <w:szCs w:val="28"/>
        </w:rPr>
        <w:footnoteReference w:id="2"/>
      </w:r>
    </w:p>
    <w:p w:rsidR="009A7B18" w:rsidRDefault="002C6909" w:rsidP="002C6909">
      <w:pPr>
        <w:ind w:left="993" w:hanging="426"/>
        <w:jc w:val="center"/>
        <w:rPr>
          <w:b/>
          <w:noProof/>
          <w:sz w:val="28"/>
          <w:szCs w:val="28"/>
        </w:rPr>
      </w:pPr>
      <w:r>
        <w:rPr>
          <w:noProof/>
        </w:rPr>
        <w:drawing>
          <wp:inline distT="0" distB="0" distL="0" distR="0" wp14:anchorId="7E2E3866" wp14:editId="3C50E8DE">
            <wp:extent cx="4902729" cy="6331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30334" t="10585" r="31781" b="2385"/>
                    <a:stretch/>
                  </pic:blipFill>
                  <pic:spPr bwMode="auto">
                    <a:xfrm>
                      <a:off x="0" y="0"/>
                      <a:ext cx="4924993" cy="6360278"/>
                    </a:xfrm>
                    <a:prstGeom prst="rect">
                      <a:avLst/>
                    </a:prstGeom>
                    <a:ln>
                      <a:noFill/>
                    </a:ln>
                    <a:extLst>
                      <a:ext uri="{53640926-AAD7-44D8-BBD7-CCE9431645EC}">
                        <a14:shadowObscured xmlns:a14="http://schemas.microsoft.com/office/drawing/2010/main"/>
                      </a:ext>
                    </a:extLst>
                  </pic:spPr>
                </pic:pic>
              </a:graphicData>
            </a:graphic>
          </wp:inline>
        </w:drawing>
      </w:r>
      <w:r w:rsidR="003C4BBC">
        <w:rPr>
          <w:b/>
          <w:noProof/>
          <w:sz w:val="28"/>
          <w:szCs w:val="28"/>
        </w:rPr>
        <w:tab/>
      </w:r>
    </w:p>
    <w:p w:rsidR="00CD54FD" w:rsidRPr="00D04288" w:rsidRDefault="00CD54FD" w:rsidP="00D04288">
      <w:pPr>
        <w:jc w:val="center"/>
        <w:rPr>
          <w:b/>
          <w:sz w:val="28"/>
          <w:szCs w:val="28"/>
        </w:rPr>
      </w:pPr>
    </w:p>
    <w:sectPr w:rsidR="00CD54FD" w:rsidRPr="00D04288">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4D5F" w:rsidRDefault="00DA4D5F" w:rsidP="00A700BD">
      <w:pPr>
        <w:spacing w:before="0" w:after="0" w:line="240" w:lineRule="auto"/>
      </w:pPr>
      <w:r>
        <w:separator/>
      </w:r>
    </w:p>
  </w:endnote>
  <w:endnote w:type="continuationSeparator" w:id="0">
    <w:p w:rsidR="00DA4D5F" w:rsidRDefault="00DA4D5F" w:rsidP="00A700B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7435560"/>
      <w:docPartObj>
        <w:docPartGallery w:val="Page Numbers (Bottom of Page)"/>
        <w:docPartUnique/>
      </w:docPartObj>
    </w:sdtPr>
    <w:sdtEndPr>
      <w:rPr>
        <w:noProof/>
      </w:rPr>
    </w:sdtEndPr>
    <w:sdtContent>
      <w:p w:rsidR="00BA78CC" w:rsidRDefault="00BA78CC">
        <w:pPr>
          <w:pStyle w:val="Footer"/>
          <w:jc w:val="center"/>
        </w:pPr>
        <w:r>
          <w:fldChar w:fldCharType="begin"/>
        </w:r>
        <w:r>
          <w:instrText xml:space="preserve"> PAGE   \* MERGEFORMAT </w:instrText>
        </w:r>
        <w:r>
          <w:fldChar w:fldCharType="separate"/>
        </w:r>
        <w:r w:rsidR="002C6909">
          <w:rPr>
            <w:noProof/>
          </w:rPr>
          <w:t>V</w:t>
        </w:r>
        <w:r>
          <w:rPr>
            <w:noProof/>
          </w:rPr>
          <w:fldChar w:fldCharType="end"/>
        </w:r>
      </w:p>
    </w:sdtContent>
  </w:sdt>
  <w:p w:rsidR="00BA78CC" w:rsidRDefault="00BA78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2120052"/>
      <w:docPartObj>
        <w:docPartGallery w:val="Page Numbers (Bottom of Page)"/>
        <w:docPartUnique/>
      </w:docPartObj>
    </w:sdtPr>
    <w:sdtEndPr>
      <w:rPr>
        <w:noProof/>
      </w:rPr>
    </w:sdtEndPr>
    <w:sdtContent>
      <w:p w:rsidR="00BA78CC" w:rsidRDefault="00BA78CC">
        <w:pPr>
          <w:pStyle w:val="Footer"/>
          <w:jc w:val="center"/>
        </w:pPr>
        <w:r>
          <w:fldChar w:fldCharType="begin"/>
        </w:r>
        <w:r>
          <w:instrText xml:space="preserve"> PAGE   \* MERGEFORMAT </w:instrText>
        </w:r>
        <w:r>
          <w:fldChar w:fldCharType="separate"/>
        </w:r>
        <w:r w:rsidR="002C6909">
          <w:rPr>
            <w:noProof/>
          </w:rPr>
          <w:t>VIII</w:t>
        </w:r>
        <w:r>
          <w:rPr>
            <w:noProof/>
          </w:rPr>
          <w:fldChar w:fldCharType="end"/>
        </w:r>
      </w:p>
    </w:sdtContent>
  </w:sdt>
  <w:p w:rsidR="00BA78CC" w:rsidRDefault="00BA78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4844953"/>
      <w:docPartObj>
        <w:docPartGallery w:val="Page Numbers (Bottom of Page)"/>
        <w:docPartUnique/>
      </w:docPartObj>
    </w:sdtPr>
    <w:sdtEndPr>
      <w:rPr>
        <w:noProof/>
      </w:rPr>
    </w:sdtEndPr>
    <w:sdtContent>
      <w:p w:rsidR="00BA78CC" w:rsidRDefault="00BA78CC">
        <w:pPr>
          <w:pStyle w:val="Footer"/>
          <w:jc w:val="center"/>
        </w:pPr>
        <w:r>
          <w:fldChar w:fldCharType="begin"/>
        </w:r>
        <w:r>
          <w:instrText xml:space="preserve"> PAGE   \* MERGEFORMAT </w:instrText>
        </w:r>
        <w:r>
          <w:fldChar w:fldCharType="separate"/>
        </w:r>
        <w:r w:rsidR="002C6909">
          <w:rPr>
            <w:noProof/>
          </w:rPr>
          <w:t>X</w:t>
        </w:r>
        <w:r>
          <w:rPr>
            <w:noProof/>
          </w:rPr>
          <w:fldChar w:fldCharType="end"/>
        </w:r>
      </w:p>
    </w:sdtContent>
  </w:sdt>
  <w:p w:rsidR="00BA78CC" w:rsidRDefault="00BA78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9507626"/>
      <w:docPartObj>
        <w:docPartGallery w:val="Page Numbers (Bottom of Page)"/>
        <w:docPartUnique/>
      </w:docPartObj>
    </w:sdtPr>
    <w:sdtEndPr>
      <w:rPr>
        <w:noProof/>
      </w:rPr>
    </w:sdtEndPr>
    <w:sdtContent>
      <w:p w:rsidR="00BA78CC" w:rsidRDefault="00BA78CC">
        <w:pPr>
          <w:pStyle w:val="Footer"/>
          <w:jc w:val="center"/>
        </w:pPr>
        <w:r>
          <w:fldChar w:fldCharType="begin"/>
        </w:r>
        <w:r>
          <w:instrText xml:space="preserve"> PAGE   \* MERGEFORMAT </w:instrText>
        </w:r>
        <w:r>
          <w:fldChar w:fldCharType="separate"/>
        </w:r>
        <w:r w:rsidR="002C6909">
          <w:rPr>
            <w:noProof/>
          </w:rPr>
          <w:t>50</w:t>
        </w:r>
        <w:r>
          <w:rPr>
            <w:noProof/>
          </w:rPr>
          <w:fldChar w:fldCharType="end"/>
        </w:r>
      </w:p>
    </w:sdtContent>
  </w:sdt>
  <w:p w:rsidR="00BA78CC" w:rsidRDefault="00BA78C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253470"/>
      <w:docPartObj>
        <w:docPartGallery w:val="Page Numbers (Bottom of Page)"/>
        <w:docPartUnique/>
      </w:docPartObj>
    </w:sdtPr>
    <w:sdtEndPr>
      <w:rPr>
        <w:noProof/>
      </w:rPr>
    </w:sdtEndPr>
    <w:sdtContent>
      <w:p w:rsidR="00B21C50" w:rsidRDefault="00B21C50">
        <w:pPr>
          <w:pStyle w:val="Footer"/>
          <w:jc w:val="center"/>
        </w:pPr>
        <w:r>
          <w:fldChar w:fldCharType="begin"/>
        </w:r>
        <w:r>
          <w:instrText xml:space="preserve"> PAGE   \* MERGEFORMAT </w:instrText>
        </w:r>
        <w:r>
          <w:fldChar w:fldCharType="separate"/>
        </w:r>
        <w:r w:rsidR="002C6909">
          <w:rPr>
            <w:noProof/>
          </w:rPr>
          <w:t>54</w:t>
        </w:r>
        <w:r>
          <w:rPr>
            <w:noProof/>
          </w:rPr>
          <w:fldChar w:fldCharType="end"/>
        </w:r>
      </w:p>
    </w:sdtContent>
  </w:sdt>
  <w:p w:rsidR="00B21C50" w:rsidRDefault="00B21C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4D5F" w:rsidRDefault="00DA4D5F" w:rsidP="00A700BD">
      <w:pPr>
        <w:spacing w:before="0" w:after="0" w:line="240" w:lineRule="auto"/>
      </w:pPr>
      <w:r>
        <w:separator/>
      </w:r>
    </w:p>
  </w:footnote>
  <w:footnote w:type="continuationSeparator" w:id="0">
    <w:p w:rsidR="00DA4D5F" w:rsidRDefault="00DA4D5F" w:rsidP="00A700BD">
      <w:pPr>
        <w:spacing w:before="0" w:after="0" w:line="240" w:lineRule="auto"/>
      </w:pPr>
      <w:r>
        <w:continuationSeparator/>
      </w:r>
    </w:p>
  </w:footnote>
  <w:footnote w:id="1">
    <w:p w:rsidR="00BA78CC" w:rsidRDefault="00BA78CC">
      <w:pPr>
        <w:pStyle w:val="FootnoteText"/>
      </w:pPr>
      <w:r>
        <w:rPr>
          <w:rStyle w:val="FootnoteReference"/>
        </w:rPr>
        <w:t>1</w:t>
      </w:r>
      <w:r>
        <w:t xml:space="preserve"> </w:t>
      </w:r>
      <w:r w:rsidR="001F7FA6">
        <w:t>Nguồn</w:t>
      </w:r>
      <w:r>
        <w:t xml:space="preserve">: </w:t>
      </w:r>
      <w:r w:rsidRPr="004C478D">
        <w:t>https://archive.ics.uci.edu/ml/datasets/Phishing+Websites#</w:t>
      </w:r>
      <w:r w:rsidRPr="00496F72">
        <w:t>.</w:t>
      </w:r>
    </w:p>
  </w:footnote>
  <w:footnote w:id="2">
    <w:p w:rsidR="00BA78CC" w:rsidRDefault="00BA78CC">
      <w:pPr>
        <w:pStyle w:val="FootnoteText"/>
      </w:pPr>
      <w:r>
        <w:rPr>
          <w:rStyle w:val="FootnoteReference"/>
        </w:rPr>
        <w:footnoteRef/>
      </w:r>
      <w:r>
        <w:t xml:space="preserve"> </w:t>
      </w:r>
      <w:r w:rsidR="001F7FA6">
        <w:t>Nguồn</w:t>
      </w:r>
      <w:r>
        <w:t xml:space="preserve">: </w:t>
      </w:r>
      <w:r w:rsidR="002C6909" w:rsidRPr="002C6909">
        <w:t>http://doit.uet.vnu.edu.vn/documents/kltn-lythanhtung-3/report/reportkltn-lythanhtung.docx.pdf</w:t>
      </w:r>
      <w:bookmarkStart w:id="213" w:name="_GoBack"/>
      <w:bookmarkEnd w:id="213"/>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1340F"/>
    <w:multiLevelType w:val="multilevel"/>
    <w:tmpl w:val="DA76A224"/>
    <w:lvl w:ilvl="0">
      <w:start w:val="1"/>
      <w:numFmt w:val="decimal"/>
      <w:lvlText w:val="%1."/>
      <w:lvlJc w:val="left"/>
      <w:pPr>
        <w:ind w:left="540" w:hanging="540"/>
      </w:pPr>
      <w:rPr>
        <w:rFonts w:hint="default"/>
      </w:rPr>
    </w:lvl>
    <w:lvl w:ilvl="1">
      <w:start w:val="4"/>
      <w:numFmt w:val="decimal"/>
      <w:lvlText w:val="%1.%2."/>
      <w:lvlJc w:val="left"/>
      <w:pPr>
        <w:ind w:left="1390" w:hanging="540"/>
      </w:pPr>
      <w:rPr>
        <w:rFonts w:hint="default"/>
      </w:rPr>
    </w:lvl>
    <w:lvl w:ilvl="2">
      <w:start w:val="3"/>
      <w:numFmt w:val="decimal"/>
      <w:lvlText w:val="%1.%2.%3."/>
      <w:lvlJc w:val="left"/>
      <w:pPr>
        <w:ind w:left="2420" w:hanging="720"/>
      </w:pPr>
      <w:rPr>
        <w:rFonts w:hint="default"/>
      </w:rPr>
    </w:lvl>
    <w:lvl w:ilvl="3">
      <w:start w:val="1"/>
      <w:numFmt w:val="decimal"/>
      <w:lvlText w:val="%1.%2.%3.%4."/>
      <w:lvlJc w:val="left"/>
      <w:pPr>
        <w:ind w:left="3270" w:hanging="720"/>
      </w:pPr>
      <w:rPr>
        <w:rFonts w:hint="default"/>
      </w:rPr>
    </w:lvl>
    <w:lvl w:ilvl="4">
      <w:start w:val="1"/>
      <w:numFmt w:val="decimal"/>
      <w:lvlText w:val="%1.%2.%3.%4.%5."/>
      <w:lvlJc w:val="left"/>
      <w:pPr>
        <w:ind w:left="4480" w:hanging="1080"/>
      </w:pPr>
      <w:rPr>
        <w:rFonts w:hint="default"/>
      </w:rPr>
    </w:lvl>
    <w:lvl w:ilvl="5">
      <w:start w:val="1"/>
      <w:numFmt w:val="decimal"/>
      <w:lvlText w:val="%1.%2.%3.%4.%5.%6."/>
      <w:lvlJc w:val="left"/>
      <w:pPr>
        <w:ind w:left="5330" w:hanging="1080"/>
      </w:pPr>
      <w:rPr>
        <w:rFonts w:hint="default"/>
      </w:rPr>
    </w:lvl>
    <w:lvl w:ilvl="6">
      <w:start w:val="1"/>
      <w:numFmt w:val="decimal"/>
      <w:lvlText w:val="%1.%2.%3.%4.%5.%6.%7."/>
      <w:lvlJc w:val="left"/>
      <w:pPr>
        <w:ind w:left="6540" w:hanging="1440"/>
      </w:pPr>
      <w:rPr>
        <w:rFonts w:hint="default"/>
      </w:rPr>
    </w:lvl>
    <w:lvl w:ilvl="7">
      <w:start w:val="1"/>
      <w:numFmt w:val="decimal"/>
      <w:lvlText w:val="%1.%2.%3.%4.%5.%6.%7.%8."/>
      <w:lvlJc w:val="left"/>
      <w:pPr>
        <w:ind w:left="7390" w:hanging="1440"/>
      </w:pPr>
      <w:rPr>
        <w:rFonts w:hint="default"/>
      </w:rPr>
    </w:lvl>
    <w:lvl w:ilvl="8">
      <w:start w:val="1"/>
      <w:numFmt w:val="decimal"/>
      <w:lvlText w:val="%1.%2.%3.%4.%5.%6.%7.%8.%9."/>
      <w:lvlJc w:val="left"/>
      <w:pPr>
        <w:ind w:left="8600" w:hanging="1800"/>
      </w:pPr>
      <w:rPr>
        <w:rFonts w:hint="default"/>
      </w:rPr>
    </w:lvl>
  </w:abstractNum>
  <w:abstractNum w:abstractNumId="1">
    <w:nsid w:val="0B12510E"/>
    <w:multiLevelType w:val="multilevel"/>
    <w:tmpl w:val="49162FC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0B125C16"/>
    <w:multiLevelType w:val="hybridMultilevel"/>
    <w:tmpl w:val="B530680C"/>
    <w:lvl w:ilvl="0" w:tplc="1A5EF754">
      <w:start w:val="1"/>
      <w:numFmt w:val="lowerRoman"/>
      <w:lvlText w:val="(%1)"/>
      <w:lvlJc w:val="left"/>
      <w:pPr>
        <w:ind w:left="1077" w:hanging="360"/>
      </w:pPr>
      <w:rPr>
        <w:rFonts w:ascii="Times New Roman" w:eastAsiaTheme="minorHAnsi" w:hAnsi="Times New Roman" w:cs="Times New Roman"/>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nsid w:val="0B7375B3"/>
    <w:multiLevelType w:val="multilevel"/>
    <w:tmpl w:val="6EC4C1DA"/>
    <w:lvl w:ilvl="0">
      <w:start w:val="1"/>
      <w:numFmt w:val="decimal"/>
      <w:lvlText w:val="%1."/>
      <w:lvlJc w:val="left"/>
      <w:pPr>
        <w:ind w:left="717" w:hanging="360"/>
      </w:pPr>
      <w:rPr>
        <w:rFonts w:hint="default"/>
      </w:rPr>
    </w:lvl>
    <w:lvl w:ilvl="1">
      <w:start w:val="1"/>
      <w:numFmt w:val="decimal"/>
      <w:isLgl/>
      <w:lvlText w:val="%1.%2."/>
      <w:lvlJc w:val="left"/>
      <w:pPr>
        <w:ind w:left="1797" w:hanging="360"/>
      </w:pPr>
      <w:rPr>
        <w:rFonts w:hint="default"/>
      </w:rPr>
    </w:lvl>
    <w:lvl w:ilvl="2">
      <w:start w:val="1"/>
      <w:numFmt w:val="decimal"/>
      <w:isLgl/>
      <w:lvlText w:val="%1.%2.%3."/>
      <w:lvlJc w:val="left"/>
      <w:pPr>
        <w:ind w:left="3237" w:hanging="720"/>
      </w:pPr>
      <w:rPr>
        <w:rFonts w:hint="default"/>
      </w:rPr>
    </w:lvl>
    <w:lvl w:ilvl="3">
      <w:start w:val="1"/>
      <w:numFmt w:val="decimal"/>
      <w:isLgl/>
      <w:lvlText w:val="%1.%2.%3.%4."/>
      <w:lvlJc w:val="left"/>
      <w:pPr>
        <w:ind w:left="4317" w:hanging="720"/>
      </w:pPr>
      <w:rPr>
        <w:rFonts w:hint="default"/>
      </w:rPr>
    </w:lvl>
    <w:lvl w:ilvl="4">
      <w:start w:val="1"/>
      <w:numFmt w:val="decimal"/>
      <w:isLgl/>
      <w:lvlText w:val="%1.%2.%3.%4.%5."/>
      <w:lvlJc w:val="left"/>
      <w:pPr>
        <w:ind w:left="5757" w:hanging="1080"/>
      </w:pPr>
      <w:rPr>
        <w:rFonts w:hint="default"/>
      </w:rPr>
    </w:lvl>
    <w:lvl w:ilvl="5">
      <w:start w:val="1"/>
      <w:numFmt w:val="decimal"/>
      <w:isLgl/>
      <w:lvlText w:val="%1.%2.%3.%4.%5.%6."/>
      <w:lvlJc w:val="left"/>
      <w:pPr>
        <w:ind w:left="6837" w:hanging="1080"/>
      </w:pPr>
      <w:rPr>
        <w:rFonts w:hint="default"/>
      </w:rPr>
    </w:lvl>
    <w:lvl w:ilvl="6">
      <w:start w:val="1"/>
      <w:numFmt w:val="decimal"/>
      <w:isLgl/>
      <w:lvlText w:val="%1.%2.%3.%4.%5.%6.%7."/>
      <w:lvlJc w:val="left"/>
      <w:pPr>
        <w:ind w:left="8277" w:hanging="1440"/>
      </w:pPr>
      <w:rPr>
        <w:rFonts w:hint="default"/>
      </w:rPr>
    </w:lvl>
    <w:lvl w:ilvl="7">
      <w:start w:val="1"/>
      <w:numFmt w:val="decimal"/>
      <w:isLgl/>
      <w:lvlText w:val="%1.%2.%3.%4.%5.%6.%7.%8."/>
      <w:lvlJc w:val="left"/>
      <w:pPr>
        <w:ind w:left="9357" w:hanging="1440"/>
      </w:pPr>
      <w:rPr>
        <w:rFonts w:hint="default"/>
      </w:rPr>
    </w:lvl>
    <w:lvl w:ilvl="8">
      <w:start w:val="1"/>
      <w:numFmt w:val="decimal"/>
      <w:isLgl/>
      <w:lvlText w:val="%1.%2.%3.%4.%5.%6.%7.%8.%9."/>
      <w:lvlJc w:val="left"/>
      <w:pPr>
        <w:ind w:left="10797" w:hanging="1800"/>
      </w:pPr>
      <w:rPr>
        <w:rFonts w:hint="default"/>
      </w:rPr>
    </w:lvl>
  </w:abstractNum>
  <w:abstractNum w:abstractNumId="4">
    <w:nsid w:val="19C24D51"/>
    <w:multiLevelType w:val="hybridMultilevel"/>
    <w:tmpl w:val="2C9CC08A"/>
    <w:lvl w:ilvl="0" w:tplc="71B479C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
    <w:nsid w:val="1C146977"/>
    <w:multiLevelType w:val="hybridMultilevel"/>
    <w:tmpl w:val="AD98193C"/>
    <w:lvl w:ilvl="0" w:tplc="B49C5600">
      <w:start w:val="3"/>
      <w:numFmt w:val="bullet"/>
      <w:lvlText w:val="-"/>
      <w:lvlJc w:val="left"/>
      <w:pPr>
        <w:ind w:left="2203" w:hanging="360"/>
      </w:pPr>
      <w:rPr>
        <w:rFonts w:ascii="Times New Roman" w:eastAsia="Times New Roman" w:hAnsi="Times New Roman" w:cs="Times New Roman" w:hint="default"/>
      </w:rPr>
    </w:lvl>
    <w:lvl w:ilvl="1" w:tplc="04090003" w:tentative="1">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6">
    <w:nsid w:val="1F4000FA"/>
    <w:multiLevelType w:val="multilevel"/>
    <w:tmpl w:val="D53AC5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30D81904"/>
    <w:multiLevelType w:val="hybridMultilevel"/>
    <w:tmpl w:val="14847B2E"/>
    <w:lvl w:ilvl="0" w:tplc="8F1EE8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0DF27B5"/>
    <w:multiLevelType w:val="multilevel"/>
    <w:tmpl w:val="F918A6CA"/>
    <w:lvl w:ilvl="0">
      <w:start w:val="1"/>
      <w:numFmt w:val="decimal"/>
      <w:lvlText w:val="%1"/>
      <w:lvlJc w:val="left"/>
      <w:pPr>
        <w:ind w:left="660" w:hanging="660"/>
      </w:pPr>
      <w:rPr>
        <w:rFonts w:hint="default"/>
      </w:rPr>
    </w:lvl>
    <w:lvl w:ilvl="1">
      <w:start w:val="2"/>
      <w:numFmt w:val="decimal"/>
      <w:lvlText w:val="%1.%2"/>
      <w:lvlJc w:val="left"/>
      <w:pPr>
        <w:ind w:left="1347" w:hanging="660"/>
      </w:pPr>
      <w:rPr>
        <w:rFonts w:hint="default"/>
      </w:rPr>
    </w:lvl>
    <w:lvl w:ilvl="2">
      <w:start w:val="2"/>
      <w:numFmt w:val="decimal"/>
      <w:lvlText w:val="%1.%2.%3"/>
      <w:lvlJc w:val="left"/>
      <w:pPr>
        <w:ind w:left="2094" w:hanging="720"/>
      </w:pPr>
      <w:rPr>
        <w:rFonts w:hint="default"/>
      </w:rPr>
    </w:lvl>
    <w:lvl w:ilvl="3">
      <w:start w:val="1"/>
      <w:numFmt w:val="decimal"/>
      <w:lvlText w:val="%1.%2.%3.%4"/>
      <w:lvlJc w:val="left"/>
      <w:pPr>
        <w:ind w:left="2781" w:hanging="720"/>
      </w:pPr>
      <w:rPr>
        <w:rFonts w:hint="default"/>
      </w:rPr>
    </w:lvl>
    <w:lvl w:ilvl="4">
      <w:start w:val="1"/>
      <w:numFmt w:val="decimal"/>
      <w:lvlText w:val="%1.%2.%3.%4.%5"/>
      <w:lvlJc w:val="left"/>
      <w:pPr>
        <w:ind w:left="3828" w:hanging="1080"/>
      </w:pPr>
      <w:rPr>
        <w:rFonts w:hint="default"/>
      </w:rPr>
    </w:lvl>
    <w:lvl w:ilvl="5">
      <w:start w:val="1"/>
      <w:numFmt w:val="decimal"/>
      <w:lvlText w:val="%1.%2.%3.%4.%5.%6"/>
      <w:lvlJc w:val="left"/>
      <w:pPr>
        <w:ind w:left="4515" w:hanging="1080"/>
      </w:pPr>
      <w:rPr>
        <w:rFonts w:hint="default"/>
      </w:rPr>
    </w:lvl>
    <w:lvl w:ilvl="6">
      <w:start w:val="1"/>
      <w:numFmt w:val="decimal"/>
      <w:lvlText w:val="%1.%2.%3.%4.%5.%6.%7"/>
      <w:lvlJc w:val="left"/>
      <w:pPr>
        <w:ind w:left="5562" w:hanging="1440"/>
      </w:pPr>
      <w:rPr>
        <w:rFonts w:hint="default"/>
      </w:rPr>
    </w:lvl>
    <w:lvl w:ilvl="7">
      <w:start w:val="1"/>
      <w:numFmt w:val="decimal"/>
      <w:lvlText w:val="%1.%2.%3.%4.%5.%6.%7.%8"/>
      <w:lvlJc w:val="left"/>
      <w:pPr>
        <w:ind w:left="6249" w:hanging="1440"/>
      </w:pPr>
      <w:rPr>
        <w:rFonts w:hint="default"/>
      </w:rPr>
    </w:lvl>
    <w:lvl w:ilvl="8">
      <w:start w:val="1"/>
      <w:numFmt w:val="decimal"/>
      <w:lvlText w:val="%1.%2.%3.%4.%5.%6.%7.%8.%9"/>
      <w:lvlJc w:val="left"/>
      <w:pPr>
        <w:ind w:left="7296" w:hanging="1800"/>
      </w:pPr>
      <w:rPr>
        <w:rFonts w:hint="default"/>
      </w:rPr>
    </w:lvl>
  </w:abstractNum>
  <w:abstractNum w:abstractNumId="9">
    <w:nsid w:val="317F1DC7"/>
    <w:multiLevelType w:val="hybridMultilevel"/>
    <w:tmpl w:val="49FEF560"/>
    <w:lvl w:ilvl="0" w:tplc="0200FF34">
      <w:start w:val="1"/>
      <w:numFmt w:val="bullet"/>
      <w:lvlText w:val="-"/>
      <w:lvlJc w:val="left"/>
      <w:pPr>
        <w:tabs>
          <w:tab w:val="num" w:pos="720"/>
        </w:tabs>
        <w:ind w:left="720" w:hanging="360"/>
      </w:pPr>
      <w:rPr>
        <w:rFonts w:ascii="Times New Roman" w:hAnsi="Times New Roman" w:hint="default"/>
      </w:rPr>
    </w:lvl>
    <w:lvl w:ilvl="1" w:tplc="223E217E" w:tentative="1">
      <w:start w:val="1"/>
      <w:numFmt w:val="bullet"/>
      <w:lvlText w:val="-"/>
      <w:lvlJc w:val="left"/>
      <w:pPr>
        <w:tabs>
          <w:tab w:val="num" w:pos="1440"/>
        </w:tabs>
        <w:ind w:left="1440" w:hanging="360"/>
      </w:pPr>
      <w:rPr>
        <w:rFonts w:ascii="Times New Roman" w:hAnsi="Times New Roman" w:hint="default"/>
      </w:rPr>
    </w:lvl>
    <w:lvl w:ilvl="2" w:tplc="69987EA4" w:tentative="1">
      <w:start w:val="1"/>
      <w:numFmt w:val="bullet"/>
      <w:lvlText w:val="-"/>
      <w:lvlJc w:val="left"/>
      <w:pPr>
        <w:tabs>
          <w:tab w:val="num" w:pos="2160"/>
        </w:tabs>
        <w:ind w:left="2160" w:hanging="360"/>
      </w:pPr>
      <w:rPr>
        <w:rFonts w:ascii="Times New Roman" w:hAnsi="Times New Roman" w:hint="default"/>
      </w:rPr>
    </w:lvl>
    <w:lvl w:ilvl="3" w:tplc="00483944" w:tentative="1">
      <w:start w:val="1"/>
      <w:numFmt w:val="bullet"/>
      <w:lvlText w:val="-"/>
      <w:lvlJc w:val="left"/>
      <w:pPr>
        <w:tabs>
          <w:tab w:val="num" w:pos="2880"/>
        </w:tabs>
        <w:ind w:left="2880" w:hanging="360"/>
      </w:pPr>
      <w:rPr>
        <w:rFonts w:ascii="Times New Roman" w:hAnsi="Times New Roman" w:hint="default"/>
      </w:rPr>
    </w:lvl>
    <w:lvl w:ilvl="4" w:tplc="638687B8" w:tentative="1">
      <w:start w:val="1"/>
      <w:numFmt w:val="bullet"/>
      <w:lvlText w:val="-"/>
      <w:lvlJc w:val="left"/>
      <w:pPr>
        <w:tabs>
          <w:tab w:val="num" w:pos="3600"/>
        </w:tabs>
        <w:ind w:left="3600" w:hanging="360"/>
      </w:pPr>
      <w:rPr>
        <w:rFonts w:ascii="Times New Roman" w:hAnsi="Times New Roman" w:hint="default"/>
      </w:rPr>
    </w:lvl>
    <w:lvl w:ilvl="5" w:tplc="00BA4EDA" w:tentative="1">
      <w:start w:val="1"/>
      <w:numFmt w:val="bullet"/>
      <w:lvlText w:val="-"/>
      <w:lvlJc w:val="left"/>
      <w:pPr>
        <w:tabs>
          <w:tab w:val="num" w:pos="4320"/>
        </w:tabs>
        <w:ind w:left="4320" w:hanging="360"/>
      </w:pPr>
      <w:rPr>
        <w:rFonts w:ascii="Times New Roman" w:hAnsi="Times New Roman" w:hint="default"/>
      </w:rPr>
    </w:lvl>
    <w:lvl w:ilvl="6" w:tplc="74648A80" w:tentative="1">
      <w:start w:val="1"/>
      <w:numFmt w:val="bullet"/>
      <w:lvlText w:val="-"/>
      <w:lvlJc w:val="left"/>
      <w:pPr>
        <w:tabs>
          <w:tab w:val="num" w:pos="5040"/>
        </w:tabs>
        <w:ind w:left="5040" w:hanging="360"/>
      </w:pPr>
      <w:rPr>
        <w:rFonts w:ascii="Times New Roman" w:hAnsi="Times New Roman" w:hint="default"/>
      </w:rPr>
    </w:lvl>
    <w:lvl w:ilvl="7" w:tplc="C6FC404E" w:tentative="1">
      <w:start w:val="1"/>
      <w:numFmt w:val="bullet"/>
      <w:lvlText w:val="-"/>
      <w:lvlJc w:val="left"/>
      <w:pPr>
        <w:tabs>
          <w:tab w:val="num" w:pos="5760"/>
        </w:tabs>
        <w:ind w:left="5760" w:hanging="360"/>
      </w:pPr>
      <w:rPr>
        <w:rFonts w:ascii="Times New Roman" w:hAnsi="Times New Roman" w:hint="default"/>
      </w:rPr>
    </w:lvl>
    <w:lvl w:ilvl="8" w:tplc="7838667A" w:tentative="1">
      <w:start w:val="1"/>
      <w:numFmt w:val="bullet"/>
      <w:lvlText w:val="-"/>
      <w:lvlJc w:val="left"/>
      <w:pPr>
        <w:tabs>
          <w:tab w:val="num" w:pos="6480"/>
        </w:tabs>
        <w:ind w:left="6480" w:hanging="360"/>
      </w:pPr>
      <w:rPr>
        <w:rFonts w:ascii="Times New Roman" w:hAnsi="Times New Roman" w:hint="default"/>
      </w:rPr>
    </w:lvl>
  </w:abstractNum>
  <w:abstractNum w:abstractNumId="10">
    <w:nsid w:val="344C7548"/>
    <w:multiLevelType w:val="hybridMultilevel"/>
    <w:tmpl w:val="0B181972"/>
    <w:lvl w:ilvl="0" w:tplc="D8C4593E">
      <w:start w:val="1"/>
      <w:numFmt w:val="bullet"/>
      <w:lvlText w:val="-"/>
      <w:lvlJc w:val="left"/>
      <w:pPr>
        <w:ind w:left="2520" w:hanging="360"/>
      </w:pPr>
      <w:rPr>
        <w:rFonts w:ascii="Times New Roman" w:eastAsiaTheme="minorHAns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1">
    <w:nsid w:val="35FE0DB5"/>
    <w:multiLevelType w:val="hybridMultilevel"/>
    <w:tmpl w:val="0CD6E998"/>
    <w:lvl w:ilvl="0" w:tplc="679C637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nsid w:val="3DF533D0"/>
    <w:multiLevelType w:val="multilevel"/>
    <w:tmpl w:val="9E1E6464"/>
    <w:lvl w:ilvl="0">
      <w:start w:val="1"/>
      <w:numFmt w:val="decimal"/>
      <w:lvlText w:val="%1."/>
      <w:lvlJc w:val="left"/>
      <w:pPr>
        <w:ind w:left="1077" w:hanging="360"/>
      </w:pPr>
      <w:rPr>
        <w:rFonts w:eastAsiaTheme="minorEastAsia" w:hint="default"/>
      </w:rPr>
    </w:lvl>
    <w:lvl w:ilvl="1">
      <w:start w:val="1"/>
      <w:numFmt w:val="decimal"/>
      <w:isLgl/>
      <w:lvlText w:val="%1.%2."/>
      <w:lvlJc w:val="left"/>
      <w:pPr>
        <w:ind w:left="1497" w:hanging="780"/>
      </w:pPr>
      <w:rPr>
        <w:rFonts w:hint="default"/>
      </w:rPr>
    </w:lvl>
    <w:lvl w:ilvl="2">
      <w:start w:val="3"/>
      <w:numFmt w:val="decimal"/>
      <w:isLgl/>
      <w:lvlText w:val="%1.%2.%3."/>
      <w:lvlJc w:val="left"/>
      <w:pPr>
        <w:ind w:left="1497" w:hanging="780"/>
      </w:pPr>
      <w:rPr>
        <w:rFonts w:hint="default"/>
      </w:rPr>
    </w:lvl>
    <w:lvl w:ilvl="3">
      <w:start w:val="4"/>
      <w:numFmt w:val="decimal"/>
      <w:isLgl/>
      <w:lvlText w:val="%1.%2.%3.%4."/>
      <w:lvlJc w:val="left"/>
      <w:pPr>
        <w:ind w:left="1797" w:hanging="1080"/>
      </w:pPr>
      <w:rPr>
        <w:rFonts w:hint="default"/>
      </w:rPr>
    </w:lvl>
    <w:lvl w:ilvl="4">
      <w:start w:val="1"/>
      <w:numFmt w:val="decimal"/>
      <w:isLgl/>
      <w:lvlText w:val="%1.%2.%3.%4.%5."/>
      <w:lvlJc w:val="left"/>
      <w:pPr>
        <w:ind w:left="1797"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157" w:hanging="1440"/>
      </w:pPr>
      <w:rPr>
        <w:rFonts w:hint="default"/>
      </w:rPr>
    </w:lvl>
    <w:lvl w:ilvl="7">
      <w:start w:val="1"/>
      <w:numFmt w:val="decimal"/>
      <w:isLgl/>
      <w:lvlText w:val="%1.%2.%3.%4.%5.%6.%7.%8."/>
      <w:lvlJc w:val="left"/>
      <w:pPr>
        <w:ind w:left="2517" w:hanging="1800"/>
      </w:pPr>
      <w:rPr>
        <w:rFonts w:hint="default"/>
      </w:rPr>
    </w:lvl>
    <w:lvl w:ilvl="8">
      <w:start w:val="1"/>
      <w:numFmt w:val="decimal"/>
      <w:isLgl/>
      <w:lvlText w:val="%1.%2.%3.%4.%5.%6.%7.%8.%9."/>
      <w:lvlJc w:val="left"/>
      <w:pPr>
        <w:ind w:left="2517" w:hanging="1800"/>
      </w:pPr>
      <w:rPr>
        <w:rFonts w:hint="default"/>
      </w:rPr>
    </w:lvl>
  </w:abstractNum>
  <w:abstractNum w:abstractNumId="13">
    <w:nsid w:val="3E83751F"/>
    <w:multiLevelType w:val="multilevel"/>
    <w:tmpl w:val="1C765298"/>
    <w:lvl w:ilvl="0">
      <w:start w:val="1"/>
      <w:numFmt w:val="decimal"/>
      <w:lvlText w:val="%1."/>
      <w:lvlJc w:val="left"/>
      <w:pPr>
        <w:ind w:left="2345" w:hanging="360"/>
      </w:pPr>
      <w:rPr>
        <w:rFonts w:hint="default"/>
      </w:rPr>
    </w:lvl>
    <w:lvl w:ilvl="1">
      <w:start w:val="1"/>
      <w:numFmt w:val="decimal"/>
      <w:isLgl/>
      <w:lvlText w:val="%1.%2."/>
      <w:lvlJc w:val="left"/>
      <w:pPr>
        <w:ind w:left="2345" w:hanging="36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14">
    <w:nsid w:val="44897AB7"/>
    <w:multiLevelType w:val="multilevel"/>
    <w:tmpl w:val="4358FC10"/>
    <w:lvl w:ilvl="0">
      <w:start w:val="2"/>
      <w:numFmt w:val="decimal"/>
      <w:lvlText w:val="%1."/>
      <w:lvlJc w:val="left"/>
      <w:pPr>
        <w:ind w:left="840" w:hanging="840"/>
      </w:pPr>
      <w:rPr>
        <w:rFonts w:hint="default"/>
      </w:rPr>
    </w:lvl>
    <w:lvl w:ilvl="1">
      <w:start w:val="1"/>
      <w:numFmt w:val="decimal"/>
      <w:lvlText w:val="%1.%2."/>
      <w:lvlJc w:val="left"/>
      <w:pPr>
        <w:ind w:left="1501" w:hanging="840"/>
      </w:pPr>
      <w:rPr>
        <w:rFonts w:hint="default"/>
      </w:rPr>
    </w:lvl>
    <w:lvl w:ilvl="2">
      <w:start w:val="2"/>
      <w:numFmt w:val="decimal"/>
      <w:lvlText w:val="%1.%2.%3."/>
      <w:lvlJc w:val="left"/>
      <w:pPr>
        <w:ind w:left="2162" w:hanging="840"/>
      </w:pPr>
      <w:rPr>
        <w:rFonts w:hint="default"/>
      </w:rPr>
    </w:lvl>
    <w:lvl w:ilvl="3">
      <w:start w:val="21"/>
      <w:numFmt w:val="decimal"/>
      <w:lvlText w:val="%1.%2.%3.%4."/>
      <w:lvlJc w:val="left"/>
      <w:pPr>
        <w:ind w:left="2823" w:hanging="840"/>
      </w:pPr>
      <w:rPr>
        <w:rFonts w:hint="default"/>
      </w:rPr>
    </w:lvl>
    <w:lvl w:ilvl="4">
      <w:start w:val="1"/>
      <w:numFmt w:val="decimal"/>
      <w:lvlText w:val="%1.%2.%3.%4.%5."/>
      <w:lvlJc w:val="left"/>
      <w:pPr>
        <w:ind w:left="3724" w:hanging="1080"/>
      </w:pPr>
      <w:rPr>
        <w:rFonts w:hint="default"/>
      </w:rPr>
    </w:lvl>
    <w:lvl w:ilvl="5">
      <w:start w:val="1"/>
      <w:numFmt w:val="decimal"/>
      <w:lvlText w:val="%1.%2.%3.%4.%5.%6."/>
      <w:lvlJc w:val="left"/>
      <w:pPr>
        <w:ind w:left="4385" w:hanging="1080"/>
      </w:pPr>
      <w:rPr>
        <w:rFonts w:hint="default"/>
      </w:rPr>
    </w:lvl>
    <w:lvl w:ilvl="6">
      <w:start w:val="1"/>
      <w:numFmt w:val="decimal"/>
      <w:lvlText w:val="%1.%2.%3.%4.%5.%6.%7."/>
      <w:lvlJc w:val="left"/>
      <w:pPr>
        <w:ind w:left="5406" w:hanging="1440"/>
      </w:pPr>
      <w:rPr>
        <w:rFonts w:hint="default"/>
      </w:rPr>
    </w:lvl>
    <w:lvl w:ilvl="7">
      <w:start w:val="1"/>
      <w:numFmt w:val="decimal"/>
      <w:lvlText w:val="%1.%2.%3.%4.%5.%6.%7.%8."/>
      <w:lvlJc w:val="left"/>
      <w:pPr>
        <w:ind w:left="6067" w:hanging="1440"/>
      </w:pPr>
      <w:rPr>
        <w:rFonts w:hint="default"/>
      </w:rPr>
    </w:lvl>
    <w:lvl w:ilvl="8">
      <w:start w:val="1"/>
      <w:numFmt w:val="decimal"/>
      <w:lvlText w:val="%1.%2.%3.%4.%5.%6.%7.%8.%9."/>
      <w:lvlJc w:val="left"/>
      <w:pPr>
        <w:ind w:left="7088" w:hanging="1800"/>
      </w:pPr>
      <w:rPr>
        <w:rFonts w:hint="default"/>
      </w:rPr>
    </w:lvl>
  </w:abstractNum>
  <w:abstractNum w:abstractNumId="15">
    <w:nsid w:val="44DB36B5"/>
    <w:multiLevelType w:val="multilevel"/>
    <w:tmpl w:val="02921ADE"/>
    <w:lvl w:ilvl="0">
      <w:start w:val="3"/>
      <w:numFmt w:val="decimal"/>
      <w:lvlText w:val="%1."/>
      <w:lvlJc w:val="left"/>
      <w:pPr>
        <w:ind w:left="585" w:hanging="585"/>
      </w:pPr>
      <w:rPr>
        <w:rFonts w:hint="default"/>
      </w:rPr>
    </w:lvl>
    <w:lvl w:ilvl="1">
      <w:start w:val="1"/>
      <w:numFmt w:val="decimal"/>
      <w:lvlText w:val="%1.%2."/>
      <w:lvlJc w:val="left"/>
      <w:pPr>
        <w:ind w:left="1860" w:hanging="720"/>
      </w:pPr>
      <w:rPr>
        <w:rFonts w:hint="default"/>
      </w:rPr>
    </w:lvl>
    <w:lvl w:ilvl="2">
      <w:start w:val="4"/>
      <w:numFmt w:val="decimal"/>
      <w:lvlText w:val="%1.%2.%3."/>
      <w:lvlJc w:val="left"/>
      <w:pPr>
        <w:ind w:left="3000" w:hanging="720"/>
      </w:pPr>
      <w:rPr>
        <w:rFonts w:hint="default"/>
      </w:rPr>
    </w:lvl>
    <w:lvl w:ilvl="3">
      <w:start w:val="1"/>
      <w:numFmt w:val="decimal"/>
      <w:lvlText w:val="%1.%2.%3.%4."/>
      <w:lvlJc w:val="left"/>
      <w:pPr>
        <w:ind w:left="4500" w:hanging="1080"/>
      </w:pPr>
      <w:rPr>
        <w:rFonts w:hint="default"/>
      </w:rPr>
    </w:lvl>
    <w:lvl w:ilvl="4">
      <w:start w:val="1"/>
      <w:numFmt w:val="decimal"/>
      <w:lvlText w:val="%1.%2.%3.%4.%5."/>
      <w:lvlJc w:val="left"/>
      <w:pPr>
        <w:ind w:left="5640" w:hanging="1080"/>
      </w:pPr>
      <w:rPr>
        <w:rFonts w:hint="default"/>
      </w:rPr>
    </w:lvl>
    <w:lvl w:ilvl="5">
      <w:start w:val="1"/>
      <w:numFmt w:val="decimal"/>
      <w:lvlText w:val="%1.%2.%3.%4.%5.%6."/>
      <w:lvlJc w:val="left"/>
      <w:pPr>
        <w:ind w:left="7140" w:hanging="144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780" w:hanging="1800"/>
      </w:pPr>
      <w:rPr>
        <w:rFonts w:hint="default"/>
      </w:rPr>
    </w:lvl>
    <w:lvl w:ilvl="8">
      <w:start w:val="1"/>
      <w:numFmt w:val="decimal"/>
      <w:lvlText w:val="%1.%2.%3.%4.%5.%6.%7.%8.%9."/>
      <w:lvlJc w:val="left"/>
      <w:pPr>
        <w:ind w:left="10920" w:hanging="1800"/>
      </w:pPr>
      <w:rPr>
        <w:rFonts w:hint="default"/>
      </w:rPr>
    </w:lvl>
  </w:abstractNum>
  <w:abstractNum w:abstractNumId="16">
    <w:nsid w:val="45C4414F"/>
    <w:multiLevelType w:val="hybridMultilevel"/>
    <w:tmpl w:val="3490F61A"/>
    <w:lvl w:ilvl="0" w:tplc="1DF0FF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7000E60"/>
    <w:multiLevelType w:val="hybridMultilevel"/>
    <w:tmpl w:val="433A7B56"/>
    <w:lvl w:ilvl="0" w:tplc="B49C5600">
      <w:start w:val="3"/>
      <w:numFmt w:val="bullet"/>
      <w:lvlText w:val="-"/>
      <w:lvlJc w:val="left"/>
      <w:pPr>
        <w:ind w:left="2203"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5218FC"/>
    <w:multiLevelType w:val="hybridMultilevel"/>
    <w:tmpl w:val="3BE2C98A"/>
    <w:lvl w:ilvl="0" w:tplc="3C86536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ED74659"/>
    <w:multiLevelType w:val="hybridMultilevel"/>
    <w:tmpl w:val="1C96FD32"/>
    <w:lvl w:ilvl="0" w:tplc="3710AE1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nsid w:val="55206935"/>
    <w:multiLevelType w:val="hybridMultilevel"/>
    <w:tmpl w:val="D542D1BA"/>
    <w:lvl w:ilvl="0" w:tplc="2C144FAC">
      <w:start w:val="1"/>
      <w:numFmt w:val="lowerLetter"/>
      <w:lvlText w:val="%1."/>
      <w:lvlJc w:val="left"/>
      <w:pPr>
        <w:ind w:left="2204" w:hanging="360"/>
      </w:pPr>
      <w:rPr>
        <w:rFonts w:hint="default"/>
      </w:rPr>
    </w:lvl>
    <w:lvl w:ilvl="1" w:tplc="04090019" w:tentative="1">
      <w:start w:val="1"/>
      <w:numFmt w:val="lowerLetter"/>
      <w:lvlText w:val="%2."/>
      <w:lvlJc w:val="left"/>
      <w:pPr>
        <w:ind w:left="2924" w:hanging="360"/>
      </w:pPr>
    </w:lvl>
    <w:lvl w:ilvl="2" w:tplc="0409001B" w:tentative="1">
      <w:start w:val="1"/>
      <w:numFmt w:val="lowerRoman"/>
      <w:lvlText w:val="%3."/>
      <w:lvlJc w:val="right"/>
      <w:pPr>
        <w:ind w:left="3644" w:hanging="180"/>
      </w:pPr>
    </w:lvl>
    <w:lvl w:ilvl="3" w:tplc="0409000F" w:tentative="1">
      <w:start w:val="1"/>
      <w:numFmt w:val="decimal"/>
      <w:lvlText w:val="%4."/>
      <w:lvlJc w:val="left"/>
      <w:pPr>
        <w:ind w:left="4364" w:hanging="360"/>
      </w:pPr>
    </w:lvl>
    <w:lvl w:ilvl="4" w:tplc="04090019" w:tentative="1">
      <w:start w:val="1"/>
      <w:numFmt w:val="lowerLetter"/>
      <w:lvlText w:val="%5."/>
      <w:lvlJc w:val="left"/>
      <w:pPr>
        <w:ind w:left="5084" w:hanging="360"/>
      </w:pPr>
    </w:lvl>
    <w:lvl w:ilvl="5" w:tplc="0409001B" w:tentative="1">
      <w:start w:val="1"/>
      <w:numFmt w:val="lowerRoman"/>
      <w:lvlText w:val="%6."/>
      <w:lvlJc w:val="right"/>
      <w:pPr>
        <w:ind w:left="5804" w:hanging="180"/>
      </w:pPr>
    </w:lvl>
    <w:lvl w:ilvl="6" w:tplc="0409000F" w:tentative="1">
      <w:start w:val="1"/>
      <w:numFmt w:val="decimal"/>
      <w:lvlText w:val="%7."/>
      <w:lvlJc w:val="left"/>
      <w:pPr>
        <w:ind w:left="6524" w:hanging="360"/>
      </w:pPr>
    </w:lvl>
    <w:lvl w:ilvl="7" w:tplc="04090019" w:tentative="1">
      <w:start w:val="1"/>
      <w:numFmt w:val="lowerLetter"/>
      <w:lvlText w:val="%8."/>
      <w:lvlJc w:val="left"/>
      <w:pPr>
        <w:ind w:left="7244" w:hanging="360"/>
      </w:pPr>
    </w:lvl>
    <w:lvl w:ilvl="8" w:tplc="0409001B" w:tentative="1">
      <w:start w:val="1"/>
      <w:numFmt w:val="lowerRoman"/>
      <w:lvlText w:val="%9."/>
      <w:lvlJc w:val="right"/>
      <w:pPr>
        <w:ind w:left="7964" w:hanging="180"/>
      </w:pPr>
    </w:lvl>
  </w:abstractNum>
  <w:abstractNum w:abstractNumId="21">
    <w:nsid w:val="5ADF5EB3"/>
    <w:multiLevelType w:val="multilevel"/>
    <w:tmpl w:val="326267BE"/>
    <w:lvl w:ilvl="0">
      <w:start w:val="1"/>
      <w:numFmt w:val="decimal"/>
      <w:lvlText w:val="%1."/>
      <w:lvlJc w:val="left"/>
      <w:pPr>
        <w:ind w:left="3247" w:hanging="360"/>
      </w:pPr>
      <w:rPr>
        <w:rFonts w:hint="default"/>
      </w:rPr>
    </w:lvl>
    <w:lvl w:ilvl="1">
      <w:start w:val="1"/>
      <w:numFmt w:val="decimal"/>
      <w:isLgl/>
      <w:lvlText w:val="%1.%2."/>
      <w:lvlJc w:val="left"/>
      <w:pPr>
        <w:ind w:left="3487" w:hanging="600"/>
      </w:pPr>
      <w:rPr>
        <w:rFonts w:hint="default"/>
      </w:rPr>
    </w:lvl>
    <w:lvl w:ilvl="2">
      <w:start w:val="4"/>
      <w:numFmt w:val="decimal"/>
      <w:isLgl/>
      <w:lvlText w:val="%1.%2.%3."/>
      <w:lvlJc w:val="left"/>
      <w:pPr>
        <w:ind w:left="3607" w:hanging="720"/>
      </w:pPr>
      <w:rPr>
        <w:rFonts w:hint="default"/>
      </w:rPr>
    </w:lvl>
    <w:lvl w:ilvl="3">
      <w:start w:val="1"/>
      <w:numFmt w:val="decimal"/>
      <w:isLgl/>
      <w:lvlText w:val="%1.%2.%3.%4."/>
      <w:lvlJc w:val="left"/>
      <w:pPr>
        <w:ind w:left="3607" w:hanging="720"/>
      </w:pPr>
      <w:rPr>
        <w:rFonts w:hint="default"/>
      </w:rPr>
    </w:lvl>
    <w:lvl w:ilvl="4">
      <w:start w:val="1"/>
      <w:numFmt w:val="decimal"/>
      <w:isLgl/>
      <w:lvlText w:val="%1.%2.%3.%4.%5."/>
      <w:lvlJc w:val="left"/>
      <w:pPr>
        <w:ind w:left="3967" w:hanging="1080"/>
      </w:pPr>
      <w:rPr>
        <w:rFonts w:hint="default"/>
      </w:rPr>
    </w:lvl>
    <w:lvl w:ilvl="5">
      <w:start w:val="1"/>
      <w:numFmt w:val="decimal"/>
      <w:isLgl/>
      <w:lvlText w:val="%1.%2.%3.%4.%5.%6."/>
      <w:lvlJc w:val="left"/>
      <w:pPr>
        <w:ind w:left="3967" w:hanging="1080"/>
      </w:pPr>
      <w:rPr>
        <w:rFonts w:hint="default"/>
      </w:rPr>
    </w:lvl>
    <w:lvl w:ilvl="6">
      <w:start w:val="1"/>
      <w:numFmt w:val="decimal"/>
      <w:isLgl/>
      <w:lvlText w:val="%1.%2.%3.%4.%5.%6.%7."/>
      <w:lvlJc w:val="left"/>
      <w:pPr>
        <w:ind w:left="4327" w:hanging="1440"/>
      </w:pPr>
      <w:rPr>
        <w:rFonts w:hint="default"/>
      </w:rPr>
    </w:lvl>
    <w:lvl w:ilvl="7">
      <w:start w:val="1"/>
      <w:numFmt w:val="decimal"/>
      <w:isLgl/>
      <w:lvlText w:val="%1.%2.%3.%4.%5.%6.%7.%8."/>
      <w:lvlJc w:val="left"/>
      <w:pPr>
        <w:ind w:left="4327" w:hanging="1440"/>
      </w:pPr>
      <w:rPr>
        <w:rFonts w:hint="default"/>
      </w:rPr>
    </w:lvl>
    <w:lvl w:ilvl="8">
      <w:start w:val="1"/>
      <w:numFmt w:val="decimal"/>
      <w:isLgl/>
      <w:lvlText w:val="%1.%2.%3.%4.%5.%6.%7.%8.%9."/>
      <w:lvlJc w:val="left"/>
      <w:pPr>
        <w:ind w:left="4687" w:hanging="1800"/>
      </w:pPr>
      <w:rPr>
        <w:rFonts w:hint="default"/>
      </w:rPr>
    </w:lvl>
  </w:abstractNum>
  <w:abstractNum w:abstractNumId="22">
    <w:nsid w:val="5D0E25DD"/>
    <w:multiLevelType w:val="hybridMultilevel"/>
    <w:tmpl w:val="CAF0DE36"/>
    <w:lvl w:ilvl="0" w:tplc="D9729626">
      <w:start w:val="1"/>
      <w:numFmt w:val="bullet"/>
      <w:lvlText w:val="-"/>
      <w:lvlJc w:val="left"/>
      <w:pPr>
        <w:ind w:left="2160" w:hanging="360"/>
      </w:pPr>
      <w:rPr>
        <w:rFonts w:ascii="Times New Roman" w:eastAsia="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nsid w:val="5E1222C3"/>
    <w:multiLevelType w:val="hybridMultilevel"/>
    <w:tmpl w:val="9370BD72"/>
    <w:lvl w:ilvl="0" w:tplc="9A982958">
      <w:start w:val="1"/>
      <w:numFmt w:val="decimal"/>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nsid w:val="5F981372"/>
    <w:multiLevelType w:val="hybridMultilevel"/>
    <w:tmpl w:val="7B062B7C"/>
    <w:lvl w:ilvl="0" w:tplc="1A967282">
      <w:start w:val="3"/>
      <w:numFmt w:val="bullet"/>
      <w:lvlText w:val="-"/>
      <w:lvlJc w:val="left"/>
      <w:pPr>
        <w:ind w:left="2061" w:hanging="360"/>
      </w:pPr>
      <w:rPr>
        <w:rFonts w:ascii="Times New Roman" w:eastAsiaTheme="minorHAnsi" w:hAnsi="Times New Roman" w:cs="Times New Roman"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25">
    <w:nsid w:val="62AF3123"/>
    <w:multiLevelType w:val="hybridMultilevel"/>
    <w:tmpl w:val="CB065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A6577A0"/>
    <w:multiLevelType w:val="hybridMultilevel"/>
    <w:tmpl w:val="5EBE04A0"/>
    <w:lvl w:ilvl="0" w:tplc="1854AB9E">
      <w:start w:val="3"/>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E132545"/>
    <w:multiLevelType w:val="hybridMultilevel"/>
    <w:tmpl w:val="F2F658AC"/>
    <w:lvl w:ilvl="0" w:tplc="FD286B18">
      <w:numFmt w:val="bullet"/>
      <w:lvlText w:val="-"/>
      <w:lvlJc w:val="left"/>
      <w:pPr>
        <w:ind w:left="3597" w:hanging="360"/>
      </w:pPr>
      <w:rPr>
        <w:rFonts w:ascii="Times New Roman" w:eastAsiaTheme="minorHAnsi" w:hAnsi="Times New Roman" w:cs="Times New Roman" w:hint="default"/>
      </w:rPr>
    </w:lvl>
    <w:lvl w:ilvl="1" w:tplc="04090003" w:tentative="1">
      <w:start w:val="1"/>
      <w:numFmt w:val="bullet"/>
      <w:lvlText w:val="o"/>
      <w:lvlJc w:val="left"/>
      <w:pPr>
        <w:ind w:left="4317" w:hanging="360"/>
      </w:pPr>
      <w:rPr>
        <w:rFonts w:ascii="Courier New" w:hAnsi="Courier New" w:cs="Courier New" w:hint="default"/>
      </w:rPr>
    </w:lvl>
    <w:lvl w:ilvl="2" w:tplc="04090005" w:tentative="1">
      <w:start w:val="1"/>
      <w:numFmt w:val="bullet"/>
      <w:lvlText w:val=""/>
      <w:lvlJc w:val="left"/>
      <w:pPr>
        <w:ind w:left="5037" w:hanging="360"/>
      </w:pPr>
      <w:rPr>
        <w:rFonts w:ascii="Wingdings" w:hAnsi="Wingdings" w:hint="default"/>
      </w:rPr>
    </w:lvl>
    <w:lvl w:ilvl="3" w:tplc="04090001" w:tentative="1">
      <w:start w:val="1"/>
      <w:numFmt w:val="bullet"/>
      <w:lvlText w:val=""/>
      <w:lvlJc w:val="left"/>
      <w:pPr>
        <w:ind w:left="5757" w:hanging="360"/>
      </w:pPr>
      <w:rPr>
        <w:rFonts w:ascii="Symbol" w:hAnsi="Symbol" w:hint="default"/>
      </w:rPr>
    </w:lvl>
    <w:lvl w:ilvl="4" w:tplc="04090003" w:tentative="1">
      <w:start w:val="1"/>
      <w:numFmt w:val="bullet"/>
      <w:lvlText w:val="o"/>
      <w:lvlJc w:val="left"/>
      <w:pPr>
        <w:ind w:left="6477" w:hanging="360"/>
      </w:pPr>
      <w:rPr>
        <w:rFonts w:ascii="Courier New" w:hAnsi="Courier New" w:cs="Courier New" w:hint="default"/>
      </w:rPr>
    </w:lvl>
    <w:lvl w:ilvl="5" w:tplc="04090005" w:tentative="1">
      <w:start w:val="1"/>
      <w:numFmt w:val="bullet"/>
      <w:lvlText w:val=""/>
      <w:lvlJc w:val="left"/>
      <w:pPr>
        <w:ind w:left="7197" w:hanging="360"/>
      </w:pPr>
      <w:rPr>
        <w:rFonts w:ascii="Wingdings" w:hAnsi="Wingdings" w:hint="default"/>
      </w:rPr>
    </w:lvl>
    <w:lvl w:ilvl="6" w:tplc="04090001" w:tentative="1">
      <w:start w:val="1"/>
      <w:numFmt w:val="bullet"/>
      <w:lvlText w:val=""/>
      <w:lvlJc w:val="left"/>
      <w:pPr>
        <w:ind w:left="7917" w:hanging="360"/>
      </w:pPr>
      <w:rPr>
        <w:rFonts w:ascii="Symbol" w:hAnsi="Symbol" w:hint="default"/>
      </w:rPr>
    </w:lvl>
    <w:lvl w:ilvl="7" w:tplc="04090003" w:tentative="1">
      <w:start w:val="1"/>
      <w:numFmt w:val="bullet"/>
      <w:lvlText w:val="o"/>
      <w:lvlJc w:val="left"/>
      <w:pPr>
        <w:ind w:left="8637" w:hanging="360"/>
      </w:pPr>
      <w:rPr>
        <w:rFonts w:ascii="Courier New" w:hAnsi="Courier New" w:cs="Courier New" w:hint="default"/>
      </w:rPr>
    </w:lvl>
    <w:lvl w:ilvl="8" w:tplc="04090005" w:tentative="1">
      <w:start w:val="1"/>
      <w:numFmt w:val="bullet"/>
      <w:lvlText w:val=""/>
      <w:lvlJc w:val="left"/>
      <w:pPr>
        <w:ind w:left="9357" w:hanging="360"/>
      </w:pPr>
      <w:rPr>
        <w:rFonts w:ascii="Wingdings" w:hAnsi="Wingdings" w:hint="default"/>
      </w:rPr>
    </w:lvl>
  </w:abstractNum>
  <w:abstractNum w:abstractNumId="28">
    <w:nsid w:val="6E841602"/>
    <w:multiLevelType w:val="hybridMultilevel"/>
    <w:tmpl w:val="189A2940"/>
    <w:lvl w:ilvl="0" w:tplc="FC62E6EA">
      <w:start w:val="1"/>
      <w:numFmt w:val="bullet"/>
      <w:lvlText w:val="-"/>
      <w:lvlJc w:val="left"/>
      <w:pPr>
        <w:tabs>
          <w:tab w:val="num" w:pos="720"/>
        </w:tabs>
        <w:ind w:left="720" w:hanging="360"/>
      </w:pPr>
      <w:rPr>
        <w:rFonts w:ascii="Times New Roman" w:hAnsi="Times New Roman" w:hint="default"/>
      </w:rPr>
    </w:lvl>
    <w:lvl w:ilvl="1" w:tplc="30BE5DF0" w:tentative="1">
      <w:start w:val="1"/>
      <w:numFmt w:val="bullet"/>
      <w:lvlText w:val="-"/>
      <w:lvlJc w:val="left"/>
      <w:pPr>
        <w:tabs>
          <w:tab w:val="num" w:pos="1440"/>
        </w:tabs>
        <w:ind w:left="1440" w:hanging="360"/>
      </w:pPr>
      <w:rPr>
        <w:rFonts w:ascii="Times New Roman" w:hAnsi="Times New Roman" w:hint="default"/>
      </w:rPr>
    </w:lvl>
    <w:lvl w:ilvl="2" w:tplc="1CBA7AE2" w:tentative="1">
      <w:start w:val="1"/>
      <w:numFmt w:val="bullet"/>
      <w:lvlText w:val="-"/>
      <w:lvlJc w:val="left"/>
      <w:pPr>
        <w:tabs>
          <w:tab w:val="num" w:pos="2160"/>
        </w:tabs>
        <w:ind w:left="2160" w:hanging="360"/>
      </w:pPr>
      <w:rPr>
        <w:rFonts w:ascii="Times New Roman" w:hAnsi="Times New Roman" w:hint="default"/>
      </w:rPr>
    </w:lvl>
    <w:lvl w:ilvl="3" w:tplc="B70CD058" w:tentative="1">
      <w:start w:val="1"/>
      <w:numFmt w:val="bullet"/>
      <w:lvlText w:val="-"/>
      <w:lvlJc w:val="left"/>
      <w:pPr>
        <w:tabs>
          <w:tab w:val="num" w:pos="2880"/>
        </w:tabs>
        <w:ind w:left="2880" w:hanging="360"/>
      </w:pPr>
      <w:rPr>
        <w:rFonts w:ascii="Times New Roman" w:hAnsi="Times New Roman" w:hint="default"/>
      </w:rPr>
    </w:lvl>
    <w:lvl w:ilvl="4" w:tplc="6AF600CA" w:tentative="1">
      <w:start w:val="1"/>
      <w:numFmt w:val="bullet"/>
      <w:lvlText w:val="-"/>
      <w:lvlJc w:val="left"/>
      <w:pPr>
        <w:tabs>
          <w:tab w:val="num" w:pos="3600"/>
        </w:tabs>
        <w:ind w:left="3600" w:hanging="360"/>
      </w:pPr>
      <w:rPr>
        <w:rFonts w:ascii="Times New Roman" w:hAnsi="Times New Roman" w:hint="default"/>
      </w:rPr>
    </w:lvl>
    <w:lvl w:ilvl="5" w:tplc="C6CAC352" w:tentative="1">
      <w:start w:val="1"/>
      <w:numFmt w:val="bullet"/>
      <w:lvlText w:val="-"/>
      <w:lvlJc w:val="left"/>
      <w:pPr>
        <w:tabs>
          <w:tab w:val="num" w:pos="4320"/>
        </w:tabs>
        <w:ind w:left="4320" w:hanging="360"/>
      </w:pPr>
      <w:rPr>
        <w:rFonts w:ascii="Times New Roman" w:hAnsi="Times New Roman" w:hint="default"/>
      </w:rPr>
    </w:lvl>
    <w:lvl w:ilvl="6" w:tplc="D17AED28" w:tentative="1">
      <w:start w:val="1"/>
      <w:numFmt w:val="bullet"/>
      <w:lvlText w:val="-"/>
      <w:lvlJc w:val="left"/>
      <w:pPr>
        <w:tabs>
          <w:tab w:val="num" w:pos="5040"/>
        </w:tabs>
        <w:ind w:left="5040" w:hanging="360"/>
      </w:pPr>
      <w:rPr>
        <w:rFonts w:ascii="Times New Roman" w:hAnsi="Times New Roman" w:hint="default"/>
      </w:rPr>
    </w:lvl>
    <w:lvl w:ilvl="7" w:tplc="D21AD8F8" w:tentative="1">
      <w:start w:val="1"/>
      <w:numFmt w:val="bullet"/>
      <w:lvlText w:val="-"/>
      <w:lvlJc w:val="left"/>
      <w:pPr>
        <w:tabs>
          <w:tab w:val="num" w:pos="5760"/>
        </w:tabs>
        <w:ind w:left="5760" w:hanging="360"/>
      </w:pPr>
      <w:rPr>
        <w:rFonts w:ascii="Times New Roman" w:hAnsi="Times New Roman" w:hint="default"/>
      </w:rPr>
    </w:lvl>
    <w:lvl w:ilvl="8" w:tplc="44BA0850" w:tentative="1">
      <w:start w:val="1"/>
      <w:numFmt w:val="bullet"/>
      <w:lvlText w:val="-"/>
      <w:lvlJc w:val="left"/>
      <w:pPr>
        <w:tabs>
          <w:tab w:val="num" w:pos="6480"/>
        </w:tabs>
        <w:ind w:left="6480" w:hanging="360"/>
      </w:pPr>
      <w:rPr>
        <w:rFonts w:ascii="Times New Roman" w:hAnsi="Times New Roman" w:hint="default"/>
      </w:rPr>
    </w:lvl>
  </w:abstractNum>
  <w:abstractNum w:abstractNumId="29">
    <w:nsid w:val="6FC817BE"/>
    <w:multiLevelType w:val="multilevel"/>
    <w:tmpl w:val="2BEC71AA"/>
    <w:lvl w:ilvl="0">
      <w:start w:val="3"/>
      <w:numFmt w:val="decimal"/>
      <w:lvlText w:val="%1."/>
      <w:lvlJc w:val="left"/>
      <w:pPr>
        <w:ind w:left="720" w:hanging="720"/>
      </w:pPr>
      <w:rPr>
        <w:rFonts w:hint="default"/>
      </w:rPr>
    </w:lvl>
    <w:lvl w:ilvl="1">
      <w:start w:val="1"/>
      <w:numFmt w:val="decimal"/>
      <w:lvlText w:val="%1.%2."/>
      <w:lvlJc w:val="left"/>
      <w:pPr>
        <w:ind w:left="1682" w:hanging="720"/>
      </w:pPr>
      <w:rPr>
        <w:rFonts w:hint="default"/>
      </w:rPr>
    </w:lvl>
    <w:lvl w:ilvl="2">
      <w:start w:val="4"/>
      <w:numFmt w:val="decimal"/>
      <w:lvlText w:val="%1.%2.%3."/>
      <w:lvlJc w:val="left"/>
      <w:pPr>
        <w:ind w:left="2644" w:hanging="720"/>
      </w:pPr>
      <w:rPr>
        <w:rFonts w:hint="default"/>
      </w:rPr>
    </w:lvl>
    <w:lvl w:ilvl="3">
      <w:start w:val="1"/>
      <w:numFmt w:val="decimal"/>
      <w:lvlText w:val="%1.%2.%3.%4."/>
      <w:lvlJc w:val="left"/>
      <w:pPr>
        <w:ind w:left="3606" w:hanging="720"/>
      </w:pPr>
      <w:rPr>
        <w:rFonts w:hint="default"/>
      </w:rPr>
    </w:lvl>
    <w:lvl w:ilvl="4">
      <w:start w:val="1"/>
      <w:numFmt w:val="decimal"/>
      <w:lvlText w:val="%1.%2.%3.%4.%5."/>
      <w:lvlJc w:val="left"/>
      <w:pPr>
        <w:ind w:left="4928" w:hanging="1080"/>
      </w:pPr>
      <w:rPr>
        <w:rFonts w:hint="default"/>
      </w:rPr>
    </w:lvl>
    <w:lvl w:ilvl="5">
      <w:start w:val="1"/>
      <w:numFmt w:val="decimal"/>
      <w:lvlText w:val="%1.%2.%3.%4.%5.%6."/>
      <w:lvlJc w:val="left"/>
      <w:pPr>
        <w:ind w:left="5890" w:hanging="1080"/>
      </w:pPr>
      <w:rPr>
        <w:rFonts w:hint="default"/>
      </w:rPr>
    </w:lvl>
    <w:lvl w:ilvl="6">
      <w:start w:val="1"/>
      <w:numFmt w:val="decimal"/>
      <w:lvlText w:val="%1.%2.%3.%4.%5.%6.%7."/>
      <w:lvlJc w:val="left"/>
      <w:pPr>
        <w:ind w:left="7212" w:hanging="1440"/>
      </w:pPr>
      <w:rPr>
        <w:rFonts w:hint="default"/>
      </w:rPr>
    </w:lvl>
    <w:lvl w:ilvl="7">
      <w:start w:val="1"/>
      <w:numFmt w:val="decimal"/>
      <w:lvlText w:val="%1.%2.%3.%4.%5.%6.%7.%8."/>
      <w:lvlJc w:val="left"/>
      <w:pPr>
        <w:ind w:left="8174" w:hanging="1440"/>
      </w:pPr>
      <w:rPr>
        <w:rFonts w:hint="default"/>
      </w:rPr>
    </w:lvl>
    <w:lvl w:ilvl="8">
      <w:start w:val="1"/>
      <w:numFmt w:val="decimal"/>
      <w:lvlText w:val="%1.%2.%3.%4.%5.%6.%7.%8.%9."/>
      <w:lvlJc w:val="left"/>
      <w:pPr>
        <w:ind w:left="9496" w:hanging="1800"/>
      </w:pPr>
      <w:rPr>
        <w:rFonts w:hint="default"/>
      </w:rPr>
    </w:lvl>
  </w:abstractNum>
  <w:abstractNum w:abstractNumId="30">
    <w:nsid w:val="72B60CE7"/>
    <w:multiLevelType w:val="hybridMultilevel"/>
    <w:tmpl w:val="D46258BC"/>
    <w:lvl w:ilvl="0" w:tplc="3D763F5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4B10DB9"/>
    <w:multiLevelType w:val="multilevel"/>
    <w:tmpl w:val="69288608"/>
    <w:lvl w:ilvl="0">
      <w:start w:val="3"/>
      <w:numFmt w:val="decimal"/>
      <w:lvlText w:val="%1."/>
      <w:lvlJc w:val="left"/>
      <w:pPr>
        <w:ind w:left="585" w:hanging="585"/>
      </w:pPr>
      <w:rPr>
        <w:rFonts w:hint="default"/>
      </w:rPr>
    </w:lvl>
    <w:lvl w:ilvl="1">
      <w:start w:val="1"/>
      <w:numFmt w:val="decimal"/>
      <w:lvlText w:val="%1.%2."/>
      <w:lvlJc w:val="left"/>
      <w:pPr>
        <w:ind w:left="1500" w:hanging="720"/>
      </w:pPr>
      <w:rPr>
        <w:rFonts w:hint="default"/>
      </w:rPr>
    </w:lvl>
    <w:lvl w:ilvl="2">
      <w:start w:val="4"/>
      <w:numFmt w:val="decimal"/>
      <w:lvlText w:val="%1.%2.%3."/>
      <w:lvlJc w:val="left"/>
      <w:pPr>
        <w:ind w:left="2280" w:hanging="720"/>
      </w:pPr>
      <w:rPr>
        <w:rFonts w:hint="default"/>
      </w:rPr>
    </w:lvl>
    <w:lvl w:ilvl="3">
      <w:start w:val="1"/>
      <w:numFmt w:val="decimal"/>
      <w:lvlText w:val="%1.%2.%3.%4."/>
      <w:lvlJc w:val="left"/>
      <w:pPr>
        <w:ind w:left="3420" w:hanging="108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040" w:hanging="1800"/>
      </w:pPr>
      <w:rPr>
        <w:rFonts w:hint="default"/>
      </w:rPr>
    </w:lvl>
  </w:abstractNum>
  <w:abstractNum w:abstractNumId="32">
    <w:nsid w:val="754C3EBA"/>
    <w:multiLevelType w:val="hybridMultilevel"/>
    <w:tmpl w:val="3FFC0392"/>
    <w:lvl w:ilvl="0" w:tplc="42C4D1AC">
      <w:start w:val="1"/>
      <w:numFmt w:val="bullet"/>
      <w:lvlText w:val="-"/>
      <w:lvlJc w:val="left"/>
      <w:pPr>
        <w:tabs>
          <w:tab w:val="num" w:pos="720"/>
        </w:tabs>
        <w:ind w:left="720" w:hanging="360"/>
      </w:pPr>
      <w:rPr>
        <w:rFonts w:ascii="Times New Roman" w:hAnsi="Times New Roman" w:hint="default"/>
      </w:rPr>
    </w:lvl>
    <w:lvl w:ilvl="1" w:tplc="48E26A84" w:tentative="1">
      <w:start w:val="1"/>
      <w:numFmt w:val="bullet"/>
      <w:lvlText w:val="-"/>
      <w:lvlJc w:val="left"/>
      <w:pPr>
        <w:tabs>
          <w:tab w:val="num" w:pos="1440"/>
        </w:tabs>
        <w:ind w:left="1440" w:hanging="360"/>
      </w:pPr>
      <w:rPr>
        <w:rFonts w:ascii="Times New Roman" w:hAnsi="Times New Roman" w:hint="default"/>
      </w:rPr>
    </w:lvl>
    <w:lvl w:ilvl="2" w:tplc="CD281B32" w:tentative="1">
      <w:start w:val="1"/>
      <w:numFmt w:val="bullet"/>
      <w:lvlText w:val="-"/>
      <w:lvlJc w:val="left"/>
      <w:pPr>
        <w:tabs>
          <w:tab w:val="num" w:pos="2160"/>
        </w:tabs>
        <w:ind w:left="2160" w:hanging="360"/>
      </w:pPr>
      <w:rPr>
        <w:rFonts w:ascii="Times New Roman" w:hAnsi="Times New Roman" w:hint="default"/>
      </w:rPr>
    </w:lvl>
    <w:lvl w:ilvl="3" w:tplc="90B861F8" w:tentative="1">
      <w:start w:val="1"/>
      <w:numFmt w:val="bullet"/>
      <w:lvlText w:val="-"/>
      <w:lvlJc w:val="left"/>
      <w:pPr>
        <w:tabs>
          <w:tab w:val="num" w:pos="2880"/>
        </w:tabs>
        <w:ind w:left="2880" w:hanging="360"/>
      </w:pPr>
      <w:rPr>
        <w:rFonts w:ascii="Times New Roman" w:hAnsi="Times New Roman" w:hint="default"/>
      </w:rPr>
    </w:lvl>
    <w:lvl w:ilvl="4" w:tplc="BE44F254" w:tentative="1">
      <w:start w:val="1"/>
      <w:numFmt w:val="bullet"/>
      <w:lvlText w:val="-"/>
      <w:lvlJc w:val="left"/>
      <w:pPr>
        <w:tabs>
          <w:tab w:val="num" w:pos="3600"/>
        </w:tabs>
        <w:ind w:left="3600" w:hanging="360"/>
      </w:pPr>
      <w:rPr>
        <w:rFonts w:ascii="Times New Roman" w:hAnsi="Times New Roman" w:hint="default"/>
      </w:rPr>
    </w:lvl>
    <w:lvl w:ilvl="5" w:tplc="443AE360" w:tentative="1">
      <w:start w:val="1"/>
      <w:numFmt w:val="bullet"/>
      <w:lvlText w:val="-"/>
      <w:lvlJc w:val="left"/>
      <w:pPr>
        <w:tabs>
          <w:tab w:val="num" w:pos="4320"/>
        </w:tabs>
        <w:ind w:left="4320" w:hanging="360"/>
      </w:pPr>
      <w:rPr>
        <w:rFonts w:ascii="Times New Roman" w:hAnsi="Times New Roman" w:hint="default"/>
      </w:rPr>
    </w:lvl>
    <w:lvl w:ilvl="6" w:tplc="942844A2" w:tentative="1">
      <w:start w:val="1"/>
      <w:numFmt w:val="bullet"/>
      <w:lvlText w:val="-"/>
      <w:lvlJc w:val="left"/>
      <w:pPr>
        <w:tabs>
          <w:tab w:val="num" w:pos="5040"/>
        </w:tabs>
        <w:ind w:left="5040" w:hanging="360"/>
      </w:pPr>
      <w:rPr>
        <w:rFonts w:ascii="Times New Roman" w:hAnsi="Times New Roman" w:hint="default"/>
      </w:rPr>
    </w:lvl>
    <w:lvl w:ilvl="7" w:tplc="50B6D27C" w:tentative="1">
      <w:start w:val="1"/>
      <w:numFmt w:val="bullet"/>
      <w:lvlText w:val="-"/>
      <w:lvlJc w:val="left"/>
      <w:pPr>
        <w:tabs>
          <w:tab w:val="num" w:pos="5760"/>
        </w:tabs>
        <w:ind w:left="5760" w:hanging="360"/>
      </w:pPr>
      <w:rPr>
        <w:rFonts w:ascii="Times New Roman" w:hAnsi="Times New Roman" w:hint="default"/>
      </w:rPr>
    </w:lvl>
    <w:lvl w:ilvl="8" w:tplc="60CE1FD2" w:tentative="1">
      <w:start w:val="1"/>
      <w:numFmt w:val="bullet"/>
      <w:lvlText w:val="-"/>
      <w:lvlJc w:val="left"/>
      <w:pPr>
        <w:tabs>
          <w:tab w:val="num" w:pos="6480"/>
        </w:tabs>
        <w:ind w:left="6480" w:hanging="360"/>
      </w:pPr>
      <w:rPr>
        <w:rFonts w:ascii="Times New Roman" w:hAnsi="Times New Roman" w:hint="default"/>
      </w:rPr>
    </w:lvl>
  </w:abstractNum>
  <w:abstractNum w:abstractNumId="33">
    <w:nsid w:val="767958F7"/>
    <w:multiLevelType w:val="hybridMultilevel"/>
    <w:tmpl w:val="BF523A54"/>
    <w:lvl w:ilvl="0" w:tplc="FD12398C">
      <w:start w:val="1"/>
      <w:numFmt w:val="bullet"/>
      <w:lvlText w:val="-"/>
      <w:lvlJc w:val="left"/>
      <w:pPr>
        <w:ind w:left="2160" w:hanging="360"/>
      </w:pPr>
      <w:rPr>
        <w:rFonts w:ascii="Times New Roman" w:eastAsiaTheme="minorHAnsi" w:hAnsi="Times New Roman" w:cs="Times New Roman"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25"/>
  </w:num>
  <w:num w:numId="2">
    <w:abstractNumId w:val="1"/>
  </w:num>
  <w:num w:numId="3">
    <w:abstractNumId w:val="7"/>
  </w:num>
  <w:num w:numId="4">
    <w:abstractNumId w:val="30"/>
  </w:num>
  <w:num w:numId="5">
    <w:abstractNumId w:val="6"/>
  </w:num>
  <w:num w:numId="6">
    <w:abstractNumId w:val="20"/>
  </w:num>
  <w:num w:numId="7">
    <w:abstractNumId w:val="18"/>
  </w:num>
  <w:num w:numId="8">
    <w:abstractNumId w:val="5"/>
  </w:num>
  <w:num w:numId="9">
    <w:abstractNumId w:val="17"/>
  </w:num>
  <w:num w:numId="10">
    <w:abstractNumId w:val="11"/>
  </w:num>
  <w:num w:numId="11">
    <w:abstractNumId w:val="4"/>
  </w:num>
  <w:num w:numId="12">
    <w:abstractNumId w:val="26"/>
  </w:num>
  <w:num w:numId="13">
    <w:abstractNumId w:val="10"/>
  </w:num>
  <w:num w:numId="14">
    <w:abstractNumId w:val="9"/>
  </w:num>
  <w:num w:numId="15">
    <w:abstractNumId w:val="32"/>
  </w:num>
  <w:num w:numId="16">
    <w:abstractNumId w:val="28"/>
  </w:num>
  <w:num w:numId="17">
    <w:abstractNumId w:val="8"/>
  </w:num>
  <w:num w:numId="18">
    <w:abstractNumId w:val="13"/>
  </w:num>
  <w:num w:numId="19">
    <w:abstractNumId w:val="16"/>
  </w:num>
  <w:num w:numId="20">
    <w:abstractNumId w:val="22"/>
  </w:num>
  <w:num w:numId="21">
    <w:abstractNumId w:val="33"/>
  </w:num>
  <w:num w:numId="22">
    <w:abstractNumId w:val="21"/>
  </w:num>
  <w:num w:numId="23">
    <w:abstractNumId w:val="0"/>
  </w:num>
  <w:num w:numId="24">
    <w:abstractNumId w:val="24"/>
  </w:num>
  <w:num w:numId="25">
    <w:abstractNumId w:val="19"/>
  </w:num>
  <w:num w:numId="26">
    <w:abstractNumId w:val="2"/>
  </w:num>
  <w:num w:numId="27">
    <w:abstractNumId w:val="27"/>
  </w:num>
  <w:num w:numId="28">
    <w:abstractNumId w:val="3"/>
  </w:num>
  <w:num w:numId="29">
    <w:abstractNumId w:val="12"/>
  </w:num>
  <w:num w:numId="30">
    <w:abstractNumId w:val="14"/>
  </w:num>
  <w:num w:numId="31">
    <w:abstractNumId w:val="23"/>
  </w:num>
  <w:num w:numId="32">
    <w:abstractNumId w:val="31"/>
  </w:num>
  <w:num w:numId="33">
    <w:abstractNumId w:val="15"/>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E07"/>
    <w:rsid w:val="00000514"/>
    <w:rsid w:val="00004A6C"/>
    <w:rsid w:val="00007632"/>
    <w:rsid w:val="0000767B"/>
    <w:rsid w:val="00007684"/>
    <w:rsid w:val="00016C17"/>
    <w:rsid w:val="00027802"/>
    <w:rsid w:val="000337D9"/>
    <w:rsid w:val="00034740"/>
    <w:rsid w:val="00040C2A"/>
    <w:rsid w:val="00052F26"/>
    <w:rsid w:val="00053E5F"/>
    <w:rsid w:val="00054E35"/>
    <w:rsid w:val="0007511C"/>
    <w:rsid w:val="000930F5"/>
    <w:rsid w:val="00094A1E"/>
    <w:rsid w:val="000B49F0"/>
    <w:rsid w:val="000D3F78"/>
    <w:rsid w:val="000D5C44"/>
    <w:rsid w:val="000D730D"/>
    <w:rsid w:val="000E0474"/>
    <w:rsid w:val="000E1CD1"/>
    <w:rsid w:val="000E1DC5"/>
    <w:rsid w:val="000E4479"/>
    <w:rsid w:val="000F05D4"/>
    <w:rsid w:val="000F608D"/>
    <w:rsid w:val="000F7D03"/>
    <w:rsid w:val="00101BB1"/>
    <w:rsid w:val="0010450E"/>
    <w:rsid w:val="00104E63"/>
    <w:rsid w:val="00115D04"/>
    <w:rsid w:val="001218B1"/>
    <w:rsid w:val="00121ABC"/>
    <w:rsid w:val="00126079"/>
    <w:rsid w:val="0013067E"/>
    <w:rsid w:val="00155651"/>
    <w:rsid w:val="00157450"/>
    <w:rsid w:val="001625D1"/>
    <w:rsid w:val="00163A6F"/>
    <w:rsid w:val="001721E0"/>
    <w:rsid w:val="00173332"/>
    <w:rsid w:val="001770FE"/>
    <w:rsid w:val="00182AE8"/>
    <w:rsid w:val="00182F3B"/>
    <w:rsid w:val="0018545B"/>
    <w:rsid w:val="00193371"/>
    <w:rsid w:val="00197431"/>
    <w:rsid w:val="001A3772"/>
    <w:rsid w:val="001A7864"/>
    <w:rsid w:val="001A7D60"/>
    <w:rsid w:val="001B60F2"/>
    <w:rsid w:val="001C3B0C"/>
    <w:rsid w:val="001D0929"/>
    <w:rsid w:val="001D5267"/>
    <w:rsid w:val="001D5ABD"/>
    <w:rsid w:val="001E37BA"/>
    <w:rsid w:val="001E60B2"/>
    <w:rsid w:val="001F719C"/>
    <w:rsid w:val="001F7FA6"/>
    <w:rsid w:val="00200019"/>
    <w:rsid w:val="002020AD"/>
    <w:rsid w:val="00211166"/>
    <w:rsid w:val="00215EDD"/>
    <w:rsid w:val="00216F76"/>
    <w:rsid w:val="002173ED"/>
    <w:rsid w:val="00217961"/>
    <w:rsid w:val="002221AF"/>
    <w:rsid w:val="00222654"/>
    <w:rsid w:val="002311E8"/>
    <w:rsid w:val="00231990"/>
    <w:rsid w:val="00234C2D"/>
    <w:rsid w:val="00236834"/>
    <w:rsid w:val="00240950"/>
    <w:rsid w:val="00241A83"/>
    <w:rsid w:val="00250673"/>
    <w:rsid w:val="00250DBA"/>
    <w:rsid w:val="00257B91"/>
    <w:rsid w:val="00275C0B"/>
    <w:rsid w:val="00277771"/>
    <w:rsid w:val="00280B62"/>
    <w:rsid w:val="00282B82"/>
    <w:rsid w:val="0028616F"/>
    <w:rsid w:val="002939EE"/>
    <w:rsid w:val="00294FF5"/>
    <w:rsid w:val="002A1248"/>
    <w:rsid w:val="002A1D01"/>
    <w:rsid w:val="002B12B2"/>
    <w:rsid w:val="002B5EE5"/>
    <w:rsid w:val="002B7615"/>
    <w:rsid w:val="002C02F6"/>
    <w:rsid w:val="002C6909"/>
    <w:rsid w:val="002D106D"/>
    <w:rsid w:val="002D2E81"/>
    <w:rsid w:val="002F31EE"/>
    <w:rsid w:val="002F5974"/>
    <w:rsid w:val="00306D99"/>
    <w:rsid w:val="00307723"/>
    <w:rsid w:val="00312D71"/>
    <w:rsid w:val="00320EC6"/>
    <w:rsid w:val="003241FF"/>
    <w:rsid w:val="00334D6A"/>
    <w:rsid w:val="00335A88"/>
    <w:rsid w:val="00337494"/>
    <w:rsid w:val="003377F4"/>
    <w:rsid w:val="00350577"/>
    <w:rsid w:val="0035067C"/>
    <w:rsid w:val="00352D8B"/>
    <w:rsid w:val="00352F91"/>
    <w:rsid w:val="0035540D"/>
    <w:rsid w:val="003575AA"/>
    <w:rsid w:val="0036021B"/>
    <w:rsid w:val="003618C1"/>
    <w:rsid w:val="003722CC"/>
    <w:rsid w:val="003725B8"/>
    <w:rsid w:val="00375BAC"/>
    <w:rsid w:val="00392DCA"/>
    <w:rsid w:val="003A3043"/>
    <w:rsid w:val="003A54B2"/>
    <w:rsid w:val="003B13EE"/>
    <w:rsid w:val="003B4D45"/>
    <w:rsid w:val="003C2E3E"/>
    <w:rsid w:val="003C4BBC"/>
    <w:rsid w:val="003C71F2"/>
    <w:rsid w:val="003E092B"/>
    <w:rsid w:val="003E40DD"/>
    <w:rsid w:val="003F286E"/>
    <w:rsid w:val="00401785"/>
    <w:rsid w:val="00403A1A"/>
    <w:rsid w:val="004141F7"/>
    <w:rsid w:val="00416783"/>
    <w:rsid w:val="00427A28"/>
    <w:rsid w:val="0043063B"/>
    <w:rsid w:val="004315E6"/>
    <w:rsid w:val="004421B4"/>
    <w:rsid w:val="0044518F"/>
    <w:rsid w:val="00445A67"/>
    <w:rsid w:val="0045059E"/>
    <w:rsid w:val="00451B50"/>
    <w:rsid w:val="004528BE"/>
    <w:rsid w:val="00456FA5"/>
    <w:rsid w:val="00471104"/>
    <w:rsid w:val="00472081"/>
    <w:rsid w:val="004771E2"/>
    <w:rsid w:val="00480618"/>
    <w:rsid w:val="00485A41"/>
    <w:rsid w:val="00491A53"/>
    <w:rsid w:val="004941FD"/>
    <w:rsid w:val="00494FC2"/>
    <w:rsid w:val="00496F72"/>
    <w:rsid w:val="004A71CB"/>
    <w:rsid w:val="004B03F2"/>
    <w:rsid w:val="004B11AB"/>
    <w:rsid w:val="004B7BB8"/>
    <w:rsid w:val="004C478D"/>
    <w:rsid w:val="004D6B6B"/>
    <w:rsid w:val="004E14E9"/>
    <w:rsid w:val="004E1737"/>
    <w:rsid w:val="004E1A9B"/>
    <w:rsid w:val="004F5DEB"/>
    <w:rsid w:val="00500A35"/>
    <w:rsid w:val="005032CF"/>
    <w:rsid w:val="0050413D"/>
    <w:rsid w:val="0050609A"/>
    <w:rsid w:val="005151AC"/>
    <w:rsid w:val="00516026"/>
    <w:rsid w:val="00527B39"/>
    <w:rsid w:val="00533C20"/>
    <w:rsid w:val="0053612B"/>
    <w:rsid w:val="00537052"/>
    <w:rsid w:val="005375EC"/>
    <w:rsid w:val="00553725"/>
    <w:rsid w:val="0055690C"/>
    <w:rsid w:val="00565107"/>
    <w:rsid w:val="005700B5"/>
    <w:rsid w:val="005725C8"/>
    <w:rsid w:val="005748CB"/>
    <w:rsid w:val="005829CB"/>
    <w:rsid w:val="0059216C"/>
    <w:rsid w:val="005A6E07"/>
    <w:rsid w:val="005A77A9"/>
    <w:rsid w:val="005B54A5"/>
    <w:rsid w:val="005C6296"/>
    <w:rsid w:val="005D00B3"/>
    <w:rsid w:val="005D27EC"/>
    <w:rsid w:val="005D43C4"/>
    <w:rsid w:val="005E1B7D"/>
    <w:rsid w:val="005E1D09"/>
    <w:rsid w:val="005E6DA7"/>
    <w:rsid w:val="005F0BAA"/>
    <w:rsid w:val="006012EA"/>
    <w:rsid w:val="006040C7"/>
    <w:rsid w:val="00606572"/>
    <w:rsid w:val="00611AAC"/>
    <w:rsid w:val="00611FF2"/>
    <w:rsid w:val="00617F02"/>
    <w:rsid w:val="00623031"/>
    <w:rsid w:val="006233EE"/>
    <w:rsid w:val="00626F8C"/>
    <w:rsid w:val="00627A2A"/>
    <w:rsid w:val="006374BF"/>
    <w:rsid w:val="006376E0"/>
    <w:rsid w:val="00647C82"/>
    <w:rsid w:val="00647EFF"/>
    <w:rsid w:val="006532A7"/>
    <w:rsid w:val="00656844"/>
    <w:rsid w:val="00657628"/>
    <w:rsid w:val="00666286"/>
    <w:rsid w:val="006713CC"/>
    <w:rsid w:val="006929BE"/>
    <w:rsid w:val="0069729D"/>
    <w:rsid w:val="006A047B"/>
    <w:rsid w:val="006A3473"/>
    <w:rsid w:val="006A78B5"/>
    <w:rsid w:val="006B0718"/>
    <w:rsid w:val="006B5E92"/>
    <w:rsid w:val="006B722A"/>
    <w:rsid w:val="006B775B"/>
    <w:rsid w:val="006C0080"/>
    <w:rsid w:val="006C077F"/>
    <w:rsid w:val="006C2437"/>
    <w:rsid w:val="006C3548"/>
    <w:rsid w:val="006D0819"/>
    <w:rsid w:val="006D2773"/>
    <w:rsid w:val="006D29FE"/>
    <w:rsid w:val="006E1440"/>
    <w:rsid w:val="006E4D39"/>
    <w:rsid w:val="006F177F"/>
    <w:rsid w:val="006F2800"/>
    <w:rsid w:val="006F4552"/>
    <w:rsid w:val="006F51FA"/>
    <w:rsid w:val="006F5743"/>
    <w:rsid w:val="00707F29"/>
    <w:rsid w:val="007129D8"/>
    <w:rsid w:val="007155EA"/>
    <w:rsid w:val="0071726A"/>
    <w:rsid w:val="00717FBC"/>
    <w:rsid w:val="00720778"/>
    <w:rsid w:val="00722721"/>
    <w:rsid w:val="007254E2"/>
    <w:rsid w:val="00735859"/>
    <w:rsid w:val="0073772D"/>
    <w:rsid w:val="007460B0"/>
    <w:rsid w:val="00754C8D"/>
    <w:rsid w:val="00757BED"/>
    <w:rsid w:val="00763D96"/>
    <w:rsid w:val="007766CD"/>
    <w:rsid w:val="00777D33"/>
    <w:rsid w:val="00796DE1"/>
    <w:rsid w:val="007A2C17"/>
    <w:rsid w:val="007A7C66"/>
    <w:rsid w:val="007B4566"/>
    <w:rsid w:val="007C23EE"/>
    <w:rsid w:val="007C76B9"/>
    <w:rsid w:val="007C7E96"/>
    <w:rsid w:val="007D63BA"/>
    <w:rsid w:val="007E767B"/>
    <w:rsid w:val="007F1F9F"/>
    <w:rsid w:val="007F6122"/>
    <w:rsid w:val="007F7DB6"/>
    <w:rsid w:val="00807B00"/>
    <w:rsid w:val="00820633"/>
    <w:rsid w:val="008258C6"/>
    <w:rsid w:val="00826831"/>
    <w:rsid w:val="0083158A"/>
    <w:rsid w:val="008416D2"/>
    <w:rsid w:val="008532CB"/>
    <w:rsid w:val="00855FA4"/>
    <w:rsid w:val="008600D4"/>
    <w:rsid w:val="00862999"/>
    <w:rsid w:val="00874BA6"/>
    <w:rsid w:val="00877D25"/>
    <w:rsid w:val="0088056C"/>
    <w:rsid w:val="00893500"/>
    <w:rsid w:val="008A07E4"/>
    <w:rsid w:val="008C6B48"/>
    <w:rsid w:val="008C7056"/>
    <w:rsid w:val="008D2643"/>
    <w:rsid w:val="008D3A75"/>
    <w:rsid w:val="008E7284"/>
    <w:rsid w:val="008E74D8"/>
    <w:rsid w:val="008F13C4"/>
    <w:rsid w:val="008F5BBA"/>
    <w:rsid w:val="00903970"/>
    <w:rsid w:val="00903F5A"/>
    <w:rsid w:val="00912ED0"/>
    <w:rsid w:val="00917976"/>
    <w:rsid w:val="00923E9B"/>
    <w:rsid w:val="00925CEB"/>
    <w:rsid w:val="00925FE1"/>
    <w:rsid w:val="009300D2"/>
    <w:rsid w:val="0093110F"/>
    <w:rsid w:val="0094098F"/>
    <w:rsid w:val="009506A4"/>
    <w:rsid w:val="00955B93"/>
    <w:rsid w:val="009574B4"/>
    <w:rsid w:val="00981545"/>
    <w:rsid w:val="00983412"/>
    <w:rsid w:val="00984684"/>
    <w:rsid w:val="00985611"/>
    <w:rsid w:val="00991BEC"/>
    <w:rsid w:val="009969C5"/>
    <w:rsid w:val="009A162B"/>
    <w:rsid w:val="009A34C4"/>
    <w:rsid w:val="009A7B18"/>
    <w:rsid w:val="009B6C54"/>
    <w:rsid w:val="009C073B"/>
    <w:rsid w:val="009C1FB5"/>
    <w:rsid w:val="009C7230"/>
    <w:rsid w:val="009D0A55"/>
    <w:rsid w:val="009D5E88"/>
    <w:rsid w:val="009E58F7"/>
    <w:rsid w:val="009F0746"/>
    <w:rsid w:val="009F312E"/>
    <w:rsid w:val="009F3736"/>
    <w:rsid w:val="009F458D"/>
    <w:rsid w:val="009F611F"/>
    <w:rsid w:val="00A06BAE"/>
    <w:rsid w:val="00A07707"/>
    <w:rsid w:val="00A118C3"/>
    <w:rsid w:val="00A13708"/>
    <w:rsid w:val="00A158D2"/>
    <w:rsid w:val="00A23ECE"/>
    <w:rsid w:val="00A27F82"/>
    <w:rsid w:val="00A32D28"/>
    <w:rsid w:val="00A335A8"/>
    <w:rsid w:val="00A35041"/>
    <w:rsid w:val="00A36984"/>
    <w:rsid w:val="00A42AAA"/>
    <w:rsid w:val="00A42ED3"/>
    <w:rsid w:val="00A46DE4"/>
    <w:rsid w:val="00A514D8"/>
    <w:rsid w:val="00A65F4C"/>
    <w:rsid w:val="00A66E90"/>
    <w:rsid w:val="00A700BD"/>
    <w:rsid w:val="00A72E4B"/>
    <w:rsid w:val="00A7365F"/>
    <w:rsid w:val="00A87BF3"/>
    <w:rsid w:val="00A92473"/>
    <w:rsid w:val="00A95F7B"/>
    <w:rsid w:val="00AA2572"/>
    <w:rsid w:val="00AA2EE2"/>
    <w:rsid w:val="00AB4D9D"/>
    <w:rsid w:val="00AB577A"/>
    <w:rsid w:val="00AC0453"/>
    <w:rsid w:val="00AC3641"/>
    <w:rsid w:val="00AC6B8A"/>
    <w:rsid w:val="00AD3ADB"/>
    <w:rsid w:val="00AE4427"/>
    <w:rsid w:val="00B0674A"/>
    <w:rsid w:val="00B21C50"/>
    <w:rsid w:val="00B2210A"/>
    <w:rsid w:val="00B22F5E"/>
    <w:rsid w:val="00B254E6"/>
    <w:rsid w:val="00B3017C"/>
    <w:rsid w:val="00B3315F"/>
    <w:rsid w:val="00B3610D"/>
    <w:rsid w:val="00B4535C"/>
    <w:rsid w:val="00B53B51"/>
    <w:rsid w:val="00B554B1"/>
    <w:rsid w:val="00B6077C"/>
    <w:rsid w:val="00B626FE"/>
    <w:rsid w:val="00B72F48"/>
    <w:rsid w:val="00B74536"/>
    <w:rsid w:val="00B8794A"/>
    <w:rsid w:val="00B9585D"/>
    <w:rsid w:val="00BA78CC"/>
    <w:rsid w:val="00BC560C"/>
    <w:rsid w:val="00BC5B47"/>
    <w:rsid w:val="00BE042F"/>
    <w:rsid w:val="00BE15B9"/>
    <w:rsid w:val="00BE383B"/>
    <w:rsid w:val="00BE5548"/>
    <w:rsid w:val="00BF3769"/>
    <w:rsid w:val="00C014BD"/>
    <w:rsid w:val="00C02891"/>
    <w:rsid w:val="00C05BE9"/>
    <w:rsid w:val="00C12109"/>
    <w:rsid w:val="00C1787B"/>
    <w:rsid w:val="00C21399"/>
    <w:rsid w:val="00C33546"/>
    <w:rsid w:val="00C34A57"/>
    <w:rsid w:val="00C35B5D"/>
    <w:rsid w:val="00C42942"/>
    <w:rsid w:val="00C44AF6"/>
    <w:rsid w:val="00C47273"/>
    <w:rsid w:val="00C55010"/>
    <w:rsid w:val="00C83C96"/>
    <w:rsid w:val="00C8623A"/>
    <w:rsid w:val="00C90C19"/>
    <w:rsid w:val="00C9318D"/>
    <w:rsid w:val="00C965E4"/>
    <w:rsid w:val="00C9796D"/>
    <w:rsid w:val="00CA115B"/>
    <w:rsid w:val="00CB231D"/>
    <w:rsid w:val="00CB4086"/>
    <w:rsid w:val="00CC4605"/>
    <w:rsid w:val="00CC4D7D"/>
    <w:rsid w:val="00CD028E"/>
    <w:rsid w:val="00CD54FD"/>
    <w:rsid w:val="00CE01A2"/>
    <w:rsid w:val="00CE29E8"/>
    <w:rsid w:val="00CE2D28"/>
    <w:rsid w:val="00CF05CC"/>
    <w:rsid w:val="00D038EF"/>
    <w:rsid w:val="00D04288"/>
    <w:rsid w:val="00D12541"/>
    <w:rsid w:val="00D138B5"/>
    <w:rsid w:val="00D17067"/>
    <w:rsid w:val="00D206EE"/>
    <w:rsid w:val="00D228A1"/>
    <w:rsid w:val="00D30591"/>
    <w:rsid w:val="00D33E0E"/>
    <w:rsid w:val="00D419E6"/>
    <w:rsid w:val="00D5062F"/>
    <w:rsid w:val="00D64C47"/>
    <w:rsid w:val="00D662D8"/>
    <w:rsid w:val="00D71D3C"/>
    <w:rsid w:val="00D725D3"/>
    <w:rsid w:val="00D7302E"/>
    <w:rsid w:val="00D82D33"/>
    <w:rsid w:val="00D82F61"/>
    <w:rsid w:val="00D87D3F"/>
    <w:rsid w:val="00D91B59"/>
    <w:rsid w:val="00DA19CB"/>
    <w:rsid w:val="00DA4D5F"/>
    <w:rsid w:val="00DB162D"/>
    <w:rsid w:val="00DB3091"/>
    <w:rsid w:val="00DD2E60"/>
    <w:rsid w:val="00DD374A"/>
    <w:rsid w:val="00DD7B08"/>
    <w:rsid w:val="00DF405F"/>
    <w:rsid w:val="00DF60DB"/>
    <w:rsid w:val="00E03CA1"/>
    <w:rsid w:val="00E077D2"/>
    <w:rsid w:val="00E13F90"/>
    <w:rsid w:val="00E170E9"/>
    <w:rsid w:val="00E24069"/>
    <w:rsid w:val="00E251B5"/>
    <w:rsid w:val="00E25209"/>
    <w:rsid w:val="00E268AA"/>
    <w:rsid w:val="00E27E7D"/>
    <w:rsid w:val="00E34094"/>
    <w:rsid w:val="00E41674"/>
    <w:rsid w:val="00E440FC"/>
    <w:rsid w:val="00E52422"/>
    <w:rsid w:val="00E52B02"/>
    <w:rsid w:val="00E54472"/>
    <w:rsid w:val="00E558D4"/>
    <w:rsid w:val="00E646D3"/>
    <w:rsid w:val="00E64EF9"/>
    <w:rsid w:val="00E65EEE"/>
    <w:rsid w:val="00E744D6"/>
    <w:rsid w:val="00E77CA4"/>
    <w:rsid w:val="00E80078"/>
    <w:rsid w:val="00E876C9"/>
    <w:rsid w:val="00E916EA"/>
    <w:rsid w:val="00E918D6"/>
    <w:rsid w:val="00E972E3"/>
    <w:rsid w:val="00EA1A2F"/>
    <w:rsid w:val="00EA5803"/>
    <w:rsid w:val="00EB6116"/>
    <w:rsid w:val="00ED24EF"/>
    <w:rsid w:val="00EE3FC4"/>
    <w:rsid w:val="00EE486E"/>
    <w:rsid w:val="00EE6F7B"/>
    <w:rsid w:val="00EF1819"/>
    <w:rsid w:val="00F01081"/>
    <w:rsid w:val="00F0189D"/>
    <w:rsid w:val="00F019DF"/>
    <w:rsid w:val="00F02055"/>
    <w:rsid w:val="00F03B17"/>
    <w:rsid w:val="00F05EA9"/>
    <w:rsid w:val="00F1407F"/>
    <w:rsid w:val="00F1605C"/>
    <w:rsid w:val="00F160FC"/>
    <w:rsid w:val="00F2586C"/>
    <w:rsid w:val="00F401DF"/>
    <w:rsid w:val="00F422CC"/>
    <w:rsid w:val="00F5282E"/>
    <w:rsid w:val="00F573BE"/>
    <w:rsid w:val="00F5741B"/>
    <w:rsid w:val="00F632E0"/>
    <w:rsid w:val="00F672FE"/>
    <w:rsid w:val="00F746A0"/>
    <w:rsid w:val="00F74CED"/>
    <w:rsid w:val="00F76385"/>
    <w:rsid w:val="00F7639D"/>
    <w:rsid w:val="00F95993"/>
    <w:rsid w:val="00FA0434"/>
    <w:rsid w:val="00FA6901"/>
    <w:rsid w:val="00FA7294"/>
    <w:rsid w:val="00FB2676"/>
    <w:rsid w:val="00FB7D3B"/>
    <w:rsid w:val="00FC5EA2"/>
    <w:rsid w:val="00FD1E94"/>
    <w:rsid w:val="00FD4DF4"/>
    <w:rsid w:val="00FE2490"/>
    <w:rsid w:val="00FE4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672A64D-D68E-4AD7-AEA3-02A55ECD7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before="120" w:after="120" w:line="360" w:lineRule="auto"/>
        <w:ind w:left="714" w:hanging="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E29E8"/>
    <w:pPr>
      <w:keepNext/>
      <w:keepLines/>
      <w:spacing w:before="240" w:after="0"/>
      <w:jc w:val="center"/>
      <w:outlineLvl w:val="0"/>
    </w:pPr>
    <w:rPr>
      <w:rFonts w:eastAsiaTheme="majorEastAsia"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157450"/>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173ED"/>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E64EF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9E8"/>
    <w:rPr>
      <w:rFonts w:eastAsiaTheme="majorEastAsia" w:cstheme="majorBidi"/>
      <w:color w:val="2E74B5" w:themeColor="accent1" w:themeShade="BF"/>
      <w:sz w:val="28"/>
      <w:szCs w:val="32"/>
    </w:rPr>
  </w:style>
  <w:style w:type="character" w:customStyle="1" w:styleId="Heading2Char">
    <w:name w:val="Heading 2 Char"/>
    <w:basedOn w:val="DefaultParagraphFont"/>
    <w:link w:val="Heading2"/>
    <w:uiPriority w:val="9"/>
    <w:rsid w:val="00157450"/>
    <w:rPr>
      <w:rFonts w:eastAsiaTheme="majorEastAsia"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173ED"/>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uiPriority w:val="9"/>
    <w:semiHidden/>
    <w:rsid w:val="00E64EF9"/>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717FBC"/>
    <w:pPr>
      <w:ind w:left="720"/>
      <w:contextualSpacing/>
    </w:pPr>
  </w:style>
  <w:style w:type="paragraph" w:styleId="Header">
    <w:name w:val="header"/>
    <w:basedOn w:val="Normal"/>
    <w:link w:val="HeaderChar"/>
    <w:uiPriority w:val="99"/>
    <w:unhideWhenUsed/>
    <w:rsid w:val="00A700B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700BD"/>
  </w:style>
  <w:style w:type="paragraph" w:styleId="Footer">
    <w:name w:val="footer"/>
    <w:basedOn w:val="Normal"/>
    <w:link w:val="FooterChar"/>
    <w:uiPriority w:val="99"/>
    <w:unhideWhenUsed/>
    <w:rsid w:val="00A700B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700BD"/>
  </w:style>
  <w:style w:type="paragraph" w:styleId="TOC1">
    <w:name w:val="toc 1"/>
    <w:basedOn w:val="Normal"/>
    <w:next w:val="Normal"/>
    <w:autoRedefine/>
    <w:uiPriority w:val="39"/>
    <w:unhideWhenUsed/>
    <w:rsid w:val="009F0746"/>
    <w:pPr>
      <w:tabs>
        <w:tab w:val="right" w:leader="dot" w:pos="9350"/>
      </w:tabs>
      <w:spacing w:after="100"/>
      <w:ind w:left="0"/>
    </w:pPr>
  </w:style>
  <w:style w:type="paragraph" w:styleId="TOC2">
    <w:name w:val="toc 2"/>
    <w:basedOn w:val="Normal"/>
    <w:next w:val="Normal"/>
    <w:autoRedefine/>
    <w:uiPriority w:val="39"/>
    <w:unhideWhenUsed/>
    <w:rsid w:val="00163A6F"/>
    <w:pPr>
      <w:spacing w:after="100"/>
      <w:ind w:left="240"/>
    </w:pPr>
  </w:style>
  <w:style w:type="character" w:styleId="Hyperlink">
    <w:name w:val="Hyperlink"/>
    <w:basedOn w:val="DefaultParagraphFont"/>
    <w:uiPriority w:val="99"/>
    <w:unhideWhenUsed/>
    <w:rsid w:val="00163A6F"/>
    <w:rPr>
      <w:color w:val="0563C1" w:themeColor="hyperlink"/>
      <w:u w:val="single"/>
    </w:rPr>
  </w:style>
  <w:style w:type="paragraph" w:styleId="NormalWeb">
    <w:name w:val="Normal (Web)"/>
    <w:basedOn w:val="Normal"/>
    <w:uiPriority w:val="99"/>
    <w:semiHidden/>
    <w:unhideWhenUsed/>
    <w:rsid w:val="00157450"/>
    <w:pPr>
      <w:spacing w:before="100" w:beforeAutospacing="1" w:after="100" w:afterAutospacing="1" w:line="240" w:lineRule="auto"/>
      <w:ind w:left="0" w:firstLine="0"/>
      <w:jc w:val="left"/>
    </w:pPr>
    <w:rPr>
      <w:rFonts w:eastAsia="Times New Roman"/>
      <w:szCs w:val="24"/>
    </w:rPr>
  </w:style>
  <w:style w:type="paragraph" w:styleId="TOC3">
    <w:name w:val="toc 3"/>
    <w:basedOn w:val="Normal"/>
    <w:next w:val="Normal"/>
    <w:autoRedefine/>
    <w:uiPriority w:val="39"/>
    <w:unhideWhenUsed/>
    <w:rsid w:val="008258C6"/>
    <w:pPr>
      <w:tabs>
        <w:tab w:val="left" w:pos="1276"/>
        <w:tab w:val="right" w:leader="dot" w:pos="9350"/>
      </w:tabs>
      <w:spacing w:after="100"/>
      <w:ind w:left="567" w:hanging="567"/>
    </w:pPr>
  </w:style>
  <w:style w:type="paragraph" w:styleId="TOC4">
    <w:name w:val="toc 4"/>
    <w:basedOn w:val="Normal"/>
    <w:next w:val="Normal"/>
    <w:autoRedefine/>
    <w:uiPriority w:val="39"/>
    <w:unhideWhenUsed/>
    <w:rsid w:val="008258C6"/>
    <w:pPr>
      <w:tabs>
        <w:tab w:val="left" w:pos="1560"/>
        <w:tab w:val="right" w:leader="dot" w:pos="9350"/>
      </w:tabs>
      <w:spacing w:after="100"/>
      <w:ind w:left="709" w:hanging="709"/>
    </w:pPr>
  </w:style>
  <w:style w:type="paragraph" w:styleId="Bibliography">
    <w:name w:val="Bibliography"/>
    <w:basedOn w:val="Normal"/>
    <w:next w:val="Normal"/>
    <w:uiPriority w:val="37"/>
    <w:unhideWhenUsed/>
    <w:rsid w:val="006376E0"/>
    <w:pPr>
      <w:tabs>
        <w:tab w:val="left" w:pos="264"/>
      </w:tabs>
      <w:spacing w:after="0" w:line="240" w:lineRule="auto"/>
      <w:ind w:left="264" w:hanging="264"/>
    </w:pPr>
  </w:style>
  <w:style w:type="paragraph" w:styleId="HTMLPreformatted">
    <w:name w:val="HTML Preformatted"/>
    <w:basedOn w:val="Normal"/>
    <w:link w:val="HTMLPreformattedChar"/>
    <w:uiPriority w:val="99"/>
    <w:unhideWhenUsed/>
    <w:rsid w:val="007460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0"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460B0"/>
    <w:rPr>
      <w:rFonts w:ascii="Courier New" w:eastAsia="Times New Roman" w:hAnsi="Courier New" w:cs="Courier New"/>
      <w:sz w:val="20"/>
      <w:szCs w:val="20"/>
    </w:rPr>
  </w:style>
  <w:style w:type="character" w:styleId="Strong">
    <w:name w:val="Strong"/>
    <w:basedOn w:val="DefaultParagraphFont"/>
    <w:uiPriority w:val="22"/>
    <w:qFormat/>
    <w:rsid w:val="00052F26"/>
    <w:rPr>
      <w:b/>
      <w:bCs/>
    </w:rPr>
  </w:style>
  <w:style w:type="paragraph" w:styleId="TOC5">
    <w:name w:val="toc 5"/>
    <w:basedOn w:val="Normal"/>
    <w:next w:val="Normal"/>
    <w:autoRedefine/>
    <w:uiPriority w:val="39"/>
    <w:unhideWhenUsed/>
    <w:rsid w:val="008258C6"/>
    <w:pPr>
      <w:tabs>
        <w:tab w:val="left" w:pos="1760"/>
        <w:tab w:val="right" w:leader="dot" w:pos="9350"/>
      </w:tabs>
      <w:spacing w:after="100"/>
      <w:ind w:left="851" w:hanging="851"/>
    </w:pPr>
  </w:style>
  <w:style w:type="table" w:styleId="TableGrid">
    <w:name w:val="Table Grid"/>
    <w:basedOn w:val="TableNormal"/>
    <w:uiPriority w:val="39"/>
    <w:rsid w:val="00533C20"/>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728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7284"/>
    <w:rPr>
      <w:rFonts w:ascii="Segoe UI" w:hAnsi="Segoe UI" w:cs="Segoe UI"/>
      <w:sz w:val="18"/>
      <w:szCs w:val="18"/>
    </w:rPr>
  </w:style>
  <w:style w:type="paragraph" w:styleId="Caption">
    <w:name w:val="caption"/>
    <w:basedOn w:val="Normal"/>
    <w:next w:val="Normal"/>
    <w:link w:val="CaptionChar"/>
    <w:uiPriority w:val="35"/>
    <w:unhideWhenUsed/>
    <w:qFormat/>
    <w:rsid w:val="00000514"/>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FC5EA2"/>
    <w:rPr>
      <w:i/>
      <w:iCs/>
      <w:color w:val="44546A" w:themeColor="text2"/>
      <w:sz w:val="18"/>
      <w:szCs w:val="18"/>
    </w:rPr>
  </w:style>
  <w:style w:type="paragraph" w:styleId="TOC6">
    <w:name w:val="toc 6"/>
    <w:basedOn w:val="Normal"/>
    <w:next w:val="Normal"/>
    <w:autoRedefine/>
    <w:uiPriority w:val="39"/>
    <w:unhideWhenUsed/>
    <w:rsid w:val="00DB3091"/>
    <w:pPr>
      <w:spacing w:after="100"/>
      <w:ind w:left="1200"/>
    </w:pPr>
  </w:style>
  <w:style w:type="paragraph" w:styleId="TableofFigures">
    <w:name w:val="table of figures"/>
    <w:basedOn w:val="Normal"/>
    <w:next w:val="Normal"/>
    <w:uiPriority w:val="99"/>
    <w:unhideWhenUsed/>
    <w:rsid w:val="0035540D"/>
    <w:pPr>
      <w:spacing w:after="0"/>
      <w:ind w:left="0"/>
    </w:pPr>
  </w:style>
  <w:style w:type="paragraph" w:customStyle="1" w:styleId="IEEETableCell">
    <w:name w:val="IEEE Table Cell"/>
    <w:basedOn w:val="Normal"/>
    <w:rsid w:val="00480618"/>
    <w:pPr>
      <w:adjustRightInd w:val="0"/>
      <w:snapToGrid w:val="0"/>
      <w:spacing w:before="0" w:after="0" w:line="240" w:lineRule="auto"/>
      <w:ind w:left="0" w:firstLine="0"/>
      <w:jc w:val="left"/>
    </w:pPr>
    <w:rPr>
      <w:rFonts w:eastAsia="SimSun"/>
      <w:sz w:val="18"/>
      <w:szCs w:val="24"/>
      <w:lang w:val="en-AU" w:eastAsia="zh-CN"/>
    </w:rPr>
  </w:style>
  <w:style w:type="paragraph" w:customStyle="1" w:styleId="S">
    <w:name w:val="Sơ đồ"/>
    <w:basedOn w:val="Caption"/>
    <w:link w:val="SChar"/>
    <w:qFormat/>
    <w:rsid w:val="00FC5EA2"/>
    <w:pPr>
      <w:ind w:left="0" w:firstLine="0"/>
    </w:pPr>
    <w:rPr>
      <w:i w:val="0"/>
      <w:iCs w:val="0"/>
      <w:color w:val="auto"/>
      <w:sz w:val="24"/>
      <w:szCs w:val="24"/>
    </w:rPr>
  </w:style>
  <w:style w:type="character" w:customStyle="1" w:styleId="SChar">
    <w:name w:val="Sơ đồ Char"/>
    <w:basedOn w:val="CaptionChar"/>
    <w:link w:val="S"/>
    <w:rsid w:val="00FC5EA2"/>
    <w:rPr>
      <w:i w:val="0"/>
      <w:iCs w:val="0"/>
      <w:color w:val="44546A" w:themeColor="text2"/>
      <w:sz w:val="18"/>
      <w:szCs w:val="24"/>
    </w:rPr>
  </w:style>
  <w:style w:type="paragraph" w:styleId="Index1">
    <w:name w:val="index 1"/>
    <w:basedOn w:val="Normal"/>
    <w:next w:val="Normal"/>
    <w:autoRedefine/>
    <w:uiPriority w:val="99"/>
    <w:semiHidden/>
    <w:unhideWhenUsed/>
    <w:rsid w:val="00FC5EA2"/>
    <w:pPr>
      <w:spacing w:before="0" w:after="0" w:line="240" w:lineRule="auto"/>
      <w:ind w:left="240" w:hanging="240"/>
    </w:pPr>
  </w:style>
  <w:style w:type="paragraph" w:styleId="Index2">
    <w:name w:val="index 2"/>
    <w:basedOn w:val="Normal"/>
    <w:next w:val="Normal"/>
    <w:autoRedefine/>
    <w:uiPriority w:val="99"/>
    <w:semiHidden/>
    <w:unhideWhenUsed/>
    <w:rsid w:val="00FC5EA2"/>
    <w:pPr>
      <w:spacing w:before="0" w:after="0" w:line="240" w:lineRule="auto"/>
      <w:ind w:left="480" w:hanging="240"/>
    </w:pPr>
  </w:style>
  <w:style w:type="paragraph" w:styleId="TOC7">
    <w:name w:val="toc 7"/>
    <w:basedOn w:val="Normal"/>
    <w:next w:val="Normal"/>
    <w:autoRedefine/>
    <w:uiPriority w:val="39"/>
    <w:unhideWhenUsed/>
    <w:rsid w:val="00EE486E"/>
    <w:pPr>
      <w:spacing w:before="0" w:after="100" w:line="259" w:lineRule="auto"/>
      <w:ind w:left="1320" w:firstLine="0"/>
      <w:jc w:val="left"/>
    </w:pPr>
    <w:rPr>
      <w:rFonts w:asciiTheme="minorHAnsi" w:eastAsiaTheme="minorEastAsia" w:hAnsiTheme="minorHAnsi" w:cstheme="minorBidi"/>
      <w:sz w:val="22"/>
    </w:rPr>
  </w:style>
  <w:style w:type="paragraph" w:styleId="TOC8">
    <w:name w:val="toc 8"/>
    <w:basedOn w:val="Normal"/>
    <w:next w:val="Normal"/>
    <w:autoRedefine/>
    <w:uiPriority w:val="39"/>
    <w:unhideWhenUsed/>
    <w:rsid w:val="00EE486E"/>
    <w:pPr>
      <w:spacing w:before="0" w:after="100" w:line="259" w:lineRule="auto"/>
      <w:ind w:left="1540" w:firstLine="0"/>
      <w:jc w:val="left"/>
    </w:pPr>
    <w:rPr>
      <w:rFonts w:asciiTheme="minorHAnsi" w:eastAsiaTheme="minorEastAsia" w:hAnsiTheme="minorHAnsi" w:cstheme="minorBidi"/>
      <w:sz w:val="22"/>
    </w:rPr>
  </w:style>
  <w:style w:type="paragraph" w:styleId="TOC9">
    <w:name w:val="toc 9"/>
    <w:basedOn w:val="Normal"/>
    <w:next w:val="Normal"/>
    <w:autoRedefine/>
    <w:uiPriority w:val="39"/>
    <w:unhideWhenUsed/>
    <w:rsid w:val="00EE486E"/>
    <w:pPr>
      <w:spacing w:before="0" w:after="100" w:line="259" w:lineRule="auto"/>
      <w:ind w:left="1760" w:firstLine="0"/>
      <w:jc w:val="left"/>
    </w:pPr>
    <w:rPr>
      <w:rFonts w:asciiTheme="minorHAnsi" w:eastAsiaTheme="minorEastAsia" w:hAnsiTheme="minorHAnsi" w:cstheme="minorBidi"/>
      <w:sz w:val="22"/>
    </w:rPr>
  </w:style>
  <w:style w:type="paragraph" w:styleId="FootnoteText">
    <w:name w:val="footnote text"/>
    <w:basedOn w:val="Normal"/>
    <w:link w:val="FootnoteTextChar"/>
    <w:uiPriority w:val="99"/>
    <w:semiHidden/>
    <w:unhideWhenUsed/>
    <w:rsid w:val="00294FF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94FF5"/>
    <w:rPr>
      <w:sz w:val="20"/>
      <w:szCs w:val="20"/>
    </w:rPr>
  </w:style>
  <w:style w:type="character" w:styleId="FootnoteReference">
    <w:name w:val="footnote reference"/>
    <w:basedOn w:val="DefaultParagraphFont"/>
    <w:uiPriority w:val="99"/>
    <w:semiHidden/>
    <w:unhideWhenUsed/>
    <w:rsid w:val="00294FF5"/>
    <w:rPr>
      <w:vertAlign w:val="superscript"/>
    </w:rPr>
  </w:style>
  <w:style w:type="character" w:styleId="PlaceholderText">
    <w:name w:val="Placeholder Text"/>
    <w:basedOn w:val="DefaultParagraphFont"/>
    <w:uiPriority w:val="99"/>
    <w:semiHidden/>
    <w:rsid w:val="00FE43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5303">
      <w:bodyDiv w:val="1"/>
      <w:marLeft w:val="0"/>
      <w:marRight w:val="0"/>
      <w:marTop w:val="0"/>
      <w:marBottom w:val="0"/>
      <w:divBdr>
        <w:top w:val="none" w:sz="0" w:space="0" w:color="auto"/>
        <w:left w:val="none" w:sz="0" w:space="0" w:color="auto"/>
        <w:bottom w:val="none" w:sz="0" w:space="0" w:color="auto"/>
        <w:right w:val="none" w:sz="0" w:space="0" w:color="auto"/>
      </w:divBdr>
    </w:div>
    <w:div w:id="9526166">
      <w:bodyDiv w:val="1"/>
      <w:marLeft w:val="0"/>
      <w:marRight w:val="0"/>
      <w:marTop w:val="0"/>
      <w:marBottom w:val="0"/>
      <w:divBdr>
        <w:top w:val="none" w:sz="0" w:space="0" w:color="auto"/>
        <w:left w:val="none" w:sz="0" w:space="0" w:color="auto"/>
        <w:bottom w:val="none" w:sz="0" w:space="0" w:color="auto"/>
        <w:right w:val="none" w:sz="0" w:space="0" w:color="auto"/>
      </w:divBdr>
    </w:div>
    <w:div w:id="25059454">
      <w:bodyDiv w:val="1"/>
      <w:marLeft w:val="0"/>
      <w:marRight w:val="0"/>
      <w:marTop w:val="0"/>
      <w:marBottom w:val="0"/>
      <w:divBdr>
        <w:top w:val="none" w:sz="0" w:space="0" w:color="auto"/>
        <w:left w:val="none" w:sz="0" w:space="0" w:color="auto"/>
        <w:bottom w:val="none" w:sz="0" w:space="0" w:color="auto"/>
        <w:right w:val="none" w:sz="0" w:space="0" w:color="auto"/>
      </w:divBdr>
    </w:div>
    <w:div w:id="47001497">
      <w:bodyDiv w:val="1"/>
      <w:marLeft w:val="0"/>
      <w:marRight w:val="0"/>
      <w:marTop w:val="0"/>
      <w:marBottom w:val="0"/>
      <w:divBdr>
        <w:top w:val="none" w:sz="0" w:space="0" w:color="auto"/>
        <w:left w:val="none" w:sz="0" w:space="0" w:color="auto"/>
        <w:bottom w:val="none" w:sz="0" w:space="0" w:color="auto"/>
        <w:right w:val="none" w:sz="0" w:space="0" w:color="auto"/>
      </w:divBdr>
    </w:div>
    <w:div w:id="51664357">
      <w:bodyDiv w:val="1"/>
      <w:marLeft w:val="0"/>
      <w:marRight w:val="0"/>
      <w:marTop w:val="0"/>
      <w:marBottom w:val="0"/>
      <w:divBdr>
        <w:top w:val="none" w:sz="0" w:space="0" w:color="auto"/>
        <w:left w:val="none" w:sz="0" w:space="0" w:color="auto"/>
        <w:bottom w:val="none" w:sz="0" w:space="0" w:color="auto"/>
        <w:right w:val="none" w:sz="0" w:space="0" w:color="auto"/>
      </w:divBdr>
    </w:div>
    <w:div w:id="93289038">
      <w:bodyDiv w:val="1"/>
      <w:marLeft w:val="0"/>
      <w:marRight w:val="0"/>
      <w:marTop w:val="0"/>
      <w:marBottom w:val="0"/>
      <w:divBdr>
        <w:top w:val="none" w:sz="0" w:space="0" w:color="auto"/>
        <w:left w:val="none" w:sz="0" w:space="0" w:color="auto"/>
        <w:bottom w:val="none" w:sz="0" w:space="0" w:color="auto"/>
        <w:right w:val="none" w:sz="0" w:space="0" w:color="auto"/>
      </w:divBdr>
    </w:div>
    <w:div w:id="98569145">
      <w:bodyDiv w:val="1"/>
      <w:marLeft w:val="0"/>
      <w:marRight w:val="0"/>
      <w:marTop w:val="0"/>
      <w:marBottom w:val="0"/>
      <w:divBdr>
        <w:top w:val="none" w:sz="0" w:space="0" w:color="auto"/>
        <w:left w:val="none" w:sz="0" w:space="0" w:color="auto"/>
        <w:bottom w:val="none" w:sz="0" w:space="0" w:color="auto"/>
        <w:right w:val="none" w:sz="0" w:space="0" w:color="auto"/>
      </w:divBdr>
    </w:div>
    <w:div w:id="117143592">
      <w:bodyDiv w:val="1"/>
      <w:marLeft w:val="0"/>
      <w:marRight w:val="0"/>
      <w:marTop w:val="0"/>
      <w:marBottom w:val="0"/>
      <w:divBdr>
        <w:top w:val="none" w:sz="0" w:space="0" w:color="auto"/>
        <w:left w:val="none" w:sz="0" w:space="0" w:color="auto"/>
        <w:bottom w:val="none" w:sz="0" w:space="0" w:color="auto"/>
        <w:right w:val="none" w:sz="0" w:space="0" w:color="auto"/>
      </w:divBdr>
    </w:div>
    <w:div w:id="127018463">
      <w:bodyDiv w:val="1"/>
      <w:marLeft w:val="0"/>
      <w:marRight w:val="0"/>
      <w:marTop w:val="0"/>
      <w:marBottom w:val="0"/>
      <w:divBdr>
        <w:top w:val="none" w:sz="0" w:space="0" w:color="auto"/>
        <w:left w:val="none" w:sz="0" w:space="0" w:color="auto"/>
        <w:bottom w:val="none" w:sz="0" w:space="0" w:color="auto"/>
        <w:right w:val="none" w:sz="0" w:space="0" w:color="auto"/>
      </w:divBdr>
    </w:div>
    <w:div w:id="161094877">
      <w:bodyDiv w:val="1"/>
      <w:marLeft w:val="0"/>
      <w:marRight w:val="0"/>
      <w:marTop w:val="0"/>
      <w:marBottom w:val="0"/>
      <w:divBdr>
        <w:top w:val="none" w:sz="0" w:space="0" w:color="auto"/>
        <w:left w:val="none" w:sz="0" w:space="0" w:color="auto"/>
        <w:bottom w:val="none" w:sz="0" w:space="0" w:color="auto"/>
        <w:right w:val="none" w:sz="0" w:space="0" w:color="auto"/>
      </w:divBdr>
    </w:div>
    <w:div w:id="187718635">
      <w:bodyDiv w:val="1"/>
      <w:marLeft w:val="0"/>
      <w:marRight w:val="0"/>
      <w:marTop w:val="0"/>
      <w:marBottom w:val="0"/>
      <w:divBdr>
        <w:top w:val="none" w:sz="0" w:space="0" w:color="auto"/>
        <w:left w:val="none" w:sz="0" w:space="0" w:color="auto"/>
        <w:bottom w:val="none" w:sz="0" w:space="0" w:color="auto"/>
        <w:right w:val="none" w:sz="0" w:space="0" w:color="auto"/>
      </w:divBdr>
    </w:div>
    <w:div w:id="220950242">
      <w:bodyDiv w:val="1"/>
      <w:marLeft w:val="0"/>
      <w:marRight w:val="0"/>
      <w:marTop w:val="0"/>
      <w:marBottom w:val="0"/>
      <w:divBdr>
        <w:top w:val="none" w:sz="0" w:space="0" w:color="auto"/>
        <w:left w:val="none" w:sz="0" w:space="0" w:color="auto"/>
        <w:bottom w:val="none" w:sz="0" w:space="0" w:color="auto"/>
        <w:right w:val="none" w:sz="0" w:space="0" w:color="auto"/>
      </w:divBdr>
    </w:div>
    <w:div w:id="244412472">
      <w:bodyDiv w:val="1"/>
      <w:marLeft w:val="0"/>
      <w:marRight w:val="0"/>
      <w:marTop w:val="0"/>
      <w:marBottom w:val="0"/>
      <w:divBdr>
        <w:top w:val="none" w:sz="0" w:space="0" w:color="auto"/>
        <w:left w:val="none" w:sz="0" w:space="0" w:color="auto"/>
        <w:bottom w:val="none" w:sz="0" w:space="0" w:color="auto"/>
        <w:right w:val="none" w:sz="0" w:space="0" w:color="auto"/>
      </w:divBdr>
    </w:div>
    <w:div w:id="261107622">
      <w:bodyDiv w:val="1"/>
      <w:marLeft w:val="0"/>
      <w:marRight w:val="0"/>
      <w:marTop w:val="0"/>
      <w:marBottom w:val="0"/>
      <w:divBdr>
        <w:top w:val="none" w:sz="0" w:space="0" w:color="auto"/>
        <w:left w:val="none" w:sz="0" w:space="0" w:color="auto"/>
        <w:bottom w:val="none" w:sz="0" w:space="0" w:color="auto"/>
        <w:right w:val="none" w:sz="0" w:space="0" w:color="auto"/>
      </w:divBdr>
    </w:div>
    <w:div w:id="289560187">
      <w:bodyDiv w:val="1"/>
      <w:marLeft w:val="0"/>
      <w:marRight w:val="0"/>
      <w:marTop w:val="0"/>
      <w:marBottom w:val="0"/>
      <w:divBdr>
        <w:top w:val="none" w:sz="0" w:space="0" w:color="auto"/>
        <w:left w:val="none" w:sz="0" w:space="0" w:color="auto"/>
        <w:bottom w:val="none" w:sz="0" w:space="0" w:color="auto"/>
        <w:right w:val="none" w:sz="0" w:space="0" w:color="auto"/>
      </w:divBdr>
    </w:div>
    <w:div w:id="301734799">
      <w:bodyDiv w:val="1"/>
      <w:marLeft w:val="0"/>
      <w:marRight w:val="0"/>
      <w:marTop w:val="0"/>
      <w:marBottom w:val="0"/>
      <w:divBdr>
        <w:top w:val="none" w:sz="0" w:space="0" w:color="auto"/>
        <w:left w:val="none" w:sz="0" w:space="0" w:color="auto"/>
        <w:bottom w:val="none" w:sz="0" w:space="0" w:color="auto"/>
        <w:right w:val="none" w:sz="0" w:space="0" w:color="auto"/>
      </w:divBdr>
    </w:div>
    <w:div w:id="341666117">
      <w:bodyDiv w:val="1"/>
      <w:marLeft w:val="0"/>
      <w:marRight w:val="0"/>
      <w:marTop w:val="0"/>
      <w:marBottom w:val="0"/>
      <w:divBdr>
        <w:top w:val="none" w:sz="0" w:space="0" w:color="auto"/>
        <w:left w:val="none" w:sz="0" w:space="0" w:color="auto"/>
        <w:bottom w:val="none" w:sz="0" w:space="0" w:color="auto"/>
        <w:right w:val="none" w:sz="0" w:space="0" w:color="auto"/>
      </w:divBdr>
    </w:div>
    <w:div w:id="351567665">
      <w:bodyDiv w:val="1"/>
      <w:marLeft w:val="0"/>
      <w:marRight w:val="0"/>
      <w:marTop w:val="0"/>
      <w:marBottom w:val="0"/>
      <w:divBdr>
        <w:top w:val="none" w:sz="0" w:space="0" w:color="auto"/>
        <w:left w:val="none" w:sz="0" w:space="0" w:color="auto"/>
        <w:bottom w:val="none" w:sz="0" w:space="0" w:color="auto"/>
        <w:right w:val="none" w:sz="0" w:space="0" w:color="auto"/>
      </w:divBdr>
    </w:div>
    <w:div w:id="359937563">
      <w:bodyDiv w:val="1"/>
      <w:marLeft w:val="0"/>
      <w:marRight w:val="0"/>
      <w:marTop w:val="0"/>
      <w:marBottom w:val="0"/>
      <w:divBdr>
        <w:top w:val="none" w:sz="0" w:space="0" w:color="auto"/>
        <w:left w:val="none" w:sz="0" w:space="0" w:color="auto"/>
        <w:bottom w:val="none" w:sz="0" w:space="0" w:color="auto"/>
        <w:right w:val="none" w:sz="0" w:space="0" w:color="auto"/>
      </w:divBdr>
    </w:div>
    <w:div w:id="372461461">
      <w:bodyDiv w:val="1"/>
      <w:marLeft w:val="0"/>
      <w:marRight w:val="0"/>
      <w:marTop w:val="0"/>
      <w:marBottom w:val="0"/>
      <w:divBdr>
        <w:top w:val="none" w:sz="0" w:space="0" w:color="auto"/>
        <w:left w:val="none" w:sz="0" w:space="0" w:color="auto"/>
        <w:bottom w:val="none" w:sz="0" w:space="0" w:color="auto"/>
        <w:right w:val="none" w:sz="0" w:space="0" w:color="auto"/>
      </w:divBdr>
    </w:div>
    <w:div w:id="401678871">
      <w:bodyDiv w:val="1"/>
      <w:marLeft w:val="0"/>
      <w:marRight w:val="0"/>
      <w:marTop w:val="0"/>
      <w:marBottom w:val="0"/>
      <w:divBdr>
        <w:top w:val="none" w:sz="0" w:space="0" w:color="auto"/>
        <w:left w:val="none" w:sz="0" w:space="0" w:color="auto"/>
        <w:bottom w:val="none" w:sz="0" w:space="0" w:color="auto"/>
        <w:right w:val="none" w:sz="0" w:space="0" w:color="auto"/>
      </w:divBdr>
    </w:div>
    <w:div w:id="403340720">
      <w:bodyDiv w:val="1"/>
      <w:marLeft w:val="0"/>
      <w:marRight w:val="0"/>
      <w:marTop w:val="0"/>
      <w:marBottom w:val="0"/>
      <w:divBdr>
        <w:top w:val="none" w:sz="0" w:space="0" w:color="auto"/>
        <w:left w:val="none" w:sz="0" w:space="0" w:color="auto"/>
        <w:bottom w:val="none" w:sz="0" w:space="0" w:color="auto"/>
        <w:right w:val="none" w:sz="0" w:space="0" w:color="auto"/>
      </w:divBdr>
    </w:div>
    <w:div w:id="409156191">
      <w:bodyDiv w:val="1"/>
      <w:marLeft w:val="0"/>
      <w:marRight w:val="0"/>
      <w:marTop w:val="0"/>
      <w:marBottom w:val="0"/>
      <w:divBdr>
        <w:top w:val="none" w:sz="0" w:space="0" w:color="auto"/>
        <w:left w:val="none" w:sz="0" w:space="0" w:color="auto"/>
        <w:bottom w:val="none" w:sz="0" w:space="0" w:color="auto"/>
        <w:right w:val="none" w:sz="0" w:space="0" w:color="auto"/>
      </w:divBdr>
    </w:div>
    <w:div w:id="427626646">
      <w:bodyDiv w:val="1"/>
      <w:marLeft w:val="0"/>
      <w:marRight w:val="0"/>
      <w:marTop w:val="0"/>
      <w:marBottom w:val="0"/>
      <w:divBdr>
        <w:top w:val="none" w:sz="0" w:space="0" w:color="auto"/>
        <w:left w:val="none" w:sz="0" w:space="0" w:color="auto"/>
        <w:bottom w:val="none" w:sz="0" w:space="0" w:color="auto"/>
        <w:right w:val="none" w:sz="0" w:space="0" w:color="auto"/>
      </w:divBdr>
    </w:div>
    <w:div w:id="519248533">
      <w:bodyDiv w:val="1"/>
      <w:marLeft w:val="0"/>
      <w:marRight w:val="0"/>
      <w:marTop w:val="0"/>
      <w:marBottom w:val="0"/>
      <w:divBdr>
        <w:top w:val="none" w:sz="0" w:space="0" w:color="auto"/>
        <w:left w:val="none" w:sz="0" w:space="0" w:color="auto"/>
        <w:bottom w:val="none" w:sz="0" w:space="0" w:color="auto"/>
        <w:right w:val="none" w:sz="0" w:space="0" w:color="auto"/>
      </w:divBdr>
    </w:div>
    <w:div w:id="575747844">
      <w:bodyDiv w:val="1"/>
      <w:marLeft w:val="0"/>
      <w:marRight w:val="0"/>
      <w:marTop w:val="0"/>
      <w:marBottom w:val="0"/>
      <w:divBdr>
        <w:top w:val="none" w:sz="0" w:space="0" w:color="auto"/>
        <w:left w:val="none" w:sz="0" w:space="0" w:color="auto"/>
        <w:bottom w:val="none" w:sz="0" w:space="0" w:color="auto"/>
        <w:right w:val="none" w:sz="0" w:space="0" w:color="auto"/>
      </w:divBdr>
    </w:div>
    <w:div w:id="670645013">
      <w:bodyDiv w:val="1"/>
      <w:marLeft w:val="0"/>
      <w:marRight w:val="0"/>
      <w:marTop w:val="0"/>
      <w:marBottom w:val="0"/>
      <w:divBdr>
        <w:top w:val="none" w:sz="0" w:space="0" w:color="auto"/>
        <w:left w:val="none" w:sz="0" w:space="0" w:color="auto"/>
        <w:bottom w:val="none" w:sz="0" w:space="0" w:color="auto"/>
        <w:right w:val="none" w:sz="0" w:space="0" w:color="auto"/>
      </w:divBdr>
    </w:div>
    <w:div w:id="727458654">
      <w:bodyDiv w:val="1"/>
      <w:marLeft w:val="0"/>
      <w:marRight w:val="0"/>
      <w:marTop w:val="0"/>
      <w:marBottom w:val="0"/>
      <w:divBdr>
        <w:top w:val="none" w:sz="0" w:space="0" w:color="auto"/>
        <w:left w:val="none" w:sz="0" w:space="0" w:color="auto"/>
        <w:bottom w:val="none" w:sz="0" w:space="0" w:color="auto"/>
        <w:right w:val="none" w:sz="0" w:space="0" w:color="auto"/>
      </w:divBdr>
    </w:div>
    <w:div w:id="832184367">
      <w:bodyDiv w:val="1"/>
      <w:marLeft w:val="0"/>
      <w:marRight w:val="0"/>
      <w:marTop w:val="0"/>
      <w:marBottom w:val="0"/>
      <w:divBdr>
        <w:top w:val="none" w:sz="0" w:space="0" w:color="auto"/>
        <w:left w:val="none" w:sz="0" w:space="0" w:color="auto"/>
        <w:bottom w:val="none" w:sz="0" w:space="0" w:color="auto"/>
        <w:right w:val="none" w:sz="0" w:space="0" w:color="auto"/>
      </w:divBdr>
    </w:div>
    <w:div w:id="850996285">
      <w:bodyDiv w:val="1"/>
      <w:marLeft w:val="0"/>
      <w:marRight w:val="0"/>
      <w:marTop w:val="0"/>
      <w:marBottom w:val="0"/>
      <w:divBdr>
        <w:top w:val="none" w:sz="0" w:space="0" w:color="auto"/>
        <w:left w:val="none" w:sz="0" w:space="0" w:color="auto"/>
        <w:bottom w:val="none" w:sz="0" w:space="0" w:color="auto"/>
        <w:right w:val="none" w:sz="0" w:space="0" w:color="auto"/>
      </w:divBdr>
    </w:div>
    <w:div w:id="851457249">
      <w:bodyDiv w:val="1"/>
      <w:marLeft w:val="0"/>
      <w:marRight w:val="0"/>
      <w:marTop w:val="0"/>
      <w:marBottom w:val="0"/>
      <w:divBdr>
        <w:top w:val="none" w:sz="0" w:space="0" w:color="auto"/>
        <w:left w:val="none" w:sz="0" w:space="0" w:color="auto"/>
        <w:bottom w:val="none" w:sz="0" w:space="0" w:color="auto"/>
        <w:right w:val="none" w:sz="0" w:space="0" w:color="auto"/>
      </w:divBdr>
    </w:div>
    <w:div w:id="886572145">
      <w:bodyDiv w:val="1"/>
      <w:marLeft w:val="0"/>
      <w:marRight w:val="0"/>
      <w:marTop w:val="0"/>
      <w:marBottom w:val="0"/>
      <w:divBdr>
        <w:top w:val="none" w:sz="0" w:space="0" w:color="auto"/>
        <w:left w:val="none" w:sz="0" w:space="0" w:color="auto"/>
        <w:bottom w:val="none" w:sz="0" w:space="0" w:color="auto"/>
        <w:right w:val="none" w:sz="0" w:space="0" w:color="auto"/>
      </w:divBdr>
    </w:div>
    <w:div w:id="896279377">
      <w:bodyDiv w:val="1"/>
      <w:marLeft w:val="0"/>
      <w:marRight w:val="0"/>
      <w:marTop w:val="0"/>
      <w:marBottom w:val="0"/>
      <w:divBdr>
        <w:top w:val="none" w:sz="0" w:space="0" w:color="auto"/>
        <w:left w:val="none" w:sz="0" w:space="0" w:color="auto"/>
        <w:bottom w:val="none" w:sz="0" w:space="0" w:color="auto"/>
        <w:right w:val="none" w:sz="0" w:space="0" w:color="auto"/>
      </w:divBdr>
    </w:div>
    <w:div w:id="896941222">
      <w:bodyDiv w:val="1"/>
      <w:marLeft w:val="0"/>
      <w:marRight w:val="0"/>
      <w:marTop w:val="0"/>
      <w:marBottom w:val="0"/>
      <w:divBdr>
        <w:top w:val="none" w:sz="0" w:space="0" w:color="auto"/>
        <w:left w:val="none" w:sz="0" w:space="0" w:color="auto"/>
        <w:bottom w:val="none" w:sz="0" w:space="0" w:color="auto"/>
        <w:right w:val="none" w:sz="0" w:space="0" w:color="auto"/>
      </w:divBdr>
    </w:div>
    <w:div w:id="908883051">
      <w:bodyDiv w:val="1"/>
      <w:marLeft w:val="0"/>
      <w:marRight w:val="0"/>
      <w:marTop w:val="0"/>
      <w:marBottom w:val="0"/>
      <w:divBdr>
        <w:top w:val="none" w:sz="0" w:space="0" w:color="auto"/>
        <w:left w:val="none" w:sz="0" w:space="0" w:color="auto"/>
        <w:bottom w:val="none" w:sz="0" w:space="0" w:color="auto"/>
        <w:right w:val="none" w:sz="0" w:space="0" w:color="auto"/>
      </w:divBdr>
    </w:div>
    <w:div w:id="949699815">
      <w:bodyDiv w:val="1"/>
      <w:marLeft w:val="0"/>
      <w:marRight w:val="0"/>
      <w:marTop w:val="0"/>
      <w:marBottom w:val="0"/>
      <w:divBdr>
        <w:top w:val="none" w:sz="0" w:space="0" w:color="auto"/>
        <w:left w:val="none" w:sz="0" w:space="0" w:color="auto"/>
        <w:bottom w:val="none" w:sz="0" w:space="0" w:color="auto"/>
        <w:right w:val="none" w:sz="0" w:space="0" w:color="auto"/>
      </w:divBdr>
    </w:div>
    <w:div w:id="964384462">
      <w:bodyDiv w:val="1"/>
      <w:marLeft w:val="0"/>
      <w:marRight w:val="0"/>
      <w:marTop w:val="0"/>
      <w:marBottom w:val="0"/>
      <w:divBdr>
        <w:top w:val="none" w:sz="0" w:space="0" w:color="auto"/>
        <w:left w:val="none" w:sz="0" w:space="0" w:color="auto"/>
        <w:bottom w:val="none" w:sz="0" w:space="0" w:color="auto"/>
        <w:right w:val="none" w:sz="0" w:space="0" w:color="auto"/>
      </w:divBdr>
    </w:div>
    <w:div w:id="965045755">
      <w:bodyDiv w:val="1"/>
      <w:marLeft w:val="0"/>
      <w:marRight w:val="0"/>
      <w:marTop w:val="0"/>
      <w:marBottom w:val="0"/>
      <w:divBdr>
        <w:top w:val="none" w:sz="0" w:space="0" w:color="auto"/>
        <w:left w:val="none" w:sz="0" w:space="0" w:color="auto"/>
        <w:bottom w:val="none" w:sz="0" w:space="0" w:color="auto"/>
        <w:right w:val="none" w:sz="0" w:space="0" w:color="auto"/>
      </w:divBdr>
    </w:div>
    <w:div w:id="996689897">
      <w:bodyDiv w:val="1"/>
      <w:marLeft w:val="0"/>
      <w:marRight w:val="0"/>
      <w:marTop w:val="0"/>
      <w:marBottom w:val="0"/>
      <w:divBdr>
        <w:top w:val="none" w:sz="0" w:space="0" w:color="auto"/>
        <w:left w:val="none" w:sz="0" w:space="0" w:color="auto"/>
        <w:bottom w:val="none" w:sz="0" w:space="0" w:color="auto"/>
        <w:right w:val="none" w:sz="0" w:space="0" w:color="auto"/>
      </w:divBdr>
    </w:div>
    <w:div w:id="1061175957">
      <w:bodyDiv w:val="1"/>
      <w:marLeft w:val="0"/>
      <w:marRight w:val="0"/>
      <w:marTop w:val="0"/>
      <w:marBottom w:val="0"/>
      <w:divBdr>
        <w:top w:val="none" w:sz="0" w:space="0" w:color="auto"/>
        <w:left w:val="none" w:sz="0" w:space="0" w:color="auto"/>
        <w:bottom w:val="none" w:sz="0" w:space="0" w:color="auto"/>
        <w:right w:val="none" w:sz="0" w:space="0" w:color="auto"/>
      </w:divBdr>
    </w:div>
    <w:div w:id="1066150713">
      <w:bodyDiv w:val="1"/>
      <w:marLeft w:val="0"/>
      <w:marRight w:val="0"/>
      <w:marTop w:val="0"/>
      <w:marBottom w:val="0"/>
      <w:divBdr>
        <w:top w:val="none" w:sz="0" w:space="0" w:color="auto"/>
        <w:left w:val="none" w:sz="0" w:space="0" w:color="auto"/>
        <w:bottom w:val="none" w:sz="0" w:space="0" w:color="auto"/>
        <w:right w:val="none" w:sz="0" w:space="0" w:color="auto"/>
      </w:divBdr>
    </w:div>
    <w:div w:id="1135610517">
      <w:bodyDiv w:val="1"/>
      <w:marLeft w:val="0"/>
      <w:marRight w:val="0"/>
      <w:marTop w:val="0"/>
      <w:marBottom w:val="0"/>
      <w:divBdr>
        <w:top w:val="none" w:sz="0" w:space="0" w:color="auto"/>
        <w:left w:val="none" w:sz="0" w:space="0" w:color="auto"/>
        <w:bottom w:val="none" w:sz="0" w:space="0" w:color="auto"/>
        <w:right w:val="none" w:sz="0" w:space="0" w:color="auto"/>
      </w:divBdr>
    </w:div>
    <w:div w:id="1180041603">
      <w:bodyDiv w:val="1"/>
      <w:marLeft w:val="0"/>
      <w:marRight w:val="0"/>
      <w:marTop w:val="0"/>
      <w:marBottom w:val="0"/>
      <w:divBdr>
        <w:top w:val="none" w:sz="0" w:space="0" w:color="auto"/>
        <w:left w:val="none" w:sz="0" w:space="0" w:color="auto"/>
        <w:bottom w:val="none" w:sz="0" w:space="0" w:color="auto"/>
        <w:right w:val="none" w:sz="0" w:space="0" w:color="auto"/>
      </w:divBdr>
    </w:div>
    <w:div w:id="1221164568">
      <w:bodyDiv w:val="1"/>
      <w:marLeft w:val="0"/>
      <w:marRight w:val="0"/>
      <w:marTop w:val="0"/>
      <w:marBottom w:val="0"/>
      <w:divBdr>
        <w:top w:val="none" w:sz="0" w:space="0" w:color="auto"/>
        <w:left w:val="none" w:sz="0" w:space="0" w:color="auto"/>
        <w:bottom w:val="none" w:sz="0" w:space="0" w:color="auto"/>
        <w:right w:val="none" w:sz="0" w:space="0" w:color="auto"/>
      </w:divBdr>
    </w:div>
    <w:div w:id="1231035000">
      <w:bodyDiv w:val="1"/>
      <w:marLeft w:val="0"/>
      <w:marRight w:val="0"/>
      <w:marTop w:val="0"/>
      <w:marBottom w:val="0"/>
      <w:divBdr>
        <w:top w:val="none" w:sz="0" w:space="0" w:color="auto"/>
        <w:left w:val="none" w:sz="0" w:space="0" w:color="auto"/>
        <w:bottom w:val="none" w:sz="0" w:space="0" w:color="auto"/>
        <w:right w:val="none" w:sz="0" w:space="0" w:color="auto"/>
      </w:divBdr>
    </w:div>
    <w:div w:id="1272542951">
      <w:bodyDiv w:val="1"/>
      <w:marLeft w:val="0"/>
      <w:marRight w:val="0"/>
      <w:marTop w:val="0"/>
      <w:marBottom w:val="0"/>
      <w:divBdr>
        <w:top w:val="none" w:sz="0" w:space="0" w:color="auto"/>
        <w:left w:val="none" w:sz="0" w:space="0" w:color="auto"/>
        <w:bottom w:val="none" w:sz="0" w:space="0" w:color="auto"/>
        <w:right w:val="none" w:sz="0" w:space="0" w:color="auto"/>
      </w:divBdr>
    </w:div>
    <w:div w:id="1291863984">
      <w:bodyDiv w:val="1"/>
      <w:marLeft w:val="0"/>
      <w:marRight w:val="0"/>
      <w:marTop w:val="0"/>
      <w:marBottom w:val="0"/>
      <w:divBdr>
        <w:top w:val="none" w:sz="0" w:space="0" w:color="auto"/>
        <w:left w:val="none" w:sz="0" w:space="0" w:color="auto"/>
        <w:bottom w:val="none" w:sz="0" w:space="0" w:color="auto"/>
        <w:right w:val="none" w:sz="0" w:space="0" w:color="auto"/>
      </w:divBdr>
    </w:div>
    <w:div w:id="1306006000">
      <w:bodyDiv w:val="1"/>
      <w:marLeft w:val="0"/>
      <w:marRight w:val="0"/>
      <w:marTop w:val="0"/>
      <w:marBottom w:val="0"/>
      <w:divBdr>
        <w:top w:val="none" w:sz="0" w:space="0" w:color="auto"/>
        <w:left w:val="none" w:sz="0" w:space="0" w:color="auto"/>
        <w:bottom w:val="none" w:sz="0" w:space="0" w:color="auto"/>
        <w:right w:val="none" w:sz="0" w:space="0" w:color="auto"/>
      </w:divBdr>
    </w:div>
    <w:div w:id="1311787018">
      <w:bodyDiv w:val="1"/>
      <w:marLeft w:val="0"/>
      <w:marRight w:val="0"/>
      <w:marTop w:val="0"/>
      <w:marBottom w:val="0"/>
      <w:divBdr>
        <w:top w:val="none" w:sz="0" w:space="0" w:color="auto"/>
        <w:left w:val="none" w:sz="0" w:space="0" w:color="auto"/>
        <w:bottom w:val="none" w:sz="0" w:space="0" w:color="auto"/>
        <w:right w:val="none" w:sz="0" w:space="0" w:color="auto"/>
      </w:divBdr>
    </w:div>
    <w:div w:id="1323047026">
      <w:bodyDiv w:val="1"/>
      <w:marLeft w:val="0"/>
      <w:marRight w:val="0"/>
      <w:marTop w:val="0"/>
      <w:marBottom w:val="0"/>
      <w:divBdr>
        <w:top w:val="none" w:sz="0" w:space="0" w:color="auto"/>
        <w:left w:val="none" w:sz="0" w:space="0" w:color="auto"/>
        <w:bottom w:val="none" w:sz="0" w:space="0" w:color="auto"/>
        <w:right w:val="none" w:sz="0" w:space="0" w:color="auto"/>
      </w:divBdr>
    </w:div>
    <w:div w:id="1422409266">
      <w:bodyDiv w:val="1"/>
      <w:marLeft w:val="0"/>
      <w:marRight w:val="0"/>
      <w:marTop w:val="0"/>
      <w:marBottom w:val="0"/>
      <w:divBdr>
        <w:top w:val="none" w:sz="0" w:space="0" w:color="auto"/>
        <w:left w:val="none" w:sz="0" w:space="0" w:color="auto"/>
        <w:bottom w:val="none" w:sz="0" w:space="0" w:color="auto"/>
        <w:right w:val="none" w:sz="0" w:space="0" w:color="auto"/>
      </w:divBdr>
    </w:div>
    <w:div w:id="1428504052">
      <w:bodyDiv w:val="1"/>
      <w:marLeft w:val="0"/>
      <w:marRight w:val="0"/>
      <w:marTop w:val="0"/>
      <w:marBottom w:val="0"/>
      <w:divBdr>
        <w:top w:val="none" w:sz="0" w:space="0" w:color="auto"/>
        <w:left w:val="none" w:sz="0" w:space="0" w:color="auto"/>
        <w:bottom w:val="none" w:sz="0" w:space="0" w:color="auto"/>
        <w:right w:val="none" w:sz="0" w:space="0" w:color="auto"/>
      </w:divBdr>
    </w:div>
    <w:div w:id="1459371312">
      <w:bodyDiv w:val="1"/>
      <w:marLeft w:val="0"/>
      <w:marRight w:val="0"/>
      <w:marTop w:val="0"/>
      <w:marBottom w:val="0"/>
      <w:divBdr>
        <w:top w:val="none" w:sz="0" w:space="0" w:color="auto"/>
        <w:left w:val="none" w:sz="0" w:space="0" w:color="auto"/>
        <w:bottom w:val="none" w:sz="0" w:space="0" w:color="auto"/>
        <w:right w:val="none" w:sz="0" w:space="0" w:color="auto"/>
      </w:divBdr>
    </w:div>
    <w:div w:id="1464809171">
      <w:bodyDiv w:val="1"/>
      <w:marLeft w:val="0"/>
      <w:marRight w:val="0"/>
      <w:marTop w:val="0"/>
      <w:marBottom w:val="0"/>
      <w:divBdr>
        <w:top w:val="none" w:sz="0" w:space="0" w:color="auto"/>
        <w:left w:val="none" w:sz="0" w:space="0" w:color="auto"/>
        <w:bottom w:val="none" w:sz="0" w:space="0" w:color="auto"/>
        <w:right w:val="none" w:sz="0" w:space="0" w:color="auto"/>
      </w:divBdr>
    </w:div>
    <w:div w:id="1485243784">
      <w:bodyDiv w:val="1"/>
      <w:marLeft w:val="0"/>
      <w:marRight w:val="0"/>
      <w:marTop w:val="0"/>
      <w:marBottom w:val="0"/>
      <w:divBdr>
        <w:top w:val="none" w:sz="0" w:space="0" w:color="auto"/>
        <w:left w:val="none" w:sz="0" w:space="0" w:color="auto"/>
        <w:bottom w:val="none" w:sz="0" w:space="0" w:color="auto"/>
        <w:right w:val="none" w:sz="0" w:space="0" w:color="auto"/>
      </w:divBdr>
    </w:div>
    <w:div w:id="1576283485">
      <w:bodyDiv w:val="1"/>
      <w:marLeft w:val="0"/>
      <w:marRight w:val="0"/>
      <w:marTop w:val="0"/>
      <w:marBottom w:val="0"/>
      <w:divBdr>
        <w:top w:val="none" w:sz="0" w:space="0" w:color="auto"/>
        <w:left w:val="none" w:sz="0" w:space="0" w:color="auto"/>
        <w:bottom w:val="none" w:sz="0" w:space="0" w:color="auto"/>
        <w:right w:val="none" w:sz="0" w:space="0" w:color="auto"/>
      </w:divBdr>
    </w:div>
    <w:div w:id="1599101505">
      <w:bodyDiv w:val="1"/>
      <w:marLeft w:val="0"/>
      <w:marRight w:val="0"/>
      <w:marTop w:val="0"/>
      <w:marBottom w:val="0"/>
      <w:divBdr>
        <w:top w:val="none" w:sz="0" w:space="0" w:color="auto"/>
        <w:left w:val="none" w:sz="0" w:space="0" w:color="auto"/>
        <w:bottom w:val="none" w:sz="0" w:space="0" w:color="auto"/>
        <w:right w:val="none" w:sz="0" w:space="0" w:color="auto"/>
      </w:divBdr>
    </w:div>
    <w:div w:id="1609699419">
      <w:bodyDiv w:val="1"/>
      <w:marLeft w:val="0"/>
      <w:marRight w:val="0"/>
      <w:marTop w:val="0"/>
      <w:marBottom w:val="0"/>
      <w:divBdr>
        <w:top w:val="none" w:sz="0" w:space="0" w:color="auto"/>
        <w:left w:val="none" w:sz="0" w:space="0" w:color="auto"/>
        <w:bottom w:val="none" w:sz="0" w:space="0" w:color="auto"/>
        <w:right w:val="none" w:sz="0" w:space="0" w:color="auto"/>
      </w:divBdr>
    </w:div>
    <w:div w:id="1626235462">
      <w:bodyDiv w:val="1"/>
      <w:marLeft w:val="0"/>
      <w:marRight w:val="0"/>
      <w:marTop w:val="0"/>
      <w:marBottom w:val="0"/>
      <w:divBdr>
        <w:top w:val="none" w:sz="0" w:space="0" w:color="auto"/>
        <w:left w:val="none" w:sz="0" w:space="0" w:color="auto"/>
        <w:bottom w:val="none" w:sz="0" w:space="0" w:color="auto"/>
        <w:right w:val="none" w:sz="0" w:space="0" w:color="auto"/>
      </w:divBdr>
    </w:div>
    <w:div w:id="1644237597">
      <w:bodyDiv w:val="1"/>
      <w:marLeft w:val="0"/>
      <w:marRight w:val="0"/>
      <w:marTop w:val="0"/>
      <w:marBottom w:val="0"/>
      <w:divBdr>
        <w:top w:val="none" w:sz="0" w:space="0" w:color="auto"/>
        <w:left w:val="none" w:sz="0" w:space="0" w:color="auto"/>
        <w:bottom w:val="none" w:sz="0" w:space="0" w:color="auto"/>
        <w:right w:val="none" w:sz="0" w:space="0" w:color="auto"/>
      </w:divBdr>
    </w:div>
    <w:div w:id="1654219119">
      <w:bodyDiv w:val="1"/>
      <w:marLeft w:val="0"/>
      <w:marRight w:val="0"/>
      <w:marTop w:val="0"/>
      <w:marBottom w:val="0"/>
      <w:divBdr>
        <w:top w:val="none" w:sz="0" w:space="0" w:color="auto"/>
        <w:left w:val="none" w:sz="0" w:space="0" w:color="auto"/>
        <w:bottom w:val="none" w:sz="0" w:space="0" w:color="auto"/>
        <w:right w:val="none" w:sz="0" w:space="0" w:color="auto"/>
      </w:divBdr>
    </w:div>
    <w:div w:id="1659379692">
      <w:bodyDiv w:val="1"/>
      <w:marLeft w:val="0"/>
      <w:marRight w:val="0"/>
      <w:marTop w:val="0"/>
      <w:marBottom w:val="0"/>
      <w:divBdr>
        <w:top w:val="none" w:sz="0" w:space="0" w:color="auto"/>
        <w:left w:val="none" w:sz="0" w:space="0" w:color="auto"/>
        <w:bottom w:val="none" w:sz="0" w:space="0" w:color="auto"/>
        <w:right w:val="none" w:sz="0" w:space="0" w:color="auto"/>
      </w:divBdr>
    </w:div>
    <w:div w:id="1668822946">
      <w:bodyDiv w:val="1"/>
      <w:marLeft w:val="0"/>
      <w:marRight w:val="0"/>
      <w:marTop w:val="0"/>
      <w:marBottom w:val="0"/>
      <w:divBdr>
        <w:top w:val="none" w:sz="0" w:space="0" w:color="auto"/>
        <w:left w:val="none" w:sz="0" w:space="0" w:color="auto"/>
        <w:bottom w:val="none" w:sz="0" w:space="0" w:color="auto"/>
        <w:right w:val="none" w:sz="0" w:space="0" w:color="auto"/>
      </w:divBdr>
    </w:div>
    <w:div w:id="1675840998">
      <w:bodyDiv w:val="1"/>
      <w:marLeft w:val="0"/>
      <w:marRight w:val="0"/>
      <w:marTop w:val="0"/>
      <w:marBottom w:val="0"/>
      <w:divBdr>
        <w:top w:val="none" w:sz="0" w:space="0" w:color="auto"/>
        <w:left w:val="none" w:sz="0" w:space="0" w:color="auto"/>
        <w:bottom w:val="none" w:sz="0" w:space="0" w:color="auto"/>
        <w:right w:val="none" w:sz="0" w:space="0" w:color="auto"/>
      </w:divBdr>
    </w:div>
    <w:div w:id="1681009590">
      <w:bodyDiv w:val="1"/>
      <w:marLeft w:val="0"/>
      <w:marRight w:val="0"/>
      <w:marTop w:val="0"/>
      <w:marBottom w:val="0"/>
      <w:divBdr>
        <w:top w:val="none" w:sz="0" w:space="0" w:color="auto"/>
        <w:left w:val="none" w:sz="0" w:space="0" w:color="auto"/>
        <w:bottom w:val="none" w:sz="0" w:space="0" w:color="auto"/>
        <w:right w:val="none" w:sz="0" w:space="0" w:color="auto"/>
      </w:divBdr>
    </w:div>
    <w:div w:id="1701196936">
      <w:bodyDiv w:val="1"/>
      <w:marLeft w:val="0"/>
      <w:marRight w:val="0"/>
      <w:marTop w:val="0"/>
      <w:marBottom w:val="0"/>
      <w:divBdr>
        <w:top w:val="none" w:sz="0" w:space="0" w:color="auto"/>
        <w:left w:val="none" w:sz="0" w:space="0" w:color="auto"/>
        <w:bottom w:val="none" w:sz="0" w:space="0" w:color="auto"/>
        <w:right w:val="none" w:sz="0" w:space="0" w:color="auto"/>
      </w:divBdr>
    </w:div>
    <w:div w:id="1742361629">
      <w:bodyDiv w:val="1"/>
      <w:marLeft w:val="0"/>
      <w:marRight w:val="0"/>
      <w:marTop w:val="0"/>
      <w:marBottom w:val="0"/>
      <w:divBdr>
        <w:top w:val="none" w:sz="0" w:space="0" w:color="auto"/>
        <w:left w:val="none" w:sz="0" w:space="0" w:color="auto"/>
        <w:bottom w:val="none" w:sz="0" w:space="0" w:color="auto"/>
        <w:right w:val="none" w:sz="0" w:space="0" w:color="auto"/>
      </w:divBdr>
    </w:div>
    <w:div w:id="1782412002">
      <w:bodyDiv w:val="1"/>
      <w:marLeft w:val="0"/>
      <w:marRight w:val="0"/>
      <w:marTop w:val="0"/>
      <w:marBottom w:val="0"/>
      <w:divBdr>
        <w:top w:val="none" w:sz="0" w:space="0" w:color="auto"/>
        <w:left w:val="none" w:sz="0" w:space="0" w:color="auto"/>
        <w:bottom w:val="none" w:sz="0" w:space="0" w:color="auto"/>
        <w:right w:val="none" w:sz="0" w:space="0" w:color="auto"/>
      </w:divBdr>
    </w:div>
    <w:div w:id="1790317833">
      <w:bodyDiv w:val="1"/>
      <w:marLeft w:val="0"/>
      <w:marRight w:val="0"/>
      <w:marTop w:val="0"/>
      <w:marBottom w:val="0"/>
      <w:divBdr>
        <w:top w:val="none" w:sz="0" w:space="0" w:color="auto"/>
        <w:left w:val="none" w:sz="0" w:space="0" w:color="auto"/>
        <w:bottom w:val="none" w:sz="0" w:space="0" w:color="auto"/>
        <w:right w:val="none" w:sz="0" w:space="0" w:color="auto"/>
      </w:divBdr>
    </w:div>
    <w:div w:id="1807703106">
      <w:bodyDiv w:val="1"/>
      <w:marLeft w:val="0"/>
      <w:marRight w:val="0"/>
      <w:marTop w:val="0"/>
      <w:marBottom w:val="0"/>
      <w:divBdr>
        <w:top w:val="none" w:sz="0" w:space="0" w:color="auto"/>
        <w:left w:val="none" w:sz="0" w:space="0" w:color="auto"/>
        <w:bottom w:val="none" w:sz="0" w:space="0" w:color="auto"/>
        <w:right w:val="none" w:sz="0" w:space="0" w:color="auto"/>
      </w:divBdr>
    </w:div>
    <w:div w:id="1815177361">
      <w:bodyDiv w:val="1"/>
      <w:marLeft w:val="0"/>
      <w:marRight w:val="0"/>
      <w:marTop w:val="0"/>
      <w:marBottom w:val="0"/>
      <w:divBdr>
        <w:top w:val="none" w:sz="0" w:space="0" w:color="auto"/>
        <w:left w:val="none" w:sz="0" w:space="0" w:color="auto"/>
        <w:bottom w:val="none" w:sz="0" w:space="0" w:color="auto"/>
        <w:right w:val="none" w:sz="0" w:space="0" w:color="auto"/>
      </w:divBdr>
    </w:div>
    <w:div w:id="1842741364">
      <w:bodyDiv w:val="1"/>
      <w:marLeft w:val="0"/>
      <w:marRight w:val="0"/>
      <w:marTop w:val="0"/>
      <w:marBottom w:val="0"/>
      <w:divBdr>
        <w:top w:val="none" w:sz="0" w:space="0" w:color="auto"/>
        <w:left w:val="none" w:sz="0" w:space="0" w:color="auto"/>
        <w:bottom w:val="none" w:sz="0" w:space="0" w:color="auto"/>
        <w:right w:val="none" w:sz="0" w:space="0" w:color="auto"/>
      </w:divBdr>
    </w:div>
    <w:div w:id="1879200563">
      <w:bodyDiv w:val="1"/>
      <w:marLeft w:val="0"/>
      <w:marRight w:val="0"/>
      <w:marTop w:val="0"/>
      <w:marBottom w:val="0"/>
      <w:divBdr>
        <w:top w:val="none" w:sz="0" w:space="0" w:color="auto"/>
        <w:left w:val="none" w:sz="0" w:space="0" w:color="auto"/>
        <w:bottom w:val="none" w:sz="0" w:space="0" w:color="auto"/>
        <w:right w:val="none" w:sz="0" w:space="0" w:color="auto"/>
      </w:divBdr>
      <w:divsChild>
        <w:div w:id="594749013">
          <w:marLeft w:val="0"/>
          <w:marRight w:val="0"/>
          <w:marTop w:val="0"/>
          <w:marBottom w:val="0"/>
          <w:divBdr>
            <w:top w:val="none" w:sz="0" w:space="0" w:color="auto"/>
            <w:left w:val="none" w:sz="0" w:space="0" w:color="auto"/>
            <w:bottom w:val="none" w:sz="0" w:space="0" w:color="auto"/>
            <w:right w:val="none" w:sz="0" w:space="0" w:color="auto"/>
          </w:divBdr>
        </w:div>
        <w:div w:id="988286422">
          <w:marLeft w:val="0"/>
          <w:marRight w:val="0"/>
          <w:marTop w:val="0"/>
          <w:marBottom w:val="0"/>
          <w:divBdr>
            <w:top w:val="none" w:sz="0" w:space="0" w:color="auto"/>
            <w:left w:val="none" w:sz="0" w:space="0" w:color="auto"/>
            <w:bottom w:val="none" w:sz="0" w:space="0" w:color="auto"/>
            <w:right w:val="none" w:sz="0" w:space="0" w:color="auto"/>
          </w:divBdr>
        </w:div>
      </w:divsChild>
    </w:div>
    <w:div w:id="1923101041">
      <w:bodyDiv w:val="1"/>
      <w:marLeft w:val="0"/>
      <w:marRight w:val="0"/>
      <w:marTop w:val="0"/>
      <w:marBottom w:val="0"/>
      <w:divBdr>
        <w:top w:val="none" w:sz="0" w:space="0" w:color="auto"/>
        <w:left w:val="none" w:sz="0" w:space="0" w:color="auto"/>
        <w:bottom w:val="none" w:sz="0" w:space="0" w:color="auto"/>
        <w:right w:val="none" w:sz="0" w:space="0" w:color="auto"/>
      </w:divBdr>
    </w:div>
    <w:div w:id="1951664502">
      <w:bodyDiv w:val="1"/>
      <w:marLeft w:val="0"/>
      <w:marRight w:val="0"/>
      <w:marTop w:val="0"/>
      <w:marBottom w:val="0"/>
      <w:divBdr>
        <w:top w:val="none" w:sz="0" w:space="0" w:color="auto"/>
        <w:left w:val="none" w:sz="0" w:space="0" w:color="auto"/>
        <w:bottom w:val="none" w:sz="0" w:space="0" w:color="auto"/>
        <w:right w:val="none" w:sz="0" w:space="0" w:color="auto"/>
      </w:divBdr>
    </w:div>
    <w:div w:id="1992370486">
      <w:bodyDiv w:val="1"/>
      <w:marLeft w:val="0"/>
      <w:marRight w:val="0"/>
      <w:marTop w:val="0"/>
      <w:marBottom w:val="0"/>
      <w:divBdr>
        <w:top w:val="none" w:sz="0" w:space="0" w:color="auto"/>
        <w:left w:val="none" w:sz="0" w:space="0" w:color="auto"/>
        <w:bottom w:val="none" w:sz="0" w:space="0" w:color="auto"/>
        <w:right w:val="none" w:sz="0" w:space="0" w:color="auto"/>
      </w:divBdr>
    </w:div>
    <w:div w:id="2095394916">
      <w:bodyDiv w:val="1"/>
      <w:marLeft w:val="0"/>
      <w:marRight w:val="0"/>
      <w:marTop w:val="0"/>
      <w:marBottom w:val="0"/>
      <w:divBdr>
        <w:top w:val="none" w:sz="0" w:space="0" w:color="auto"/>
        <w:left w:val="none" w:sz="0" w:space="0" w:color="auto"/>
        <w:bottom w:val="none" w:sz="0" w:space="0" w:color="auto"/>
        <w:right w:val="none" w:sz="0" w:space="0" w:color="auto"/>
      </w:divBdr>
    </w:div>
    <w:div w:id="2100633872">
      <w:bodyDiv w:val="1"/>
      <w:marLeft w:val="0"/>
      <w:marRight w:val="0"/>
      <w:marTop w:val="0"/>
      <w:marBottom w:val="0"/>
      <w:divBdr>
        <w:top w:val="none" w:sz="0" w:space="0" w:color="auto"/>
        <w:left w:val="none" w:sz="0" w:space="0" w:color="auto"/>
        <w:bottom w:val="none" w:sz="0" w:space="0" w:color="auto"/>
        <w:right w:val="none" w:sz="0" w:space="0" w:color="auto"/>
      </w:divBdr>
    </w:div>
    <w:div w:id="2122994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bienuit.wordpress.com/2013/09/07/quy-trinh-khai-pha-du-lieu-process-of-data-mining/" TargetMode="External"/><Relationship Id="rId26" Type="http://schemas.openxmlformats.org/officeDocument/2006/relationships/hyperlink" Target="https://vi.wikipedia.org/wiki/Gi%E1%BA%A3i_tr%C3%AD" TargetMode="External"/><Relationship Id="rId39" Type="http://schemas.openxmlformats.org/officeDocument/2006/relationships/hyperlink" Target="https://archive.ics.uci.edu/ml/machine-learning-databases/00327/" TargetMode="External"/><Relationship Id="rId21" Type="http://schemas.openxmlformats.org/officeDocument/2006/relationships/hyperlink" Target="https://vi.wikipedia.org/wiki/Th%C6%B0%C6%A1ng_m%E1%BA%A1i_%C4%91i%E1%BB%87n_t%E1%BB%AD" TargetMode="External"/><Relationship Id="rId34" Type="http://schemas.openxmlformats.org/officeDocument/2006/relationships/hyperlink" Target="mailto:%20https://medium.com/@williamkoehrsen/random-forest-simple-explanation-377895a60d2d" TargetMode="External"/><Relationship Id="rId42" Type="http://schemas.openxmlformats.org/officeDocument/2006/relationships/image" Target="media/image8.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vi.wikipedia.org/w/index.php?title=Ph%C3%A2n_t%C3%ADch_th%E1%BB%91ng_k%C3%AA&amp;action=edit&amp;redlink=1" TargetMode="External"/><Relationship Id="rId11" Type="http://schemas.openxmlformats.org/officeDocument/2006/relationships/image" Target="media/image3.png"/><Relationship Id="rId24" Type="http://schemas.openxmlformats.org/officeDocument/2006/relationships/hyperlink" Target="https://vi.wikipedia.org/wiki/Vi%E1%BB%85n_th%C3%B4ng" TargetMode="External"/><Relationship Id="rId32" Type="http://schemas.openxmlformats.org/officeDocument/2006/relationships/hyperlink" Target="https://en.wikipedia.org/wiki/Tin_Kam_Ho" TargetMode="External"/><Relationship Id="rId37" Type="http://schemas.openxmlformats.org/officeDocument/2006/relationships/hyperlink" Target="http://www.hce.edu.vn" TargetMode="External"/><Relationship Id="rId40" Type="http://schemas.openxmlformats.org/officeDocument/2006/relationships/image" Target="media/image7.png"/><Relationship Id="rId45" Type="http://schemas.openxmlformats.org/officeDocument/2006/relationships/image" Target="media/image11.png"/><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hyperlink" Target="https://vi.wikipedia.org/wiki/Thi%C3%AAn_v%C4%83n_h%E1%BB%8Dc" TargetMode="External"/><Relationship Id="rId14" Type="http://schemas.openxmlformats.org/officeDocument/2006/relationships/footer" Target="footer3.xml"/><Relationship Id="rId22" Type="http://schemas.openxmlformats.org/officeDocument/2006/relationships/hyperlink" Target="https://vi.wikipedia.org/wiki/Qu%E1%BA%A3ng_c%C3%A1o" TargetMode="External"/><Relationship Id="rId27" Type="http://schemas.openxmlformats.org/officeDocument/2006/relationships/hyperlink" Target="https://vi.wikipedia.org/wiki/%C4%90%E1%BA%A7u_t%C6%B0" TargetMode="External"/><Relationship Id="rId30" Type="http://schemas.openxmlformats.org/officeDocument/2006/relationships/hyperlink" Target="https://vi.wikipedia.org/w/index.php?title=Bi%E1%BA%BFn_%C4%91%E1%BB%99c_l%E1%BA%ADp&amp;action=edit&amp;redlink=1" TargetMode="External"/><Relationship Id="rId35" Type="http://schemas.openxmlformats.org/officeDocument/2006/relationships/hyperlink" Target="https://en.wikipedia.org/wiki/Bootstrap_aggregating" TargetMode="External"/><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image" Target="media/image22.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vi.wikipedia.org/wiki/Th%E1%BB%83_thao" TargetMode="External"/><Relationship Id="rId33" Type="http://schemas.openxmlformats.org/officeDocument/2006/relationships/image" Target="media/image6.png"/><Relationship Id="rId38" Type="http://schemas.openxmlformats.org/officeDocument/2006/relationships/hyperlink" Target="http://www." TargetMode="External"/><Relationship Id="rId46" Type="http://schemas.openxmlformats.org/officeDocument/2006/relationships/image" Target="media/image12.png"/><Relationship Id="rId59" Type="http://schemas.openxmlformats.org/officeDocument/2006/relationships/image" Target="media/image25.png"/><Relationship Id="rId20" Type="http://schemas.openxmlformats.org/officeDocument/2006/relationships/hyperlink" Target="https://vi.wikipedia.org/wiki/Tin_sinh_h%E1%BB%8Dc" TargetMode="External"/><Relationship Id="rId41" Type="http://schemas.openxmlformats.org/officeDocument/2006/relationships/hyperlink" Target="https://rstudio-pubs-static.s3.amazonaws.com/267441_5459af9d83ae44f18a13aea4a479f31f.html" TargetMode="External"/><Relationship Id="rId54" Type="http://schemas.openxmlformats.org/officeDocument/2006/relationships/image" Target="media/image20.png"/><Relationship Id="rId62"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vi.wikipedia.org/wiki/Qu%E1%BA%A3n_l%C3%BD_quan_h%E1%BB%87_kh%C3%A1ch_h%C3%A0ng" TargetMode="External"/><Relationship Id="rId28" Type="http://schemas.openxmlformats.org/officeDocument/2006/relationships/hyperlink" Target="https://vi.wikipedia.org/wiki/M%C3%A1y_truy_t%C3%ACm_d%E1%BB%AF_li%E1%BB%87u" TargetMode="External"/><Relationship Id="rId36" Type="http://schemas.openxmlformats.org/officeDocument/2006/relationships/hyperlink" Target="https://viblo.asia/p/support-vector-machine-trong-hoc-may-mot-cai-nhin-don-gian-hon-XQZkxoQmewA" TargetMode="External"/><Relationship Id="rId49" Type="http://schemas.openxmlformats.org/officeDocument/2006/relationships/image" Target="media/image15.png"/><Relationship Id="rId57" Type="http://schemas.openxmlformats.org/officeDocument/2006/relationships/image" Target="media/image23.png"/><Relationship Id="rId10" Type="http://schemas.microsoft.com/office/2007/relationships/hdphoto" Target="media/hdphoto1.wdp"/><Relationship Id="rId31" Type="http://schemas.openxmlformats.org/officeDocument/2006/relationships/hyperlink" Target="https://vi.wikipedia.org/w/index.php?title=Bi%E1%BA%BFn_ph%E1%BB%A5_thu%E1%BB%99c&amp;action=edit&amp;redlink=1" TargetMode="Externa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CD27C-57BC-431A-B92B-BE6C4DD6E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6</TotalTime>
  <Pages>65</Pages>
  <Words>19211</Words>
  <Characters>109509</Characters>
  <Application>Microsoft Office Word</Application>
  <DocSecurity>0</DocSecurity>
  <Lines>912</Lines>
  <Paragraphs>25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28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ùng Lý Thanh</cp:lastModifiedBy>
  <cp:revision>81</cp:revision>
  <cp:lastPrinted>2019-04-01T06:11:00Z</cp:lastPrinted>
  <dcterms:created xsi:type="dcterms:W3CDTF">2019-02-18T01:02:00Z</dcterms:created>
  <dcterms:modified xsi:type="dcterms:W3CDTF">2019-04-2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pBlLCEgj"/&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